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ED47E1" w14:textId="1E162D69" w:rsidR="00B47529" w:rsidRPr="00DB5890" w:rsidRDefault="00B40BF0" w:rsidP="00252FFC">
      <w:pPr>
        <w:rPr>
          <w:rFonts w:ascii="Times" w:hAnsi="Times"/>
          <w:sz w:val="20"/>
          <w:szCs w:val="20"/>
        </w:rPr>
      </w:pPr>
      <w:r w:rsidRPr="00DB5890">
        <w:rPr>
          <w:rFonts w:ascii="Symbol" w:hAnsi="Symbol"/>
          <w:noProof/>
          <w:sz w:val="28"/>
          <w:szCs w:val="28"/>
          <w:highlight w:val="yellow"/>
        </w:rPr>
        <w:drawing>
          <wp:anchor distT="0" distB="0" distL="114300" distR="114300" simplePos="0" relativeHeight="251658240" behindDoc="0" locked="0" layoutInCell="1" allowOverlap="1" wp14:anchorId="1C8EF970" wp14:editId="34040253">
            <wp:simplePos x="0" y="0"/>
            <wp:positionH relativeFrom="column">
              <wp:posOffset>4714875</wp:posOffset>
            </wp:positionH>
            <wp:positionV relativeFrom="paragraph">
              <wp:posOffset>-190500</wp:posOffset>
            </wp:positionV>
            <wp:extent cx="1280160" cy="1548997"/>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GEE_Arctic_Data_Collection_logo.png"/>
                    <pic:cNvPicPr/>
                  </pic:nvPicPr>
                  <pic:blipFill>
                    <a:blip r:embed="rId7">
                      <a:extLst>
                        <a:ext uri="{28A0092B-C50C-407E-A947-70E740481C1C}">
                          <a14:useLocalDpi xmlns:a14="http://schemas.microsoft.com/office/drawing/2010/main" val="0"/>
                        </a:ext>
                      </a:extLst>
                    </a:blip>
                    <a:stretch>
                      <a:fillRect/>
                    </a:stretch>
                  </pic:blipFill>
                  <pic:spPr>
                    <a:xfrm>
                      <a:off x="0" y="0"/>
                      <a:ext cx="1280160" cy="1548997"/>
                    </a:xfrm>
                    <a:prstGeom prst="rect">
                      <a:avLst/>
                    </a:prstGeom>
                  </pic:spPr>
                </pic:pic>
              </a:graphicData>
            </a:graphic>
            <wp14:sizeRelH relativeFrom="page">
              <wp14:pctWidth>0</wp14:pctWidth>
            </wp14:sizeRelH>
            <wp14:sizeRelV relativeFrom="page">
              <wp14:pctHeight>0</wp14:pctHeight>
            </wp14:sizeRelV>
          </wp:anchor>
        </w:drawing>
      </w:r>
      <w:r w:rsidR="00DB5890" w:rsidRPr="00DB5890">
        <w:rPr>
          <w:b/>
          <w:noProof/>
          <w:sz w:val="28"/>
          <w:szCs w:val="28"/>
        </w:rPr>
        <w:t xml:space="preserve">Partitioned respiration from glucose addition manipulation with </w:t>
      </w:r>
      <w:r w:rsidR="00C4192D" w:rsidRPr="00DB5890">
        <w:rPr>
          <w:b/>
          <w:noProof/>
          <w:sz w:val="28"/>
          <w:szCs w:val="28"/>
        </w:rPr>
        <w:t xml:space="preserve">associated </w:t>
      </w:r>
      <w:r w:rsidR="002F22F4" w:rsidRPr="00DB5890">
        <w:rPr>
          <w:b/>
          <w:noProof/>
          <w:sz w:val="28"/>
          <w:szCs w:val="28"/>
        </w:rPr>
        <w:t xml:space="preserve">soil </w:t>
      </w:r>
      <w:r w:rsidR="00C4192D" w:rsidRPr="00DB5890">
        <w:rPr>
          <w:b/>
          <w:noProof/>
          <w:sz w:val="28"/>
          <w:szCs w:val="28"/>
        </w:rPr>
        <w:t>temperature, moisture</w:t>
      </w:r>
      <w:r w:rsidR="002F22F4" w:rsidRPr="00DB5890">
        <w:rPr>
          <w:b/>
          <w:noProof/>
          <w:sz w:val="28"/>
          <w:szCs w:val="28"/>
        </w:rPr>
        <w:t>,</w:t>
      </w:r>
      <w:r w:rsidR="00DB5890" w:rsidRPr="00DB5890">
        <w:rPr>
          <w:b/>
          <w:noProof/>
          <w:sz w:val="28"/>
          <w:szCs w:val="28"/>
        </w:rPr>
        <w:t xml:space="preserve"> microbial biomass, </w:t>
      </w:r>
      <w:r w:rsidR="005E0A81">
        <w:rPr>
          <w:b/>
          <w:noProof/>
          <w:sz w:val="28"/>
          <w:szCs w:val="28"/>
        </w:rPr>
        <w:t xml:space="preserve">mineral </w:t>
      </w:r>
      <w:r w:rsidR="00DB5890" w:rsidRPr="00DB5890">
        <w:rPr>
          <w:b/>
          <w:noProof/>
          <w:sz w:val="28"/>
          <w:szCs w:val="28"/>
        </w:rPr>
        <w:t>N availability, and elemental analysis,</w:t>
      </w:r>
      <w:r w:rsidR="002F22F4" w:rsidRPr="00DB5890">
        <w:rPr>
          <w:b/>
          <w:noProof/>
          <w:sz w:val="28"/>
          <w:szCs w:val="28"/>
        </w:rPr>
        <w:t xml:space="preserve"> Barrow, Alaska, </w:t>
      </w:r>
      <w:r w:rsidR="00DB5890" w:rsidRPr="00DB5890">
        <w:rPr>
          <w:b/>
          <w:noProof/>
          <w:sz w:val="28"/>
          <w:szCs w:val="28"/>
        </w:rPr>
        <w:t>2014</w:t>
      </w:r>
      <w:r w:rsidR="007B5192" w:rsidRPr="00DB5890">
        <w:rPr>
          <w:b/>
          <w:noProof/>
          <w:sz w:val="28"/>
          <w:szCs w:val="28"/>
        </w:rPr>
        <w:t>-201</w:t>
      </w:r>
      <w:r w:rsidR="00DB5890" w:rsidRPr="00DB5890">
        <w:rPr>
          <w:b/>
          <w:noProof/>
          <w:sz w:val="28"/>
          <w:szCs w:val="28"/>
        </w:rPr>
        <w:t>6</w:t>
      </w:r>
    </w:p>
    <w:p w14:paraId="4BEB4101" w14:textId="77777777" w:rsidR="00C6215C" w:rsidRDefault="00C6215C">
      <w:pPr>
        <w:rPr>
          <w:b/>
          <w:sz w:val="28"/>
          <w:szCs w:val="28"/>
        </w:rPr>
      </w:pPr>
    </w:p>
    <w:p w14:paraId="1B299B08" w14:textId="77777777" w:rsidR="00C51BF8" w:rsidRDefault="00C51BF8" w:rsidP="00C6215C">
      <w:pPr>
        <w:rPr>
          <w:b/>
        </w:rPr>
      </w:pPr>
    </w:p>
    <w:p w14:paraId="262D4951" w14:textId="77777777" w:rsidR="000447C0" w:rsidRDefault="000447C0" w:rsidP="00C6215C">
      <w:pPr>
        <w:rPr>
          <w:b/>
        </w:rPr>
      </w:pPr>
    </w:p>
    <w:p w14:paraId="32625FE0" w14:textId="77777777" w:rsidR="008C62CE" w:rsidRDefault="008C62CE" w:rsidP="008C62CE">
      <w:pPr>
        <w:rPr>
          <w:b/>
        </w:rPr>
      </w:pPr>
      <w:r>
        <w:rPr>
          <w:b/>
        </w:rPr>
        <w:t>Review and follow the current NGEE Data and Fair-Use Policies prior to using these data (</w:t>
      </w:r>
      <w:hyperlink r:id="rId8" w:history="1">
        <w:r w:rsidRPr="0000759C">
          <w:rPr>
            <w:rStyle w:val="Hyperlink"/>
            <w:b/>
          </w:rPr>
          <w:t>http://ngee-arctic.ornl.gov/content/ngee-arctic-data-management-policies-and-plans</w:t>
        </w:r>
      </w:hyperlink>
      <w:r>
        <w:rPr>
          <w:b/>
        </w:rPr>
        <w:t>).</w:t>
      </w:r>
    </w:p>
    <w:p w14:paraId="6BD52C73" w14:textId="77777777" w:rsidR="008C62CE" w:rsidRDefault="008C62CE" w:rsidP="00C6215C">
      <w:pPr>
        <w:rPr>
          <w:b/>
        </w:rPr>
      </w:pPr>
    </w:p>
    <w:p w14:paraId="4D47F4D9" w14:textId="7897BF6E" w:rsidR="00354B88" w:rsidRPr="007B5192" w:rsidRDefault="000B0DC1" w:rsidP="00C6215C">
      <w:pPr>
        <w:rPr>
          <w:b/>
          <w:sz w:val="28"/>
          <w:szCs w:val="28"/>
        </w:rPr>
      </w:pPr>
      <w:r w:rsidRPr="000E148C">
        <w:rPr>
          <w:b/>
          <w:sz w:val="28"/>
          <w:szCs w:val="28"/>
        </w:rPr>
        <w:t>Summary:</w:t>
      </w:r>
    </w:p>
    <w:p w14:paraId="6AB8257F" w14:textId="41558DC0" w:rsidR="0019511B" w:rsidRPr="00FE1CE1" w:rsidRDefault="00FE1CE1" w:rsidP="00C6215C">
      <w:r w:rsidRPr="00FE1CE1">
        <w:t>Measurements made from a 2014-2016 field glucose addition experiment.  Dataset includes</w:t>
      </w:r>
      <w:r>
        <w:t xml:space="preserve"> measurements of surface trace gas emissions (</w:t>
      </w:r>
      <w:r w:rsidRPr="00FE1CE1">
        <w:rPr>
          <w:rFonts w:ascii="Symbol" w:hAnsi="Symbol"/>
        </w:rPr>
        <w:t></w:t>
      </w:r>
      <w:r w:rsidRPr="00FE1CE1">
        <w:rPr>
          <w:vertAlign w:val="superscript"/>
        </w:rPr>
        <w:t>13</w:t>
      </w:r>
      <w:r w:rsidRPr="00FE1CE1">
        <w:t>C of ecosystem respiration</w:t>
      </w:r>
      <w:r>
        <w:t xml:space="preserve"> and</w:t>
      </w:r>
      <w:r w:rsidRPr="00FE1CE1">
        <w:t xml:space="preserve"> source-partitioned surface CO</w:t>
      </w:r>
      <w:r w:rsidRPr="00FE1CE1">
        <w:rPr>
          <w:vertAlign w:val="subscript"/>
        </w:rPr>
        <w:t>2</w:t>
      </w:r>
      <w:r w:rsidRPr="00FE1CE1">
        <w:t xml:space="preserve"> </w:t>
      </w:r>
      <w:r>
        <w:t>flux, CH</w:t>
      </w:r>
      <w:r>
        <w:rPr>
          <w:vertAlign w:val="subscript"/>
        </w:rPr>
        <w:t>4</w:t>
      </w:r>
      <w:r>
        <w:t xml:space="preserve"> flux, and GPP), soil profile information (concentrations of carbon, nitrogen, and soil microbial biomass carbon, </w:t>
      </w:r>
      <w:r w:rsidRPr="00FE1CE1">
        <w:rPr>
          <w:rFonts w:ascii="Symbol" w:hAnsi="Symbol"/>
        </w:rPr>
        <w:t></w:t>
      </w:r>
      <w:r w:rsidRPr="00FE1CE1">
        <w:rPr>
          <w:vertAlign w:val="superscript"/>
        </w:rPr>
        <w:t>13</w:t>
      </w:r>
      <w:r w:rsidRPr="00FE1CE1">
        <w:t>C</w:t>
      </w:r>
      <w:r>
        <w:t xml:space="preserve"> of soil organic matter and microbial biomass, gravimetric water content, and bulk density), soil</w:t>
      </w:r>
      <w:r w:rsidR="005E0A81">
        <w:t xml:space="preserve"> mineral</w:t>
      </w:r>
      <w:r>
        <w:t xml:space="preserve"> nitrogen availability, and field-measured soil </w:t>
      </w:r>
      <w:r w:rsidR="00810C4B">
        <w:t>temperature,</w:t>
      </w:r>
      <w:r>
        <w:t xml:space="preserve"> air temperature and soil moisture.  Experiment was conducted in a region of high-centered polygons on the BEO.</w:t>
      </w:r>
    </w:p>
    <w:p w14:paraId="35E7656C" w14:textId="77777777" w:rsidR="000B0DC1" w:rsidRPr="000B0DC1" w:rsidRDefault="000B0DC1" w:rsidP="00C6215C"/>
    <w:p w14:paraId="43A7C550" w14:textId="75B33F7E" w:rsidR="000B0DC1" w:rsidRPr="007B5192" w:rsidRDefault="000447C0" w:rsidP="00C6215C">
      <w:pPr>
        <w:rPr>
          <w:b/>
        </w:rPr>
      </w:pPr>
      <w:r w:rsidRPr="000B0DC1">
        <w:rPr>
          <w:b/>
        </w:rPr>
        <w:t xml:space="preserve">Please use this </w:t>
      </w:r>
      <w:r w:rsidR="000B0DC1" w:rsidRPr="000B0DC1">
        <w:rPr>
          <w:b/>
        </w:rPr>
        <w:t>citation to reference the data.</w:t>
      </w:r>
    </w:p>
    <w:p w14:paraId="056D1818" w14:textId="40ADB219" w:rsidR="00812CA5" w:rsidRPr="00684BD3" w:rsidRDefault="0026596D" w:rsidP="00812CA5">
      <w:pPr>
        <w:rPr>
          <w:sz w:val="20"/>
          <w:szCs w:val="20"/>
        </w:rPr>
      </w:pPr>
      <w:r w:rsidRPr="00684BD3">
        <w:t>Vaughn,</w:t>
      </w:r>
      <w:r w:rsidR="006A4D08">
        <w:t xml:space="preserve"> L.S.,</w:t>
      </w:r>
      <w:r w:rsidRPr="00684BD3">
        <w:t xml:space="preserve"> </w:t>
      </w:r>
      <w:r w:rsidR="006A4D08">
        <w:t xml:space="preserve">Zhu, B., Bimuller, C., </w:t>
      </w:r>
      <w:r w:rsidR="00EA131B" w:rsidRPr="00684BD3">
        <w:t xml:space="preserve">Porras, R.C., </w:t>
      </w:r>
      <w:r w:rsidRPr="00684BD3">
        <w:t>Curtis, J.B., Chafe, O</w:t>
      </w:r>
      <w:r w:rsidR="00684BD3" w:rsidRPr="00684BD3">
        <w:t>, Abramoff, R.Z., Bill, M.</w:t>
      </w:r>
      <w:r w:rsidR="00D23A1B" w:rsidRPr="00684BD3">
        <w:t xml:space="preserve"> </w:t>
      </w:r>
      <w:r w:rsidR="00EA131B" w:rsidRPr="00684BD3">
        <w:t>2017</w:t>
      </w:r>
      <w:r w:rsidR="009F1621">
        <w:t>, and Torn, M.S</w:t>
      </w:r>
      <w:r w:rsidR="00D23A1B" w:rsidRPr="00684BD3">
        <w:t xml:space="preserve">. </w:t>
      </w:r>
      <w:r w:rsidR="00684BD3" w:rsidRPr="00684BD3">
        <w:rPr>
          <w:noProof/>
        </w:rPr>
        <w:t xml:space="preserve">Partitioned respiration from glucose addition manipulation with associated soil temperature, moisture, microbial biomass, </w:t>
      </w:r>
      <w:r w:rsidR="005E0A81">
        <w:rPr>
          <w:noProof/>
        </w:rPr>
        <w:t xml:space="preserve">mineral </w:t>
      </w:r>
      <w:r w:rsidR="00684BD3" w:rsidRPr="00684BD3">
        <w:rPr>
          <w:noProof/>
        </w:rPr>
        <w:t>N avail</w:t>
      </w:r>
      <w:bookmarkStart w:id="0" w:name="_GoBack"/>
      <w:bookmarkEnd w:id="0"/>
      <w:r w:rsidR="00684BD3" w:rsidRPr="00684BD3">
        <w:rPr>
          <w:noProof/>
        </w:rPr>
        <w:t>ability, and elemental analysis, Barrow, Alaska, 2014-2016</w:t>
      </w:r>
      <w:r w:rsidR="00D23A1B" w:rsidRPr="00684BD3">
        <w:t xml:space="preserve">. Next Generation Ecosystem Experiments Arctic Data Collection, Oak Ridge National Laboratory, </w:t>
      </w:r>
      <w:r w:rsidR="00D23A1B" w:rsidRPr="00684BD3">
        <w:rPr>
          <w:bCs/>
        </w:rPr>
        <w:t>Oak Ridge, Tenne</w:t>
      </w:r>
      <w:r w:rsidR="00EA131B" w:rsidRPr="00684BD3">
        <w:rPr>
          <w:bCs/>
        </w:rPr>
        <w:t>ssee, USA. Data set accessed at</w:t>
      </w:r>
      <w:r w:rsidR="00EA131B" w:rsidRPr="00684BD3">
        <w:rPr>
          <w:shd w:val="clear" w:color="auto" w:fill="FFFFFF"/>
        </w:rPr>
        <w:t>…</w:t>
      </w:r>
    </w:p>
    <w:p w14:paraId="1649613C" w14:textId="47A7A4E1" w:rsidR="00D23A1B" w:rsidRPr="00684BD3" w:rsidRDefault="00D23A1B" w:rsidP="00D23A1B">
      <w:r w:rsidRPr="00684BD3">
        <w:rPr>
          <w:bCs/>
        </w:rPr>
        <w:t xml:space="preserve">. </w:t>
      </w:r>
    </w:p>
    <w:p w14:paraId="70A5D910" w14:textId="77777777" w:rsidR="000E148C" w:rsidRDefault="000E148C" w:rsidP="008F0C92">
      <w:pPr>
        <w:tabs>
          <w:tab w:val="left" w:pos="3795"/>
        </w:tabs>
        <w:rPr>
          <w:b/>
          <w:sz w:val="28"/>
          <w:szCs w:val="28"/>
          <w:u w:val="single"/>
        </w:rPr>
      </w:pPr>
    </w:p>
    <w:p w14:paraId="25853373" w14:textId="77777777" w:rsidR="000E148C" w:rsidRPr="0024302C" w:rsidRDefault="0024302C" w:rsidP="0024302C">
      <w:pPr>
        <w:tabs>
          <w:tab w:val="left" w:pos="3795"/>
        </w:tabs>
        <w:rPr>
          <w:b/>
          <w:sz w:val="28"/>
          <w:szCs w:val="28"/>
          <w:u w:val="single"/>
        </w:rPr>
      </w:pPr>
      <w:r w:rsidRPr="0024302C">
        <w:rPr>
          <w:b/>
          <w:sz w:val="28"/>
          <w:szCs w:val="28"/>
          <w:u w:val="single"/>
        </w:rPr>
        <w:t>Data Characteristics</w:t>
      </w:r>
    </w:p>
    <w:p w14:paraId="20081AA4" w14:textId="53D8DAFA" w:rsidR="00CC1340" w:rsidRPr="00B720E0" w:rsidRDefault="00F2755B" w:rsidP="00116BEF">
      <w:r w:rsidRPr="00B720E0">
        <w:t>Measurements</w:t>
      </w:r>
      <w:r w:rsidR="00116BEF" w:rsidRPr="00B720E0">
        <w:t xml:space="preserve"> from 2014-2016 field glucose addition experiment, including (1) </w:t>
      </w:r>
      <w:r w:rsidR="00116BEF" w:rsidRPr="00B720E0">
        <w:rPr>
          <w:rFonts w:ascii="Symbol" w:hAnsi="Symbol"/>
        </w:rPr>
        <w:t></w:t>
      </w:r>
      <w:r w:rsidR="00116BEF" w:rsidRPr="00B720E0">
        <w:rPr>
          <w:vertAlign w:val="superscript"/>
        </w:rPr>
        <w:t>13</w:t>
      </w:r>
      <w:r w:rsidR="00116BEF" w:rsidRPr="00B720E0">
        <w:t xml:space="preserve">C and partitioned flux rates of surface trace gas emissions; (2) depth-resolved soil carbon, nitrogen, and microbial biomass carbon concentrations and </w:t>
      </w:r>
      <w:r w:rsidR="00116BEF" w:rsidRPr="00B720E0">
        <w:rPr>
          <w:vertAlign w:val="superscript"/>
        </w:rPr>
        <w:t>13</w:t>
      </w:r>
      <w:r w:rsidR="00116BEF" w:rsidRPr="00B720E0">
        <w:t>C abundance; (3) soil</w:t>
      </w:r>
      <w:r w:rsidR="005E0A81">
        <w:t xml:space="preserve"> mineral</w:t>
      </w:r>
      <w:r w:rsidR="00116BEF" w:rsidRPr="00B720E0">
        <w:t xml:space="preserve"> nitrogen availability; (4) soil temperature, and (5) moisture.  There are 5 comma-delimited data files (.csv) within this dataset.</w:t>
      </w:r>
    </w:p>
    <w:p w14:paraId="71F2CE1B" w14:textId="77777777" w:rsidR="00CC1340" w:rsidRDefault="00CC1340" w:rsidP="008F0C92">
      <w:pPr>
        <w:tabs>
          <w:tab w:val="left" w:pos="3795"/>
        </w:tabs>
        <w:rPr>
          <w:b/>
          <w:sz w:val="28"/>
          <w:szCs w:val="28"/>
        </w:rPr>
      </w:pPr>
    </w:p>
    <w:p w14:paraId="7E92B60E" w14:textId="22710BE4" w:rsidR="000A6380" w:rsidRPr="0024302C" w:rsidRDefault="00E532F4" w:rsidP="008F0C92">
      <w:pPr>
        <w:tabs>
          <w:tab w:val="left" w:pos="3795"/>
        </w:tabs>
        <w:rPr>
          <w:b/>
          <w:sz w:val="28"/>
          <w:szCs w:val="28"/>
        </w:rPr>
      </w:pPr>
      <w:r w:rsidRPr="0024302C">
        <w:rPr>
          <w:b/>
          <w:sz w:val="28"/>
          <w:szCs w:val="28"/>
        </w:rPr>
        <w:t>Data Dictionary</w:t>
      </w:r>
      <w:r w:rsidR="008F0C92" w:rsidRPr="0024302C">
        <w:rPr>
          <w:b/>
          <w:sz w:val="28"/>
          <w:szCs w:val="28"/>
        </w:rPr>
        <w:t xml:space="preserve"> </w:t>
      </w:r>
      <w:r w:rsidR="00F269AA">
        <w:rPr>
          <w:b/>
          <w:sz w:val="28"/>
          <w:szCs w:val="28"/>
        </w:rPr>
        <w:t>[DATA IS NOT YET AVAILABLE 2016-11-04]</w:t>
      </w:r>
    </w:p>
    <w:p w14:paraId="5D5F387C" w14:textId="77777777" w:rsidR="000A6380" w:rsidRPr="00B47529" w:rsidRDefault="000A6380">
      <w:pPr>
        <w:rPr>
          <w:b/>
          <w:sz w:val="28"/>
          <w:szCs w:val="28"/>
        </w:rPr>
      </w:pPr>
    </w:p>
    <w:p w14:paraId="0808161A" w14:textId="4F144832" w:rsidR="00C261F6" w:rsidRDefault="00E532F4">
      <w:pPr>
        <w:rPr>
          <w:b/>
        </w:rPr>
      </w:pPr>
      <w:r w:rsidRPr="00FD18C9">
        <w:rPr>
          <w:b/>
        </w:rPr>
        <w:t>Data File</w:t>
      </w:r>
      <w:r w:rsidR="00C261F6">
        <w:rPr>
          <w:b/>
        </w:rPr>
        <w:t>s</w:t>
      </w:r>
      <w:r w:rsidRPr="00FD18C9">
        <w:rPr>
          <w:b/>
        </w:rPr>
        <w:t>:</w:t>
      </w:r>
      <w:r w:rsidR="00FD18C9">
        <w:rPr>
          <w:b/>
        </w:rPr>
        <w:t xml:space="preserve"> </w:t>
      </w:r>
      <w:r w:rsidRPr="00FD18C9">
        <w:rPr>
          <w:b/>
        </w:rPr>
        <w:t xml:space="preserve"> </w:t>
      </w:r>
    </w:p>
    <w:p w14:paraId="6C25D3F5" w14:textId="2EAD5044" w:rsidR="00E80F59" w:rsidRPr="002E4911" w:rsidRDefault="002E4911" w:rsidP="00D962C2">
      <w:r w:rsidRPr="002E4911">
        <w:t>priming_flux_Barrow_2014_2016</w:t>
      </w:r>
    </w:p>
    <w:p w14:paraId="48C81941" w14:textId="77777777" w:rsidR="00116BEF" w:rsidRPr="002E4911" w:rsidRDefault="00116BEF" w:rsidP="00116BEF">
      <w:r w:rsidRPr="002E4911">
        <w:t>priming_SOM_Barrow_2014_2016</w:t>
      </w:r>
    </w:p>
    <w:p w14:paraId="55F6F129" w14:textId="77777777" w:rsidR="00116BEF" w:rsidRPr="002E4911" w:rsidRDefault="00116BEF" w:rsidP="00116BEF">
      <w:r w:rsidRPr="002E4911">
        <w:t>priming_N_avail_Barrow_2014_2016</w:t>
      </w:r>
    </w:p>
    <w:p w14:paraId="7D84D5B4" w14:textId="00D9AB90" w:rsidR="00D962C2" w:rsidRPr="002E4911" w:rsidRDefault="002E4911" w:rsidP="00D962C2">
      <w:r w:rsidRPr="002E4911">
        <w:t>priming_temperature_Barrow_2014</w:t>
      </w:r>
      <w:r w:rsidR="00E80F59" w:rsidRPr="002E4911">
        <w:t>_20</w:t>
      </w:r>
      <w:r w:rsidRPr="002E4911">
        <w:t>16</w:t>
      </w:r>
    </w:p>
    <w:p w14:paraId="5BCAC4BA" w14:textId="000A282A" w:rsidR="002E4911" w:rsidRPr="002E4911" w:rsidRDefault="002E4911" w:rsidP="002E4911">
      <w:r w:rsidRPr="002E4911">
        <w:t>priming_moisture_Barrow_2014_2016</w:t>
      </w:r>
    </w:p>
    <w:p w14:paraId="15E8FE39" w14:textId="77777777" w:rsidR="00E532F4" w:rsidRDefault="00E532F4"/>
    <w:p w14:paraId="522FD3D9" w14:textId="77777777" w:rsidR="006C17AF" w:rsidRDefault="006C17AF"/>
    <w:p w14:paraId="0B970E15" w14:textId="77777777" w:rsidR="00D962C2" w:rsidRDefault="00D962C2"/>
    <w:p w14:paraId="3D03FB2B" w14:textId="77777777" w:rsidR="00D962C2" w:rsidRDefault="00D962C2"/>
    <w:p w14:paraId="5CC77BA8" w14:textId="77777777" w:rsidR="00D962C2" w:rsidRDefault="00D962C2"/>
    <w:tbl>
      <w:tblPr>
        <w:tblW w:w="94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4"/>
        <w:gridCol w:w="1395"/>
        <w:gridCol w:w="4764"/>
      </w:tblGrid>
      <w:tr w:rsidR="00E532F4" w:rsidRPr="00E532F4" w14:paraId="5B2D92D6" w14:textId="77777777" w:rsidTr="000D0744">
        <w:trPr>
          <w:cantSplit/>
          <w:trHeight w:val="315"/>
          <w:tblHeader/>
        </w:trPr>
        <w:tc>
          <w:tcPr>
            <w:tcW w:w="3324" w:type="dxa"/>
            <w:shd w:val="clear" w:color="000000" w:fill="FFC000"/>
            <w:noWrap/>
            <w:vAlign w:val="bottom"/>
            <w:hideMark/>
          </w:tcPr>
          <w:p w14:paraId="0FDF1B67" w14:textId="77777777" w:rsidR="00E532F4" w:rsidRPr="00B9503C" w:rsidRDefault="00E532F4">
            <w:pPr>
              <w:rPr>
                <w:rFonts w:ascii="Calibri" w:hAnsi="Calibri"/>
                <w:b/>
                <w:bCs/>
                <w:color w:val="000000"/>
                <w:sz w:val="22"/>
                <w:szCs w:val="22"/>
              </w:rPr>
            </w:pPr>
            <w:r w:rsidRPr="00B9503C">
              <w:rPr>
                <w:rFonts w:ascii="Calibri" w:hAnsi="Calibri"/>
                <w:b/>
                <w:bCs/>
                <w:color w:val="000000"/>
                <w:sz w:val="22"/>
                <w:szCs w:val="22"/>
              </w:rPr>
              <w:t>column_name</w:t>
            </w:r>
          </w:p>
        </w:tc>
        <w:tc>
          <w:tcPr>
            <w:tcW w:w="1395" w:type="dxa"/>
            <w:shd w:val="clear" w:color="000000" w:fill="FFC000"/>
            <w:noWrap/>
            <w:vAlign w:val="bottom"/>
            <w:hideMark/>
          </w:tcPr>
          <w:p w14:paraId="7D2B03A6" w14:textId="77777777" w:rsidR="00E532F4" w:rsidRPr="00B9503C" w:rsidRDefault="00E532F4">
            <w:pPr>
              <w:rPr>
                <w:rFonts w:ascii="Calibri" w:hAnsi="Calibri"/>
                <w:b/>
                <w:bCs/>
                <w:color w:val="000000"/>
                <w:sz w:val="22"/>
                <w:szCs w:val="22"/>
              </w:rPr>
            </w:pPr>
            <w:r w:rsidRPr="00B9503C">
              <w:rPr>
                <w:rFonts w:ascii="Calibri" w:hAnsi="Calibri"/>
                <w:b/>
                <w:bCs/>
                <w:color w:val="000000"/>
                <w:sz w:val="22"/>
                <w:szCs w:val="22"/>
              </w:rPr>
              <w:t>units/format</w:t>
            </w:r>
          </w:p>
        </w:tc>
        <w:tc>
          <w:tcPr>
            <w:tcW w:w="4764" w:type="dxa"/>
            <w:shd w:val="clear" w:color="000000" w:fill="FFC000"/>
            <w:noWrap/>
            <w:vAlign w:val="center"/>
            <w:hideMark/>
          </w:tcPr>
          <w:p w14:paraId="7637F136" w14:textId="77777777" w:rsidR="00E532F4" w:rsidRPr="00B9503C" w:rsidRDefault="00BB5177">
            <w:pPr>
              <w:rPr>
                <w:rFonts w:ascii="Calibri" w:hAnsi="Calibri"/>
                <w:b/>
                <w:bCs/>
                <w:color w:val="000000"/>
                <w:sz w:val="22"/>
                <w:szCs w:val="22"/>
              </w:rPr>
            </w:pPr>
            <w:r w:rsidRPr="00B9503C">
              <w:rPr>
                <w:rFonts w:ascii="Calibri" w:hAnsi="Calibri"/>
                <w:b/>
                <w:bCs/>
                <w:color w:val="000000"/>
                <w:sz w:val="22"/>
                <w:szCs w:val="22"/>
              </w:rPr>
              <w:t>D</w:t>
            </w:r>
            <w:r w:rsidR="00E532F4" w:rsidRPr="00B9503C">
              <w:rPr>
                <w:rFonts w:ascii="Calibri" w:hAnsi="Calibri"/>
                <w:b/>
                <w:bCs/>
                <w:color w:val="000000"/>
                <w:sz w:val="22"/>
                <w:szCs w:val="22"/>
              </w:rPr>
              <w:t>escription</w:t>
            </w:r>
            <w:r w:rsidRPr="00B9503C">
              <w:rPr>
                <w:rFonts w:ascii="Calibri" w:hAnsi="Calibri"/>
                <w:b/>
                <w:bCs/>
                <w:color w:val="000000"/>
                <w:sz w:val="22"/>
                <w:szCs w:val="22"/>
              </w:rPr>
              <w:t xml:space="preserve"> </w:t>
            </w:r>
          </w:p>
        </w:tc>
      </w:tr>
      <w:tr w:rsidR="00602F34" w:rsidRPr="00E532F4" w14:paraId="6DB08387" w14:textId="77777777" w:rsidTr="0019511B">
        <w:trPr>
          <w:cantSplit/>
          <w:trHeight w:val="315"/>
        </w:trPr>
        <w:tc>
          <w:tcPr>
            <w:tcW w:w="3324" w:type="dxa"/>
            <w:shd w:val="clear" w:color="000000" w:fill="92D050"/>
            <w:noWrap/>
            <w:vAlign w:val="center"/>
          </w:tcPr>
          <w:p w14:paraId="7E66FD12" w14:textId="4ECACB74" w:rsidR="00602F34" w:rsidRPr="00CC1340" w:rsidRDefault="00602F34">
            <w:pPr>
              <w:rPr>
                <w:rFonts w:ascii="Calibri" w:hAnsi="Calibri"/>
                <w:b/>
                <w:color w:val="000000"/>
                <w:sz w:val="22"/>
                <w:szCs w:val="22"/>
              </w:rPr>
            </w:pPr>
            <w:r>
              <w:rPr>
                <w:rFonts w:ascii="Calibri" w:hAnsi="Calibri"/>
                <w:b/>
                <w:bCs/>
                <w:color w:val="000000"/>
                <w:sz w:val="22"/>
                <w:szCs w:val="22"/>
              </w:rPr>
              <w:t>region*</w:t>
            </w:r>
          </w:p>
        </w:tc>
        <w:tc>
          <w:tcPr>
            <w:tcW w:w="1395" w:type="dxa"/>
            <w:shd w:val="clear" w:color="auto" w:fill="auto"/>
            <w:noWrap/>
            <w:vAlign w:val="center"/>
          </w:tcPr>
          <w:p w14:paraId="500799DE" w14:textId="610E2D99" w:rsidR="00602F34" w:rsidRPr="00CC1340" w:rsidRDefault="00602F34">
            <w:pPr>
              <w:rPr>
                <w:rFonts w:ascii="Calibri" w:hAnsi="Calibri"/>
                <w:b/>
                <w:bCs/>
                <w:sz w:val="22"/>
                <w:szCs w:val="22"/>
              </w:rPr>
            </w:pPr>
            <w:r>
              <w:rPr>
                <w:rFonts w:ascii="Calibri" w:hAnsi="Calibri"/>
                <w:color w:val="000000"/>
                <w:sz w:val="22"/>
                <w:szCs w:val="22"/>
              </w:rPr>
              <w:t> </w:t>
            </w:r>
          </w:p>
        </w:tc>
        <w:tc>
          <w:tcPr>
            <w:tcW w:w="4764" w:type="dxa"/>
            <w:shd w:val="clear" w:color="auto" w:fill="auto"/>
            <w:noWrap/>
          </w:tcPr>
          <w:p w14:paraId="4EA6BD14" w14:textId="7EB468E2" w:rsidR="00602F34" w:rsidRPr="00CC1340" w:rsidRDefault="00602F34" w:rsidP="00C92AC6">
            <w:pPr>
              <w:rPr>
                <w:rFonts w:ascii="Calibri" w:hAnsi="Calibri"/>
                <w:color w:val="000000"/>
                <w:sz w:val="22"/>
                <w:szCs w:val="22"/>
              </w:rPr>
            </w:pPr>
          </w:p>
        </w:tc>
      </w:tr>
      <w:tr w:rsidR="00602F34" w:rsidRPr="00E532F4" w14:paraId="76DDC9A4" w14:textId="77777777" w:rsidTr="0019511B">
        <w:trPr>
          <w:cantSplit/>
          <w:trHeight w:val="315"/>
        </w:trPr>
        <w:tc>
          <w:tcPr>
            <w:tcW w:w="3324" w:type="dxa"/>
            <w:shd w:val="clear" w:color="000000" w:fill="92D050"/>
            <w:noWrap/>
            <w:vAlign w:val="center"/>
          </w:tcPr>
          <w:p w14:paraId="27B2B506" w14:textId="54EBFCED" w:rsidR="00602F34" w:rsidRPr="00CC1340" w:rsidRDefault="00602F34">
            <w:pPr>
              <w:rPr>
                <w:rFonts w:ascii="Calibri" w:hAnsi="Calibri"/>
                <w:b/>
                <w:color w:val="000000"/>
                <w:sz w:val="22"/>
                <w:szCs w:val="22"/>
              </w:rPr>
            </w:pPr>
            <w:r>
              <w:rPr>
                <w:rFonts w:ascii="Calibri" w:hAnsi="Calibri"/>
                <w:b/>
                <w:bCs/>
                <w:color w:val="000000"/>
                <w:sz w:val="22"/>
                <w:szCs w:val="22"/>
              </w:rPr>
              <w:t>locale*</w:t>
            </w:r>
          </w:p>
        </w:tc>
        <w:tc>
          <w:tcPr>
            <w:tcW w:w="1395" w:type="dxa"/>
            <w:shd w:val="clear" w:color="auto" w:fill="auto"/>
            <w:noWrap/>
            <w:vAlign w:val="center"/>
          </w:tcPr>
          <w:p w14:paraId="0DD77F13" w14:textId="77F82E0E" w:rsidR="00602F34" w:rsidRPr="00CC1340" w:rsidRDefault="00602F34">
            <w:pPr>
              <w:rPr>
                <w:rFonts w:ascii="Calibri" w:hAnsi="Calibri"/>
                <w:b/>
                <w:bCs/>
                <w:sz w:val="22"/>
                <w:szCs w:val="22"/>
              </w:rPr>
            </w:pPr>
            <w:r>
              <w:rPr>
                <w:rFonts w:ascii="Calibri" w:hAnsi="Calibri"/>
                <w:color w:val="000000"/>
                <w:sz w:val="22"/>
                <w:szCs w:val="22"/>
              </w:rPr>
              <w:t> </w:t>
            </w:r>
          </w:p>
        </w:tc>
        <w:tc>
          <w:tcPr>
            <w:tcW w:w="4764" w:type="dxa"/>
            <w:shd w:val="clear" w:color="auto" w:fill="auto"/>
            <w:noWrap/>
          </w:tcPr>
          <w:p w14:paraId="1F32B1DA" w14:textId="36B4E374" w:rsidR="00602F34" w:rsidRPr="00CC1340" w:rsidRDefault="00602F34" w:rsidP="00C92AC6">
            <w:pPr>
              <w:rPr>
                <w:rFonts w:ascii="Calibri" w:hAnsi="Calibri"/>
                <w:color w:val="000000"/>
                <w:sz w:val="22"/>
                <w:szCs w:val="22"/>
              </w:rPr>
            </w:pPr>
          </w:p>
        </w:tc>
      </w:tr>
      <w:tr w:rsidR="00602F34" w:rsidRPr="00E532F4" w14:paraId="7EBD017F" w14:textId="77777777" w:rsidTr="0019511B">
        <w:trPr>
          <w:cantSplit/>
          <w:trHeight w:val="315"/>
        </w:trPr>
        <w:tc>
          <w:tcPr>
            <w:tcW w:w="3324" w:type="dxa"/>
            <w:shd w:val="clear" w:color="000000" w:fill="92D050"/>
            <w:noWrap/>
            <w:vAlign w:val="center"/>
          </w:tcPr>
          <w:p w14:paraId="358D836D" w14:textId="7C52FD7D" w:rsidR="00602F34" w:rsidRPr="00CC1340" w:rsidRDefault="00602F34">
            <w:pPr>
              <w:rPr>
                <w:rFonts w:ascii="Calibri" w:hAnsi="Calibri"/>
                <w:b/>
                <w:color w:val="000000"/>
                <w:sz w:val="22"/>
                <w:szCs w:val="22"/>
              </w:rPr>
            </w:pPr>
            <w:r>
              <w:rPr>
                <w:rFonts w:ascii="Calibri" w:hAnsi="Calibri"/>
                <w:b/>
                <w:bCs/>
                <w:color w:val="000000"/>
                <w:sz w:val="22"/>
                <w:szCs w:val="22"/>
              </w:rPr>
              <w:t>administrative_area*</w:t>
            </w:r>
          </w:p>
        </w:tc>
        <w:tc>
          <w:tcPr>
            <w:tcW w:w="1395" w:type="dxa"/>
            <w:shd w:val="clear" w:color="auto" w:fill="auto"/>
            <w:noWrap/>
            <w:vAlign w:val="center"/>
          </w:tcPr>
          <w:p w14:paraId="10F7C757" w14:textId="070BC95F" w:rsidR="00602F34" w:rsidRPr="00CC1340" w:rsidRDefault="00602F34">
            <w:pPr>
              <w:rPr>
                <w:rFonts w:ascii="Calibri" w:hAnsi="Calibri"/>
                <w:b/>
                <w:bCs/>
                <w:sz w:val="22"/>
                <w:szCs w:val="22"/>
              </w:rPr>
            </w:pPr>
            <w:r>
              <w:rPr>
                <w:rFonts w:ascii="Calibri" w:hAnsi="Calibri"/>
                <w:color w:val="000000"/>
                <w:sz w:val="22"/>
                <w:szCs w:val="22"/>
              </w:rPr>
              <w:t> </w:t>
            </w:r>
          </w:p>
        </w:tc>
        <w:tc>
          <w:tcPr>
            <w:tcW w:w="4764" w:type="dxa"/>
            <w:shd w:val="clear" w:color="auto" w:fill="auto"/>
            <w:noWrap/>
          </w:tcPr>
          <w:p w14:paraId="0CA706D0" w14:textId="7DC2830D" w:rsidR="00602F34" w:rsidRPr="00CC1340" w:rsidRDefault="00602F34" w:rsidP="00C92AC6">
            <w:pPr>
              <w:rPr>
                <w:rFonts w:ascii="Calibri" w:hAnsi="Calibri"/>
                <w:color w:val="000000"/>
                <w:sz w:val="22"/>
                <w:szCs w:val="22"/>
              </w:rPr>
            </w:pPr>
          </w:p>
        </w:tc>
      </w:tr>
      <w:tr w:rsidR="00602F34" w:rsidRPr="00E532F4" w14:paraId="42696B0A" w14:textId="77777777" w:rsidTr="0019511B">
        <w:trPr>
          <w:cantSplit/>
          <w:trHeight w:val="315"/>
        </w:trPr>
        <w:tc>
          <w:tcPr>
            <w:tcW w:w="3324" w:type="dxa"/>
            <w:shd w:val="clear" w:color="000000" w:fill="92D050"/>
            <w:noWrap/>
            <w:vAlign w:val="center"/>
          </w:tcPr>
          <w:p w14:paraId="33EF5E39" w14:textId="16D3AC1C" w:rsidR="00602F34" w:rsidRPr="00CC1340" w:rsidRDefault="00602F34">
            <w:pPr>
              <w:rPr>
                <w:rFonts w:ascii="Calibri" w:hAnsi="Calibri"/>
                <w:b/>
                <w:color w:val="000000"/>
                <w:sz w:val="22"/>
                <w:szCs w:val="22"/>
              </w:rPr>
            </w:pPr>
            <w:r>
              <w:rPr>
                <w:rFonts w:ascii="Calibri" w:hAnsi="Calibri"/>
                <w:b/>
                <w:bCs/>
                <w:color w:val="000000"/>
                <w:sz w:val="22"/>
                <w:szCs w:val="22"/>
              </w:rPr>
              <w:t>site*</w:t>
            </w:r>
          </w:p>
        </w:tc>
        <w:tc>
          <w:tcPr>
            <w:tcW w:w="1395" w:type="dxa"/>
            <w:shd w:val="clear" w:color="auto" w:fill="auto"/>
            <w:noWrap/>
            <w:vAlign w:val="center"/>
          </w:tcPr>
          <w:p w14:paraId="00FE7891" w14:textId="6A3905C5" w:rsidR="00602F34" w:rsidRPr="00CC1340" w:rsidRDefault="00602F34">
            <w:pPr>
              <w:rPr>
                <w:rFonts w:ascii="Calibri" w:hAnsi="Calibri"/>
                <w:b/>
                <w:bCs/>
                <w:sz w:val="22"/>
                <w:szCs w:val="22"/>
              </w:rPr>
            </w:pPr>
            <w:r>
              <w:rPr>
                <w:rFonts w:ascii="Calibri" w:hAnsi="Calibri"/>
                <w:color w:val="000000"/>
                <w:sz w:val="22"/>
                <w:szCs w:val="22"/>
              </w:rPr>
              <w:t> </w:t>
            </w:r>
          </w:p>
        </w:tc>
        <w:tc>
          <w:tcPr>
            <w:tcW w:w="4764" w:type="dxa"/>
            <w:shd w:val="clear" w:color="auto" w:fill="auto"/>
            <w:noWrap/>
          </w:tcPr>
          <w:p w14:paraId="3D640D92" w14:textId="5DD8AE7C" w:rsidR="00602F34" w:rsidRPr="00CC1340" w:rsidRDefault="00602F34" w:rsidP="00C92AC6">
            <w:pPr>
              <w:rPr>
                <w:rFonts w:ascii="Calibri" w:hAnsi="Calibri"/>
                <w:color w:val="000000"/>
                <w:sz w:val="22"/>
                <w:szCs w:val="22"/>
              </w:rPr>
            </w:pPr>
          </w:p>
        </w:tc>
      </w:tr>
      <w:tr w:rsidR="00602F34" w:rsidRPr="00E532F4" w14:paraId="352419DF" w14:textId="77777777" w:rsidTr="0019511B">
        <w:trPr>
          <w:cantSplit/>
          <w:trHeight w:val="315"/>
        </w:trPr>
        <w:tc>
          <w:tcPr>
            <w:tcW w:w="3324" w:type="dxa"/>
            <w:shd w:val="clear" w:color="000000" w:fill="92D050"/>
            <w:noWrap/>
            <w:vAlign w:val="center"/>
          </w:tcPr>
          <w:p w14:paraId="613C2B22" w14:textId="517E5FD9" w:rsidR="00602F34" w:rsidRPr="00CC1340" w:rsidRDefault="00602F34">
            <w:pPr>
              <w:rPr>
                <w:rFonts w:ascii="Calibri" w:hAnsi="Calibri"/>
                <w:b/>
                <w:color w:val="000000"/>
                <w:sz w:val="22"/>
                <w:szCs w:val="22"/>
              </w:rPr>
            </w:pPr>
            <w:r>
              <w:rPr>
                <w:rFonts w:ascii="Calibri" w:hAnsi="Calibri"/>
                <w:b/>
                <w:bCs/>
                <w:color w:val="000000"/>
                <w:sz w:val="22"/>
                <w:szCs w:val="22"/>
              </w:rPr>
              <w:t>area*</w:t>
            </w:r>
          </w:p>
        </w:tc>
        <w:tc>
          <w:tcPr>
            <w:tcW w:w="1395" w:type="dxa"/>
            <w:shd w:val="clear" w:color="auto" w:fill="auto"/>
            <w:noWrap/>
            <w:vAlign w:val="center"/>
          </w:tcPr>
          <w:p w14:paraId="5C4FA2A6" w14:textId="289F429D" w:rsidR="00602F34" w:rsidRPr="00CC1340" w:rsidRDefault="00602F34">
            <w:pPr>
              <w:rPr>
                <w:rFonts w:ascii="Calibri" w:hAnsi="Calibri"/>
                <w:b/>
                <w:bCs/>
                <w:sz w:val="22"/>
                <w:szCs w:val="22"/>
              </w:rPr>
            </w:pPr>
            <w:r>
              <w:rPr>
                <w:rFonts w:ascii="Calibri" w:hAnsi="Calibri"/>
                <w:color w:val="000000"/>
                <w:sz w:val="22"/>
                <w:szCs w:val="22"/>
              </w:rPr>
              <w:t> </w:t>
            </w:r>
          </w:p>
        </w:tc>
        <w:tc>
          <w:tcPr>
            <w:tcW w:w="4764" w:type="dxa"/>
            <w:shd w:val="clear" w:color="auto" w:fill="auto"/>
            <w:noWrap/>
          </w:tcPr>
          <w:p w14:paraId="761F9856" w14:textId="7DE9B15B" w:rsidR="00602F34" w:rsidRPr="00CC1340" w:rsidRDefault="00602F34">
            <w:pPr>
              <w:rPr>
                <w:rFonts w:ascii="Calibri" w:hAnsi="Calibri"/>
                <w:color w:val="000000"/>
                <w:sz w:val="22"/>
                <w:szCs w:val="22"/>
              </w:rPr>
            </w:pPr>
          </w:p>
        </w:tc>
      </w:tr>
      <w:tr w:rsidR="00602F34" w:rsidRPr="00E532F4" w14:paraId="5C808A6C" w14:textId="77777777" w:rsidTr="0019511B">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450158F4" w14:textId="782FF214" w:rsidR="00602F34" w:rsidRPr="00CC1340" w:rsidRDefault="00602F34" w:rsidP="00C92AC6">
            <w:pPr>
              <w:rPr>
                <w:rFonts w:ascii="Calibri" w:hAnsi="Calibri"/>
                <w:b/>
                <w:color w:val="000000"/>
                <w:sz w:val="22"/>
                <w:szCs w:val="22"/>
              </w:rPr>
            </w:pPr>
            <w:r>
              <w:rPr>
                <w:rFonts w:ascii="Calibri" w:hAnsi="Calibri"/>
                <w:b/>
                <w:bCs/>
                <w:color w:val="000000"/>
                <w:sz w:val="22"/>
                <w:szCs w:val="22"/>
              </w:rPr>
              <w:t>plot_type*</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BE536B" w14:textId="00CB5808" w:rsidR="00602F34" w:rsidRPr="00CC1340" w:rsidRDefault="00602F34">
            <w:pPr>
              <w:jc w:val="center"/>
              <w:rPr>
                <w:rFonts w:ascii="Calibri" w:hAnsi="Calibri"/>
                <w:color w:val="000000"/>
                <w:sz w:val="22"/>
                <w:szCs w:val="22"/>
              </w:rPr>
            </w:pPr>
            <w:r>
              <w:rPr>
                <w:rFonts w:ascii="Calibri" w:hAnsi="Calibri"/>
                <w:color w:val="000000"/>
                <w:sz w:val="22"/>
                <w:szCs w:val="22"/>
              </w:rPr>
              <w:t> </w:t>
            </w: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2393145A" w14:textId="14694A58" w:rsidR="00602F34" w:rsidRPr="00CC1340" w:rsidRDefault="00602F34" w:rsidP="00C92AC6">
            <w:pPr>
              <w:rPr>
                <w:rFonts w:ascii="Calibri" w:hAnsi="Calibri"/>
                <w:color w:val="000000"/>
                <w:sz w:val="22"/>
                <w:szCs w:val="22"/>
              </w:rPr>
            </w:pPr>
          </w:p>
        </w:tc>
      </w:tr>
      <w:tr w:rsidR="00602F34" w:rsidRPr="00E532F4" w14:paraId="400AB736" w14:textId="77777777" w:rsidTr="0019511B">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4A4B473F" w14:textId="6266D8D5" w:rsidR="00602F34" w:rsidRPr="00CC1340" w:rsidRDefault="00602F34" w:rsidP="00C92AC6">
            <w:pPr>
              <w:rPr>
                <w:rFonts w:ascii="Calibri" w:hAnsi="Calibri"/>
                <w:b/>
                <w:color w:val="000000"/>
                <w:sz w:val="22"/>
                <w:szCs w:val="22"/>
              </w:rPr>
            </w:pPr>
            <w:r>
              <w:rPr>
                <w:rFonts w:ascii="Calibri" w:hAnsi="Calibri"/>
                <w:b/>
                <w:bCs/>
                <w:color w:val="000000"/>
                <w:sz w:val="22"/>
                <w:szCs w:val="22"/>
              </w:rPr>
              <w:t>pologyon</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F918F3" w14:textId="13FCD9F7" w:rsidR="00602F34" w:rsidRPr="00CC1340" w:rsidRDefault="00602F34">
            <w:pPr>
              <w:jc w:val="center"/>
              <w:rPr>
                <w:rFonts w:ascii="Calibri" w:hAnsi="Calibri"/>
                <w:color w:val="000000"/>
                <w:sz w:val="22"/>
                <w:szCs w:val="22"/>
              </w:rPr>
            </w:pPr>
            <w:r>
              <w:rPr>
                <w:rFonts w:ascii="Calibri" w:hAnsi="Calibri"/>
                <w:color w:val="000000"/>
                <w:sz w:val="22"/>
                <w:szCs w:val="22"/>
              </w:rPr>
              <w:t> </w:t>
            </w: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233EECAF" w14:textId="149394EA" w:rsidR="00602F34" w:rsidRPr="00CC1340" w:rsidRDefault="00602F34" w:rsidP="00C92AC6">
            <w:pPr>
              <w:rPr>
                <w:rFonts w:ascii="Calibri" w:hAnsi="Calibri"/>
                <w:color w:val="000000"/>
                <w:sz w:val="22"/>
                <w:szCs w:val="22"/>
              </w:rPr>
            </w:pPr>
            <w:r>
              <w:rPr>
                <w:rFonts w:ascii="Calibri" w:hAnsi="Calibri"/>
                <w:color w:val="000000"/>
                <w:sz w:val="22"/>
                <w:szCs w:val="22"/>
              </w:rPr>
              <w:t>individual polygon within specified area</w:t>
            </w:r>
          </w:p>
        </w:tc>
      </w:tr>
      <w:tr w:rsidR="00602F34" w:rsidRPr="00E532F4" w14:paraId="77F14DCA" w14:textId="77777777" w:rsidTr="0019511B">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762370F3" w14:textId="1E994F0E" w:rsidR="00602F34" w:rsidRPr="00CC1340" w:rsidRDefault="00602F34" w:rsidP="00C92AC6">
            <w:pPr>
              <w:rPr>
                <w:rFonts w:ascii="Calibri" w:hAnsi="Calibri"/>
                <w:b/>
                <w:color w:val="000000"/>
                <w:sz w:val="22"/>
                <w:szCs w:val="22"/>
              </w:rPr>
            </w:pPr>
            <w:r>
              <w:rPr>
                <w:rFonts w:ascii="Calibri" w:hAnsi="Calibri"/>
                <w:b/>
                <w:bCs/>
                <w:color w:val="000000"/>
                <w:sz w:val="22"/>
                <w:szCs w:val="22"/>
              </w:rPr>
              <w:t>mesocosm</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B10E6A" w14:textId="66428EE7" w:rsidR="00602F34" w:rsidRPr="00CC1340" w:rsidRDefault="00602F34">
            <w:pPr>
              <w:jc w:val="center"/>
              <w:rPr>
                <w:rFonts w:ascii="Calibri" w:hAnsi="Calibri"/>
                <w:color w:val="000000"/>
                <w:sz w:val="22"/>
                <w:szCs w:val="22"/>
              </w:rPr>
            </w:pPr>
            <w:r>
              <w:rPr>
                <w:rFonts w:ascii="Calibri" w:hAnsi="Calibri"/>
                <w:color w:val="000000"/>
                <w:sz w:val="22"/>
                <w:szCs w:val="22"/>
              </w:rPr>
              <w:t> </w:t>
            </w: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4B82E754" w14:textId="7CC49E82" w:rsidR="00602F34" w:rsidRPr="00CC1340" w:rsidRDefault="00602F34" w:rsidP="00C92AC6">
            <w:pPr>
              <w:rPr>
                <w:rFonts w:ascii="Calibri" w:hAnsi="Calibri"/>
                <w:color w:val="000000"/>
                <w:sz w:val="22"/>
                <w:szCs w:val="22"/>
              </w:rPr>
            </w:pPr>
            <w:r>
              <w:rPr>
                <w:rFonts w:ascii="Calibri" w:hAnsi="Calibri"/>
                <w:color w:val="000000"/>
                <w:sz w:val="22"/>
                <w:szCs w:val="22"/>
              </w:rPr>
              <w:t>individual mesocosm within the specified polyogn</w:t>
            </w:r>
          </w:p>
        </w:tc>
      </w:tr>
      <w:tr w:rsidR="00602F34" w:rsidRPr="00E532F4" w14:paraId="079284F8" w14:textId="77777777" w:rsidTr="0019511B">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7F423B23" w14:textId="7A7A803C" w:rsidR="00602F34" w:rsidRPr="00CC1340" w:rsidRDefault="00602F34" w:rsidP="00C92AC6">
            <w:pPr>
              <w:rPr>
                <w:rFonts w:ascii="Calibri" w:hAnsi="Calibri"/>
                <w:b/>
                <w:color w:val="000000"/>
                <w:sz w:val="22"/>
                <w:szCs w:val="22"/>
              </w:rPr>
            </w:pPr>
            <w:r>
              <w:rPr>
                <w:rFonts w:ascii="Calibri" w:hAnsi="Calibri"/>
                <w:b/>
                <w:bCs/>
                <w:color w:val="000000"/>
                <w:sz w:val="22"/>
                <w:szCs w:val="22"/>
              </w:rPr>
              <w:t>treatment</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E39831" w14:textId="227125C6" w:rsidR="00602F34" w:rsidRPr="00CC1340" w:rsidRDefault="00602F34">
            <w:pPr>
              <w:jc w:val="center"/>
              <w:rPr>
                <w:rFonts w:ascii="Calibri" w:hAnsi="Calibri"/>
                <w:color w:val="000000"/>
                <w:sz w:val="22"/>
                <w:szCs w:val="22"/>
              </w:rPr>
            </w:pPr>
            <w:r>
              <w:rPr>
                <w:rFonts w:ascii="Calibri" w:hAnsi="Calibri"/>
                <w:color w:val="000000"/>
                <w:sz w:val="22"/>
                <w:szCs w:val="22"/>
              </w:rPr>
              <w:t>Ct/HG/LG</w:t>
            </w: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7852479F" w14:textId="1E01E8B3" w:rsidR="00602F34" w:rsidRPr="00CC1340" w:rsidRDefault="00602F34" w:rsidP="00C92AC6">
            <w:pPr>
              <w:rPr>
                <w:rFonts w:ascii="Calibri" w:hAnsi="Calibri"/>
                <w:color w:val="000000"/>
                <w:sz w:val="22"/>
                <w:szCs w:val="22"/>
              </w:rPr>
            </w:pPr>
            <w:r>
              <w:rPr>
                <w:rFonts w:ascii="Calibri" w:hAnsi="Calibri"/>
                <w:color w:val="000000"/>
                <w:sz w:val="22"/>
                <w:szCs w:val="22"/>
              </w:rPr>
              <w:t>glucose addition treatment (Ct = control; HG = high glucose; LG = low glucose)</w:t>
            </w:r>
          </w:p>
        </w:tc>
      </w:tr>
      <w:tr w:rsidR="00602F34" w:rsidRPr="00E532F4" w14:paraId="53598A62" w14:textId="77777777" w:rsidTr="0019511B">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1B03C848" w14:textId="489667D2" w:rsidR="00602F34" w:rsidRPr="00CC1340" w:rsidRDefault="00602F34" w:rsidP="00C92AC6">
            <w:pPr>
              <w:rPr>
                <w:rFonts w:ascii="Calibri" w:hAnsi="Calibri"/>
                <w:b/>
                <w:color w:val="000000"/>
                <w:sz w:val="22"/>
                <w:szCs w:val="22"/>
              </w:rPr>
            </w:pPr>
            <w:r>
              <w:rPr>
                <w:rFonts w:ascii="Calibri" w:hAnsi="Calibri"/>
                <w:b/>
                <w:bCs/>
                <w:color w:val="000000"/>
                <w:sz w:val="22"/>
                <w:szCs w:val="22"/>
              </w:rPr>
              <w:t>easting</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272FBE" w14:textId="69C2E3A9" w:rsidR="00602F34" w:rsidRPr="00CC1340" w:rsidRDefault="00602F34">
            <w:pPr>
              <w:jc w:val="center"/>
              <w:rPr>
                <w:rFonts w:ascii="Calibri" w:hAnsi="Calibri"/>
                <w:color w:val="000000"/>
                <w:sz w:val="22"/>
                <w:szCs w:val="22"/>
              </w:rPr>
            </w:pPr>
            <w:r>
              <w:rPr>
                <w:rFonts w:ascii="Calibri" w:hAnsi="Calibri"/>
                <w:color w:val="000000"/>
                <w:sz w:val="22"/>
                <w:szCs w:val="22"/>
              </w:rPr>
              <w:t>m</w:t>
            </w: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295F9811" w14:textId="4A48DE16" w:rsidR="00602F34" w:rsidRPr="00CC1340" w:rsidRDefault="00602F34" w:rsidP="00C92AC6">
            <w:pPr>
              <w:rPr>
                <w:rFonts w:ascii="Calibri" w:hAnsi="Calibri"/>
                <w:color w:val="000000"/>
                <w:sz w:val="22"/>
                <w:szCs w:val="22"/>
              </w:rPr>
            </w:pPr>
            <w:r>
              <w:rPr>
                <w:rFonts w:ascii="Calibri" w:hAnsi="Calibri"/>
                <w:color w:val="000000"/>
                <w:sz w:val="22"/>
                <w:szCs w:val="22"/>
              </w:rPr>
              <w:t>location in UTM coordinates, zone 4</w:t>
            </w:r>
          </w:p>
        </w:tc>
      </w:tr>
      <w:tr w:rsidR="00602F34" w:rsidRPr="00E532F4" w14:paraId="14F5814A" w14:textId="77777777" w:rsidTr="000D0744">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2D1EB303" w14:textId="2F4ABAEF" w:rsidR="00602F34" w:rsidRPr="00CC1340" w:rsidRDefault="00602F34" w:rsidP="00C92AC6">
            <w:pPr>
              <w:rPr>
                <w:rFonts w:ascii="Calibri" w:hAnsi="Calibri"/>
                <w:b/>
                <w:color w:val="000000"/>
                <w:sz w:val="22"/>
                <w:szCs w:val="22"/>
              </w:rPr>
            </w:pPr>
            <w:r>
              <w:rPr>
                <w:rFonts w:ascii="Calibri" w:hAnsi="Calibri"/>
                <w:b/>
                <w:bCs/>
                <w:color w:val="000000"/>
                <w:sz w:val="22"/>
                <w:szCs w:val="22"/>
              </w:rPr>
              <w:t>northing</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C632AA" w14:textId="43FBD2D1" w:rsidR="00602F34" w:rsidRPr="00CC1340" w:rsidRDefault="00602F34">
            <w:pPr>
              <w:jc w:val="center"/>
              <w:rPr>
                <w:rFonts w:ascii="Calibri" w:hAnsi="Calibri"/>
                <w:color w:val="000000"/>
                <w:sz w:val="22"/>
                <w:szCs w:val="22"/>
              </w:rPr>
            </w:pPr>
            <w:r>
              <w:rPr>
                <w:rFonts w:ascii="Calibri" w:hAnsi="Calibri"/>
                <w:color w:val="000000"/>
                <w:sz w:val="22"/>
                <w:szCs w:val="22"/>
              </w:rPr>
              <w:t>m</w:t>
            </w: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07925C8F" w14:textId="16BFA8E8" w:rsidR="00602F34" w:rsidRPr="00CC1340" w:rsidRDefault="00602F34" w:rsidP="00C92AC6">
            <w:pPr>
              <w:rPr>
                <w:rFonts w:ascii="Calibri" w:hAnsi="Calibri"/>
                <w:color w:val="000000"/>
                <w:sz w:val="22"/>
                <w:szCs w:val="22"/>
              </w:rPr>
            </w:pPr>
            <w:r>
              <w:rPr>
                <w:rFonts w:ascii="Calibri" w:hAnsi="Calibri"/>
                <w:color w:val="000000"/>
                <w:sz w:val="22"/>
                <w:szCs w:val="22"/>
              </w:rPr>
              <w:t>location in UTM coordinates, zone 4</w:t>
            </w:r>
          </w:p>
        </w:tc>
      </w:tr>
      <w:tr w:rsidR="00602F34" w:rsidRPr="00E532F4" w14:paraId="730B560E" w14:textId="77777777" w:rsidTr="000D0744">
        <w:trPr>
          <w:cantSplit/>
          <w:trHeight w:val="315"/>
        </w:trPr>
        <w:tc>
          <w:tcPr>
            <w:tcW w:w="3324" w:type="dxa"/>
            <w:shd w:val="clear" w:color="000000" w:fill="92D050"/>
            <w:noWrap/>
            <w:vAlign w:val="center"/>
          </w:tcPr>
          <w:p w14:paraId="296DB539" w14:textId="60F23D69" w:rsidR="00602F34" w:rsidRPr="00CC1340" w:rsidRDefault="00602F34" w:rsidP="00C92AC6">
            <w:pPr>
              <w:rPr>
                <w:rFonts w:ascii="Calibri" w:hAnsi="Calibri"/>
                <w:b/>
                <w:color w:val="000000"/>
                <w:sz w:val="22"/>
                <w:szCs w:val="22"/>
              </w:rPr>
            </w:pPr>
            <w:r>
              <w:rPr>
                <w:rFonts w:ascii="Calibri" w:hAnsi="Calibri"/>
                <w:b/>
                <w:bCs/>
                <w:color w:val="000000"/>
                <w:sz w:val="22"/>
                <w:szCs w:val="22"/>
              </w:rPr>
              <w:t>observation_date</w:t>
            </w:r>
          </w:p>
        </w:tc>
        <w:tc>
          <w:tcPr>
            <w:tcW w:w="1395" w:type="dxa"/>
            <w:shd w:val="clear" w:color="auto" w:fill="auto"/>
            <w:noWrap/>
            <w:vAlign w:val="center"/>
          </w:tcPr>
          <w:p w14:paraId="70CE0E2A" w14:textId="2ED375EB" w:rsidR="00602F34" w:rsidRPr="00CC1340" w:rsidRDefault="00602F34">
            <w:pPr>
              <w:jc w:val="center"/>
              <w:rPr>
                <w:rFonts w:ascii="Calibri" w:hAnsi="Calibri"/>
                <w:color w:val="000000"/>
                <w:sz w:val="22"/>
                <w:szCs w:val="22"/>
              </w:rPr>
            </w:pPr>
            <w:r>
              <w:rPr>
                <w:rFonts w:ascii="Calibri" w:hAnsi="Calibri"/>
                <w:color w:val="000000"/>
                <w:sz w:val="22"/>
                <w:szCs w:val="22"/>
              </w:rPr>
              <w:t>yyyy-mm-dd</w:t>
            </w:r>
          </w:p>
        </w:tc>
        <w:tc>
          <w:tcPr>
            <w:tcW w:w="4764" w:type="dxa"/>
            <w:shd w:val="clear" w:color="auto" w:fill="auto"/>
            <w:noWrap/>
          </w:tcPr>
          <w:p w14:paraId="2C0265E2" w14:textId="51BF8813" w:rsidR="00602F34" w:rsidRPr="00CC1340" w:rsidRDefault="00602F34" w:rsidP="00C92AC6">
            <w:pPr>
              <w:rPr>
                <w:rFonts w:ascii="Calibri" w:hAnsi="Calibri"/>
                <w:color w:val="000000"/>
                <w:sz w:val="22"/>
                <w:szCs w:val="22"/>
              </w:rPr>
            </w:pPr>
            <w:r>
              <w:rPr>
                <w:rFonts w:ascii="Calibri" w:hAnsi="Calibri"/>
                <w:color w:val="000000"/>
                <w:sz w:val="22"/>
                <w:szCs w:val="22"/>
              </w:rPr>
              <w:t>The date at which the measurement was made at the site or the sample was collected from the site.</w:t>
            </w:r>
          </w:p>
        </w:tc>
      </w:tr>
      <w:tr w:rsidR="00602F34" w:rsidRPr="00E532F4" w14:paraId="28B6C53F" w14:textId="77777777" w:rsidTr="000D0744">
        <w:trPr>
          <w:cantSplit/>
          <w:trHeight w:val="315"/>
        </w:trPr>
        <w:tc>
          <w:tcPr>
            <w:tcW w:w="3324" w:type="dxa"/>
            <w:shd w:val="clear" w:color="000000" w:fill="92D050"/>
            <w:noWrap/>
            <w:vAlign w:val="center"/>
          </w:tcPr>
          <w:p w14:paraId="14F157D1" w14:textId="482AD623" w:rsidR="00602F34" w:rsidRPr="00CC1340" w:rsidRDefault="00602F34" w:rsidP="00C92AC6">
            <w:pPr>
              <w:rPr>
                <w:rFonts w:ascii="Calibri" w:hAnsi="Calibri"/>
                <w:b/>
                <w:color w:val="000000"/>
                <w:sz w:val="22"/>
                <w:szCs w:val="22"/>
              </w:rPr>
            </w:pPr>
            <w:r>
              <w:rPr>
                <w:rFonts w:ascii="Calibri" w:hAnsi="Calibri"/>
                <w:b/>
                <w:bCs/>
                <w:color w:val="000000"/>
                <w:sz w:val="22"/>
                <w:szCs w:val="22"/>
              </w:rPr>
              <w:t>chamber_type</w:t>
            </w:r>
          </w:p>
        </w:tc>
        <w:tc>
          <w:tcPr>
            <w:tcW w:w="1395" w:type="dxa"/>
            <w:shd w:val="clear" w:color="auto" w:fill="auto"/>
            <w:noWrap/>
            <w:vAlign w:val="center"/>
          </w:tcPr>
          <w:p w14:paraId="09C2A2CE" w14:textId="015F719F" w:rsidR="00602F34" w:rsidRPr="00CC1340" w:rsidRDefault="00602F34">
            <w:pPr>
              <w:jc w:val="center"/>
              <w:rPr>
                <w:rFonts w:ascii="Calibri" w:hAnsi="Calibri"/>
                <w:color w:val="000000"/>
                <w:sz w:val="22"/>
                <w:szCs w:val="22"/>
              </w:rPr>
            </w:pPr>
            <w:r>
              <w:rPr>
                <w:rFonts w:ascii="Calibri" w:hAnsi="Calibri"/>
                <w:color w:val="000000"/>
                <w:sz w:val="22"/>
                <w:szCs w:val="22"/>
              </w:rPr>
              <w:t>Opq/Trns</w:t>
            </w:r>
          </w:p>
        </w:tc>
        <w:tc>
          <w:tcPr>
            <w:tcW w:w="4764" w:type="dxa"/>
            <w:shd w:val="clear" w:color="auto" w:fill="auto"/>
            <w:noWrap/>
          </w:tcPr>
          <w:p w14:paraId="0AEC5CF4" w14:textId="3BD418CB" w:rsidR="00602F34" w:rsidRPr="00CC1340" w:rsidRDefault="00602F34" w:rsidP="00C92AC6">
            <w:pPr>
              <w:rPr>
                <w:rFonts w:ascii="Calibri" w:hAnsi="Calibri"/>
                <w:color w:val="000000"/>
                <w:sz w:val="22"/>
                <w:szCs w:val="22"/>
              </w:rPr>
            </w:pPr>
            <w:r>
              <w:rPr>
                <w:rFonts w:ascii="Calibri" w:hAnsi="Calibri"/>
                <w:color w:val="000000"/>
                <w:sz w:val="22"/>
                <w:szCs w:val="22"/>
              </w:rPr>
              <w:t>whether the static chamber used to make the trace gas flux measurement was opaque or transparent (Opq = opaque; Trns = transparent)</w:t>
            </w:r>
          </w:p>
        </w:tc>
      </w:tr>
      <w:tr w:rsidR="00602F34" w:rsidRPr="00E532F4" w14:paraId="0E436740" w14:textId="77777777" w:rsidTr="0019511B">
        <w:trPr>
          <w:cantSplit/>
          <w:trHeight w:val="315"/>
        </w:trPr>
        <w:tc>
          <w:tcPr>
            <w:tcW w:w="3324" w:type="dxa"/>
            <w:shd w:val="clear" w:color="000000" w:fill="92D050"/>
            <w:noWrap/>
            <w:vAlign w:val="center"/>
          </w:tcPr>
          <w:p w14:paraId="06B9DC1B" w14:textId="2E65D342" w:rsidR="00602F34" w:rsidRPr="00CC1340" w:rsidRDefault="00602F34" w:rsidP="00C92AC6">
            <w:pPr>
              <w:rPr>
                <w:rFonts w:ascii="Calibri" w:hAnsi="Calibri"/>
                <w:b/>
                <w:color w:val="000000"/>
                <w:sz w:val="22"/>
                <w:szCs w:val="22"/>
              </w:rPr>
            </w:pPr>
            <w:r>
              <w:rPr>
                <w:rFonts w:ascii="Calibri" w:hAnsi="Calibri"/>
                <w:b/>
                <w:bCs/>
                <w:color w:val="000000"/>
                <w:sz w:val="22"/>
                <w:szCs w:val="22"/>
              </w:rPr>
              <w:t>flux_CO2_total</w:t>
            </w:r>
          </w:p>
        </w:tc>
        <w:tc>
          <w:tcPr>
            <w:tcW w:w="1395" w:type="dxa"/>
            <w:shd w:val="clear" w:color="auto" w:fill="auto"/>
            <w:noWrap/>
            <w:vAlign w:val="center"/>
          </w:tcPr>
          <w:p w14:paraId="233D9F99" w14:textId="45968B8C" w:rsidR="00602F34" w:rsidRPr="00CC1340" w:rsidRDefault="00602F34">
            <w:pPr>
              <w:jc w:val="center"/>
              <w:rPr>
                <w:rFonts w:ascii="Calibri" w:hAnsi="Calibri"/>
                <w:color w:val="000000"/>
                <w:sz w:val="22"/>
                <w:szCs w:val="22"/>
              </w:rPr>
            </w:pPr>
            <w:r>
              <w:rPr>
                <w:rFonts w:ascii="Calibri" w:hAnsi="Calibri"/>
                <w:color w:val="000000"/>
                <w:sz w:val="22"/>
                <w:szCs w:val="22"/>
              </w:rPr>
              <w:t>umol m-2 s-1</w:t>
            </w:r>
          </w:p>
        </w:tc>
        <w:tc>
          <w:tcPr>
            <w:tcW w:w="4764" w:type="dxa"/>
            <w:shd w:val="clear" w:color="auto" w:fill="auto"/>
            <w:noWrap/>
          </w:tcPr>
          <w:p w14:paraId="0E20755F" w14:textId="52C8000F" w:rsidR="00602F34" w:rsidRPr="00CC1340" w:rsidRDefault="00602F34" w:rsidP="00C92AC6">
            <w:pPr>
              <w:rPr>
                <w:rFonts w:ascii="Calibri" w:hAnsi="Calibri"/>
                <w:color w:val="000000"/>
                <w:sz w:val="22"/>
                <w:szCs w:val="22"/>
              </w:rPr>
            </w:pPr>
            <w:r>
              <w:rPr>
                <w:rFonts w:ascii="Calibri" w:hAnsi="Calibri"/>
                <w:color w:val="000000"/>
                <w:sz w:val="22"/>
                <w:szCs w:val="22"/>
              </w:rPr>
              <w:t>CO2 flux, calculated from the linear portion of the CO2 concentration vs. time regression</w:t>
            </w:r>
          </w:p>
        </w:tc>
      </w:tr>
      <w:tr w:rsidR="00602F34" w:rsidRPr="00E532F4" w14:paraId="604BFA47" w14:textId="77777777" w:rsidTr="000D0744">
        <w:trPr>
          <w:cantSplit/>
          <w:trHeight w:val="315"/>
        </w:trPr>
        <w:tc>
          <w:tcPr>
            <w:tcW w:w="3324" w:type="dxa"/>
            <w:shd w:val="clear" w:color="000000" w:fill="92D050"/>
            <w:noWrap/>
            <w:vAlign w:val="center"/>
          </w:tcPr>
          <w:p w14:paraId="4ADCBC65" w14:textId="13665CF3" w:rsidR="00602F34" w:rsidRPr="00CC1340" w:rsidRDefault="00602F34" w:rsidP="00C92AC6">
            <w:pPr>
              <w:rPr>
                <w:rFonts w:ascii="Calibri" w:hAnsi="Calibri"/>
                <w:b/>
                <w:color w:val="000000"/>
                <w:sz w:val="22"/>
                <w:szCs w:val="22"/>
              </w:rPr>
            </w:pPr>
            <w:r>
              <w:rPr>
                <w:rFonts w:ascii="Calibri" w:hAnsi="Calibri"/>
                <w:b/>
                <w:bCs/>
                <w:color w:val="000000"/>
                <w:sz w:val="22"/>
                <w:szCs w:val="22"/>
              </w:rPr>
              <w:t>flux_CO2_total_se</w:t>
            </w:r>
          </w:p>
        </w:tc>
        <w:tc>
          <w:tcPr>
            <w:tcW w:w="1395" w:type="dxa"/>
            <w:shd w:val="clear" w:color="auto" w:fill="auto"/>
            <w:noWrap/>
            <w:vAlign w:val="center"/>
          </w:tcPr>
          <w:p w14:paraId="113446BC" w14:textId="3B7448D6" w:rsidR="00602F34" w:rsidRPr="00CC1340" w:rsidRDefault="00602F34">
            <w:pPr>
              <w:jc w:val="center"/>
              <w:rPr>
                <w:rFonts w:ascii="Calibri" w:hAnsi="Calibri"/>
                <w:color w:val="000000"/>
                <w:sz w:val="22"/>
                <w:szCs w:val="22"/>
              </w:rPr>
            </w:pPr>
            <w:r>
              <w:rPr>
                <w:rFonts w:ascii="Calibri" w:hAnsi="Calibri"/>
                <w:color w:val="000000"/>
                <w:sz w:val="22"/>
                <w:szCs w:val="22"/>
              </w:rPr>
              <w:t>umol m-2 s-1</w:t>
            </w:r>
          </w:p>
        </w:tc>
        <w:tc>
          <w:tcPr>
            <w:tcW w:w="4764" w:type="dxa"/>
            <w:shd w:val="clear" w:color="auto" w:fill="auto"/>
            <w:noWrap/>
          </w:tcPr>
          <w:p w14:paraId="1D8A5E2F" w14:textId="5DB710E5" w:rsidR="00602F34" w:rsidRPr="00CC1340" w:rsidRDefault="00602F34" w:rsidP="00C92AC6">
            <w:pPr>
              <w:rPr>
                <w:rFonts w:ascii="Calibri" w:hAnsi="Calibri"/>
                <w:color w:val="000000"/>
                <w:sz w:val="22"/>
                <w:szCs w:val="22"/>
              </w:rPr>
            </w:pPr>
            <w:r>
              <w:rPr>
                <w:rFonts w:ascii="Calibri" w:hAnsi="Calibri"/>
                <w:color w:val="000000"/>
                <w:sz w:val="22"/>
                <w:szCs w:val="22"/>
              </w:rPr>
              <w:t>standard error of the CO2 flux regression slope</w:t>
            </w:r>
          </w:p>
        </w:tc>
      </w:tr>
      <w:tr w:rsidR="00602F34" w:rsidRPr="00E532F4" w14:paraId="599299D2" w14:textId="77777777" w:rsidTr="0019511B">
        <w:trPr>
          <w:cantSplit/>
          <w:trHeight w:val="315"/>
        </w:trPr>
        <w:tc>
          <w:tcPr>
            <w:tcW w:w="3324" w:type="dxa"/>
            <w:shd w:val="clear" w:color="000000" w:fill="92D050"/>
            <w:noWrap/>
            <w:vAlign w:val="center"/>
          </w:tcPr>
          <w:p w14:paraId="5DCD6163" w14:textId="5908A52D" w:rsidR="00602F34" w:rsidRPr="00CC1340" w:rsidRDefault="00602F34" w:rsidP="00C92AC6">
            <w:pPr>
              <w:rPr>
                <w:rFonts w:ascii="Calibri" w:hAnsi="Calibri"/>
                <w:b/>
                <w:color w:val="000000"/>
                <w:sz w:val="22"/>
                <w:szCs w:val="22"/>
              </w:rPr>
            </w:pPr>
            <w:r>
              <w:rPr>
                <w:rFonts w:ascii="Calibri" w:hAnsi="Calibri"/>
                <w:b/>
                <w:bCs/>
                <w:color w:val="000000"/>
                <w:sz w:val="22"/>
                <w:szCs w:val="22"/>
              </w:rPr>
              <w:t>flux_CO2_total_Pvalue</w:t>
            </w:r>
          </w:p>
        </w:tc>
        <w:tc>
          <w:tcPr>
            <w:tcW w:w="1395" w:type="dxa"/>
            <w:shd w:val="clear" w:color="auto" w:fill="auto"/>
            <w:noWrap/>
            <w:vAlign w:val="center"/>
          </w:tcPr>
          <w:p w14:paraId="2B1E0CE0" w14:textId="771B09EA" w:rsidR="00602F34" w:rsidRPr="00CC1340" w:rsidRDefault="00602F3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3AE0B528" w14:textId="53100C0A" w:rsidR="00602F34" w:rsidRPr="00CC1340" w:rsidRDefault="00602F34" w:rsidP="00C92AC6">
            <w:pPr>
              <w:rPr>
                <w:rFonts w:ascii="Calibri" w:hAnsi="Calibri"/>
                <w:color w:val="000000"/>
                <w:sz w:val="22"/>
                <w:szCs w:val="22"/>
              </w:rPr>
            </w:pPr>
            <w:r>
              <w:rPr>
                <w:rFonts w:ascii="Calibri" w:hAnsi="Calibri"/>
                <w:color w:val="000000"/>
                <w:sz w:val="22"/>
                <w:szCs w:val="22"/>
              </w:rPr>
              <w:t>p-value of the CO2 flux regression.  If p &lt; 0.05, flux is significantly different from 0 umol m-2 s-1</w:t>
            </w:r>
          </w:p>
        </w:tc>
      </w:tr>
      <w:tr w:rsidR="00602F34" w:rsidRPr="00E532F4" w14:paraId="27DDCA79" w14:textId="77777777" w:rsidTr="0019511B">
        <w:trPr>
          <w:cantSplit/>
          <w:trHeight w:val="315"/>
        </w:trPr>
        <w:tc>
          <w:tcPr>
            <w:tcW w:w="3324" w:type="dxa"/>
            <w:shd w:val="clear" w:color="000000" w:fill="92D050"/>
            <w:noWrap/>
            <w:vAlign w:val="center"/>
          </w:tcPr>
          <w:p w14:paraId="6823E268" w14:textId="3BB59374" w:rsidR="00602F34" w:rsidRPr="00CC1340" w:rsidRDefault="00602F34" w:rsidP="00C92AC6">
            <w:pPr>
              <w:rPr>
                <w:rFonts w:ascii="Calibri" w:hAnsi="Calibri"/>
                <w:b/>
                <w:color w:val="000000"/>
                <w:sz w:val="22"/>
                <w:szCs w:val="22"/>
              </w:rPr>
            </w:pPr>
            <w:r>
              <w:rPr>
                <w:rFonts w:ascii="Calibri" w:hAnsi="Calibri"/>
                <w:b/>
                <w:bCs/>
                <w:color w:val="000000"/>
                <w:sz w:val="22"/>
                <w:szCs w:val="22"/>
              </w:rPr>
              <w:t>flux_CO2_total_Rsquared</w:t>
            </w:r>
          </w:p>
        </w:tc>
        <w:tc>
          <w:tcPr>
            <w:tcW w:w="1395" w:type="dxa"/>
            <w:shd w:val="clear" w:color="auto" w:fill="auto"/>
            <w:noWrap/>
            <w:vAlign w:val="center"/>
          </w:tcPr>
          <w:p w14:paraId="43B196CF" w14:textId="63583D7B" w:rsidR="00602F34" w:rsidRPr="00CC1340" w:rsidRDefault="00602F3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0EF353AD" w14:textId="29AAB639" w:rsidR="00602F34" w:rsidRPr="00CC1340" w:rsidRDefault="00602F34" w:rsidP="00C92AC6">
            <w:pPr>
              <w:rPr>
                <w:rFonts w:ascii="Calibri" w:hAnsi="Calibri"/>
                <w:color w:val="000000"/>
                <w:sz w:val="22"/>
                <w:szCs w:val="22"/>
              </w:rPr>
            </w:pPr>
            <w:r>
              <w:rPr>
                <w:rFonts w:ascii="Calibri" w:hAnsi="Calibri"/>
                <w:color w:val="000000"/>
                <w:sz w:val="22"/>
                <w:szCs w:val="22"/>
              </w:rPr>
              <w:t>adjusted R squared value of the CO2 flux regression</w:t>
            </w:r>
          </w:p>
        </w:tc>
      </w:tr>
      <w:tr w:rsidR="00602F34" w:rsidRPr="00E532F4" w14:paraId="59D9DAF6" w14:textId="77777777" w:rsidTr="0019511B">
        <w:trPr>
          <w:cantSplit/>
          <w:trHeight w:val="315"/>
        </w:trPr>
        <w:tc>
          <w:tcPr>
            <w:tcW w:w="3324" w:type="dxa"/>
            <w:shd w:val="clear" w:color="000000" w:fill="92D050"/>
            <w:noWrap/>
            <w:vAlign w:val="center"/>
          </w:tcPr>
          <w:p w14:paraId="02AD4766" w14:textId="3FE69664" w:rsidR="00602F34" w:rsidRPr="00CC1340" w:rsidRDefault="00602F34" w:rsidP="00C92AC6">
            <w:pPr>
              <w:rPr>
                <w:rFonts w:ascii="Calibri" w:hAnsi="Calibri"/>
                <w:b/>
                <w:color w:val="000000"/>
                <w:sz w:val="22"/>
                <w:szCs w:val="22"/>
              </w:rPr>
            </w:pPr>
            <w:r>
              <w:rPr>
                <w:rFonts w:ascii="Calibri" w:hAnsi="Calibri"/>
                <w:b/>
                <w:bCs/>
                <w:color w:val="000000"/>
                <w:sz w:val="22"/>
                <w:szCs w:val="22"/>
              </w:rPr>
              <w:t>flux_CO2_glucose</w:t>
            </w:r>
          </w:p>
        </w:tc>
        <w:tc>
          <w:tcPr>
            <w:tcW w:w="1395" w:type="dxa"/>
            <w:shd w:val="clear" w:color="auto" w:fill="auto"/>
            <w:noWrap/>
            <w:vAlign w:val="center"/>
          </w:tcPr>
          <w:p w14:paraId="4C98B373" w14:textId="4B3B920B" w:rsidR="00602F34" w:rsidRPr="00CC1340" w:rsidRDefault="00602F34">
            <w:pPr>
              <w:jc w:val="center"/>
              <w:rPr>
                <w:rFonts w:ascii="Calibri" w:hAnsi="Calibri"/>
                <w:color w:val="000000"/>
                <w:sz w:val="22"/>
                <w:szCs w:val="22"/>
              </w:rPr>
            </w:pPr>
            <w:r>
              <w:rPr>
                <w:rFonts w:ascii="Calibri" w:hAnsi="Calibri"/>
                <w:color w:val="000000"/>
                <w:sz w:val="22"/>
                <w:szCs w:val="22"/>
              </w:rPr>
              <w:t>umol m-2 s-1</w:t>
            </w:r>
          </w:p>
        </w:tc>
        <w:tc>
          <w:tcPr>
            <w:tcW w:w="4764" w:type="dxa"/>
            <w:shd w:val="clear" w:color="auto" w:fill="auto"/>
            <w:noWrap/>
          </w:tcPr>
          <w:p w14:paraId="192920BE" w14:textId="151D7357" w:rsidR="00602F34" w:rsidRPr="00CC1340" w:rsidRDefault="00602F34" w:rsidP="00C92AC6">
            <w:pPr>
              <w:rPr>
                <w:rFonts w:ascii="Calibri" w:hAnsi="Calibri"/>
                <w:color w:val="000000"/>
                <w:sz w:val="22"/>
                <w:szCs w:val="22"/>
              </w:rPr>
            </w:pPr>
            <w:r>
              <w:rPr>
                <w:rFonts w:ascii="Calibri" w:hAnsi="Calibri"/>
                <w:color w:val="000000"/>
                <w:sz w:val="22"/>
                <w:szCs w:val="22"/>
              </w:rPr>
              <w:t>flux of CO2 attributed to glucose mineralization, calculated from flux_CO2_total using 2-pool mixing model</w:t>
            </w:r>
          </w:p>
        </w:tc>
      </w:tr>
      <w:tr w:rsidR="00602F34" w:rsidRPr="00E532F4" w14:paraId="6BAE2169" w14:textId="77777777" w:rsidTr="0019511B">
        <w:trPr>
          <w:cantSplit/>
          <w:trHeight w:val="315"/>
        </w:trPr>
        <w:tc>
          <w:tcPr>
            <w:tcW w:w="3324" w:type="dxa"/>
            <w:shd w:val="clear" w:color="000000" w:fill="92D050"/>
            <w:noWrap/>
            <w:vAlign w:val="center"/>
          </w:tcPr>
          <w:p w14:paraId="15B1E337" w14:textId="0C245E96" w:rsidR="00602F34" w:rsidRPr="00CC1340" w:rsidRDefault="00602F34" w:rsidP="00C92AC6">
            <w:pPr>
              <w:rPr>
                <w:rFonts w:ascii="Calibri" w:hAnsi="Calibri"/>
                <w:b/>
                <w:color w:val="000000"/>
                <w:sz w:val="22"/>
                <w:szCs w:val="22"/>
              </w:rPr>
            </w:pPr>
            <w:r>
              <w:rPr>
                <w:rFonts w:ascii="Calibri" w:hAnsi="Calibri"/>
                <w:b/>
                <w:bCs/>
                <w:color w:val="000000"/>
                <w:sz w:val="22"/>
                <w:szCs w:val="22"/>
              </w:rPr>
              <w:t>flux_CO2_background</w:t>
            </w:r>
          </w:p>
        </w:tc>
        <w:tc>
          <w:tcPr>
            <w:tcW w:w="1395" w:type="dxa"/>
            <w:shd w:val="clear" w:color="auto" w:fill="auto"/>
            <w:noWrap/>
            <w:vAlign w:val="center"/>
          </w:tcPr>
          <w:p w14:paraId="64667245" w14:textId="475E7B39" w:rsidR="00602F34" w:rsidRPr="00CC1340" w:rsidRDefault="00602F34">
            <w:pPr>
              <w:jc w:val="center"/>
              <w:rPr>
                <w:rFonts w:ascii="Calibri" w:hAnsi="Calibri"/>
                <w:color w:val="000000"/>
                <w:sz w:val="22"/>
                <w:szCs w:val="22"/>
              </w:rPr>
            </w:pPr>
            <w:r>
              <w:rPr>
                <w:rFonts w:ascii="Calibri" w:hAnsi="Calibri"/>
                <w:color w:val="000000"/>
                <w:sz w:val="22"/>
                <w:szCs w:val="22"/>
              </w:rPr>
              <w:t>umol m-2 s-1</w:t>
            </w:r>
          </w:p>
        </w:tc>
        <w:tc>
          <w:tcPr>
            <w:tcW w:w="4764" w:type="dxa"/>
            <w:shd w:val="clear" w:color="auto" w:fill="auto"/>
            <w:noWrap/>
          </w:tcPr>
          <w:p w14:paraId="493AB13C" w14:textId="25DE80C9" w:rsidR="00602F34" w:rsidRPr="00CC1340" w:rsidRDefault="00602F34" w:rsidP="00C92AC6">
            <w:pPr>
              <w:rPr>
                <w:rFonts w:ascii="Calibri" w:hAnsi="Calibri"/>
                <w:color w:val="000000"/>
                <w:sz w:val="22"/>
                <w:szCs w:val="22"/>
              </w:rPr>
            </w:pPr>
            <w:r>
              <w:rPr>
                <w:rFonts w:ascii="Calibri" w:hAnsi="Calibri"/>
                <w:color w:val="000000"/>
                <w:sz w:val="22"/>
                <w:szCs w:val="22"/>
              </w:rPr>
              <w:t>flux of CO2 attributed to native ecosystem respiration, calculated from flux_CO2_total using 2-pool mixing model</w:t>
            </w:r>
          </w:p>
        </w:tc>
      </w:tr>
      <w:tr w:rsidR="00602F34" w:rsidRPr="00E532F4" w14:paraId="196009F3" w14:textId="77777777" w:rsidTr="0019511B">
        <w:trPr>
          <w:cantSplit/>
          <w:trHeight w:val="315"/>
        </w:trPr>
        <w:tc>
          <w:tcPr>
            <w:tcW w:w="3324" w:type="dxa"/>
            <w:shd w:val="clear" w:color="000000" w:fill="92D050"/>
            <w:noWrap/>
            <w:vAlign w:val="center"/>
          </w:tcPr>
          <w:p w14:paraId="1244B873" w14:textId="6A4D5550" w:rsidR="00602F34" w:rsidRPr="00CC1340" w:rsidRDefault="00602F34" w:rsidP="00C92AC6">
            <w:pPr>
              <w:rPr>
                <w:rFonts w:ascii="Calibri" w:hAnsi="Calibri"/>
                <w:b/>
                <w:color w:val="000000"/>
                <w:sz w:val="22"/>
                <w:szCs w:val="22"/>
              </w:rPr>
            </w:pPr>
            <w:r>
              <w:rPr>
                <w:rFonts w:ascii="Calibri" w:hAnsi="Calibri"/>
                <w:b/>
                <w:bCs/>
                <w:color w:val="000000"/>
                <w:sz w:val="22"/>
                <w:szCs w:val="22"/>
              </w:rPr>
              <w:t>Reco_13C</w:t>
            </w:r>
          </w:p>
        </w:tc>
        <w:tc>
          <w:tcPr>
            <w:tcW w:w="1395" w:type="dxa"/>
            <w:shd w:val="clear" w:color="auto" w:fill="auto"/>
            <w:noWrap/>
            <w:vAlign w:val="center"/>
          </w:tcPr>
          <w:p w14:paraId="7164DEA1" w14:textId="0EAA21A3" w:rsidR="00602F34" w:rsidRPr="00CC1340" w:rsidRDefault="00602F34">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45BDB1EF" w14:textId="63FF70FD" w:rsidR="00602F34" w:rsidRPr="00CC1340" w:rsidRDefault="00602F34" w:rsidP="00C92AC6">
            <w:pPr>
              <w:rPr>
                <w:rFonts w:ascii="Calibri" w:hAnsi="Calibri"/>
                <w:color w:val="000000"/>
                <w:sz w:val="22"/>
                <w:szCs w:val="22"/>
              </w:rPr>
            </w:pPr>
            <w:r>
              <w:rPr>
                <w:rFonts w:ascii="Calibri" w:hAnsi="Calibri"/>
                <w:color w:val="000000"/>
                <w:sz w:val="22"/>
                <w:szCs w:val="22"/>
              </w:rPr>
              <w:t xml:space="preserve">Keeling plot-derived </w:t>
            </w:r>
            <w:r>
              <w:rPr>
                <w:rFonts w:ascii="Symbol" w:hAnsi="Symbol"/>
                <w:color w:val="000000"/>
                <w:sz w:val="22"/>
                <w:szCs w:val="22"/>
              </w:rPr>
              <w:t></w:t>
            </w:r>
            <w:r>
              <w:rPr>
                <w:rFonts w:ascii="Calibri" w:hAnsi="Calibri"/>
                <w:color w:val="000000"/>
                <w:sz w:val="22"/>
                <w:szCs w:val="22"/>
              </w:rPr>
              <w:t>13C of ecosystem respiration</w:t>
            </w:r>
          </w:p>
        </w:tc>
      </w:tr>
      <w:tr w:rsidR="009C7F0D" w:rsidRPr="00E532F4" w14:paraId="7FE02C85" w14:textId="77777777" w:rsidTr="0019511B">
        <w:trPr>
          <w:cantSplit/>
          <w:trHeight w:val="315"/>
        </w:trPr>
        <w:tc>
          <w:tcPr>
            <w:tcW w:w="3324" w:type="dxa"/>
            <w:shd w:val="clear" w:color="000000" w:fill="92D050"/>
            <w:noWrap/>
            <w:vAlign w:val="center"/>
          </w:tcPr>
          <w:p w14:paraId="146A66E1" w14:textId="61C7F949" w:rsidR="009C7F0D" w:rsidRPr="00CC1340" w:rsidRDefault="009C7F0D" w:rsidP="00C92AC6">
            <w:pPr>
              <w:rPr>
                <w:rFonts w:ascii="Calibri" w:hAnsi="Calibri"/>
                <w:b/>
                <w:color w:val="000000"/>
                <w:sz w:val="22"/>
                <w:szCs w:val="22"/>
              </w:rPr>
            </w:pPr>
            <w:r>
              <w:rPr>
                <w:rFonts w:ascii="Calibri" w:hAnsi="Calibri"/>
                <w:b/>
                <w:bCs/>
                <w:color w:val="000000"/>
                <w:sz w:val="22"/>
                <w:szCs w:val="22"/>
              </w:rPr>
              <w:t>flux_CH4</w:t>
            </w:r>
          </w:p>
        </w:tc>
        <w:tc>
          <w:tcPr>
            <w:tcW w:w="1395" w:type="dxa"/>
            <w:shd w:val="clear" w:color="auto" w:fill="auto"/>
            <w:noWrap/>
            <w:vAlign w:val="center"/>
          </w:tcPr>
          <w:p w14:paraId="50F970AC" w14:textId="0E6BC3F5" w:rsidR="009C7F0D" w:rsidRPr="00CC1340" w:rsidRDefault="009C7F0D">
            <w:pPr>
              <w:jc w:val="center"/>
              <w:rPr>
                <w:rFonts w:ascii="Calibri" w:hAnsi="Calibri"/>
                <w:color w:val="000000"/>
                <w:sz w:val="22"/>
                <w:szCs w:val="22"/>
              </w:rPr>
            </w:pPr>
            <w:r>
              <w:rPr>
                <w:rFonts w:ascii="Calibri" w:hAnsi="Calibri"/>
                <w:color w:val="000000"/>
                <w:sz w:val="22"/>
                <w:szCs w:val="22"/>
              </w:rPr>
              <w:t>nmol m-2 s-1</w:t>
            </w:r>
          </w:p>
        </w:tc>
        <w:tc>
          <w:tcPr>
            <w:tcW w:w="4764" w:type="dxa"/>
            <w:shd w:val="clear" w:color="auto" w:fill="auto"/>
            <w:noWrap/>
          </w:tcPr>
          <w:p w14:paraId="0C645366" w14:textId="05D29DEC" w:rsidR="009C7F0D" w:rsidRPr="00CC1340" w:rsidRDefault="009C7F0D" w:rsidP="00C92AC6">
            <w:pPr>
              <w:rPr>
                <w:rFonts w:ascii="Calibri" w:hAnsi="Calibri"/>
                <w:color w:val="000000"/>
                <w:sz w:val="22"/>
                <w:szCs w:val="22"/>
              </w:rPr>
            </w:pPr>
            <w:r>
              <w:rPr>
                <w:rFonts w:ascii="Calibri" w:hAnsi="Calibri"/>
                <w:color w:val="000000"/>
                <w:sz w:val="22"/>
                <w:szCs w:val="22"/>
              </w:rPr>
              <w:t>CH4 flux, calculated from the linear portion of the CH4 concentration vs. time regression</w:t>
            </w:r>
          </w:p>
        </w:tc>
      </w:tr>
      <w:tr w:rsidR="009C7F0D" w:rsidRPr="00E532F4" w14:paraId="218ED0CB" w14:textId="77777777" w:rsidTr="0019511B">
        <w:trPr>
          <w:cantSplit/>
          <w:trHeight w:val="315"/>
        </w:trPr>
        <w:tc>
          <w:tcPr>
            <w:tcW w:w="3324" w:type="dxa"/>
            <w:shd w:val="clear" w:color="000000" w:fill="92D050"/>
            <w:noWrap/>
            <w:vAlign w:val="center"/>
          </w:tcPr>
          <w:p w14:paraId="5618DA8F" w14:textId="4FB35D54" w:rsidR="009C7F0D" w:rsidRPr="00CC1340" w:rsidRDefault="009C7F0D" w:rsidP="00C92AC6">
            <w:pPr>
              <w:rPr>
                <w:rFonts w:ascii="Calibri" w:hAnsi="Calibri"/>
                <w:b/>
                <w:color w:val="000000"/>
                <w:sz w:val="22"/>
                <w:szCs w:val="22"/>
              </w:rPr>
            </w:pPr>
            <w:r>
              <w:rPr>
                <w:rFonts w:ascii="Calibri" w:hAnsi="Calibri"/>
                <w:b/>
                <w:bCs/>
                <w:color w:val="000000"/>
                <w:sz w:val="22"/>
                <w:szCs w:val="22"/>
              </w:rPr>
              <w:t>flux_CH4_se</w:t>
            </w:r>
          </w:p>
        </w:tc>
        <w:tc>
          <w:tcPr>
            <w:tcW w:w="1395" w:type="dxa"/>
            <w:shd w:val="clear" w:color="auto" w:fill="auto"/>
            <w:noWrap/>
            <w:vAlign w:val="center"/>
          </w:tcPr>
          <w:p w14:paraId="12857DB0" w14:textId="574942E7" w:rsidR="009C7F0D" w:rsidRPr="00CC1340" w:rsidRDefault="009C7F0D">
            <w:pPr>
              <w:jc w:val="center"/>
              <w:rPr>
                <w:rFonts w:ascii="Calibri" w:hAnsi="Calibri"/>
                <w:color w:val="000000"/>
                <w:sz w:val="22"/>
                <w:szCs w:val="22"/>
              </w:rPr>
            </w:pPr>
            <w:r>
              <w:rPr>
                <w:rFonts w:ascii="Calibri" w:hAnsi="Calibri"/>
                <w:color w:val="000000"/>
                <w:sz w:val="22"/>
                <w:szCs w:val="22"/>
              </w:rPr>
              <w:t>nmol m-2 s-1</w:t>
            </w:r>
          </w:p>
        </w:tc>
        <w:tc>
          <w:tcPr>
            <w:tcW w:w="4764" w:type="dxa"/>
            <w:shd w:val="clear" w:color="auto" w:fill="auto"/>
            <w:noWrap/>
          </w:tcPr>
          <w:p w14:paraId="26338555" w14:textId="7C010E38" w:rsidR="009C7F0D" w:rsidRPr="00CC1340" w:rsidRDefault="009C7F0D" w:rsidP="00C92AC6">
            <w:pPr>
              <w:rPr>
                <w:rFonts w:ascii="Calibri" w:hAnsi="Calibri"/>
                <w:color w:val="000000"/>
                <w:sz w:val="22"/>
                <w:szCs w:val="22"/>
              </w:rPr>
            </w:pPr>
            <w:r>
              <w:rPr>
                <w:rFonts w:ascii="Calibri" w:hAnsi="Calibri"/>
                <w:color w:val="000000"/>
                <w:sz w:val="22"/>
                <w:szCs w:val="22"/>
              </w:rPr>
              <w:t>standard error of the CH4 flux regression slope</w:t>
            </w:r>
          </w:p>
        </w:tc>
      </w:tr>
      <w:tr w:rsidR="009C7F0D" w:rsidRPr="00E532F4" w14:paraId="2BFBF4E0" w14:textId="77777777" w:rsidTr="000D0744">
        <w:trPr>
          <w:cantSplit/>
          <w:trHeight w:val="315"/>
        </w:trPr>
        <w:tc>
          <w:tcPr>
            <w:tcW w:w="3324" w:type="dxa"/>
            <w:shd w:val="clear" w:color="000000" w:fill="92D050"/>
            <w:noWrap/>
            <w:vAlign w:val="center"/>
          </w:tcPr>
          <w:p w14:paraId="7EECB716" w14:textId="2F104A5D" w:rsidR="009C7F0D" w:rsidRPr="00CC1340" w:rsidRDefault="009C7F0D" w:rsidP="00C92AC6">
            <w:pPr>
              <w:rPr>
                <w:rFonts w:ascii="Calibri" w:hAnsi="Calibri"/>
                <w:b/>
                <w:color w:val="000000"/>
                <w:sz w:val="22"/>
                <w:szCs w:val="22"/>
              </w:rPr>
            </w:pPr>
            <w:r>
              <w:rPr>
                <w:rFonts w:ascii="Calibri" w:hAnsi="Calibri"/>
                <w:b/>
                <w:bCs/>
                <w:color w:val="000000"/>
                <w:sz w:val="22"/>
                <w:szCs w:val="22"/>
              </w:rPr>
              <w:t>CH4_Pvalue</w:t>
            </w:r>
          </w:p>
        </w:tc>
        <w:tc>
          <w:tcPr>
            <w:tcW w:w="1395" w:type="dxa"/>
            <w:shd w:val="clear" w:color="auto" w:fill="auto"/>
            <w:noWrap/>
            <w:vAlign w:val="center"/>
          </w:tcPr>
          <w:p w14:paraId="5A38C1CC" w14:textId="30987AE6" w:rsidR="009C7F0D" w:rsidRPr="00CC1340" w:rsidRDefault="009C7F0D">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4E6FA439" w14:textId="4F8B6FFB" w:rsidR="009C7F0D" w:rsidRPr="00CC1340" w:rsidRDefault="009C7F0D" w:rsidP="00C92AC6">
            <w:pPr>
              <w:rPr>
                <w:rFonts w:ascii="Calibri" w:hAnsi="Calibri"/>
                <w:color w:val="000000"/>
                <w:sz w:val="22"/>
                <w:szCs w:val="22"/>
              </w:rPr>
            </w:pPr>
            <w:r>
              <w:rPr>
                <w:rFonts w:ascii="Calibri" w:hAnsi="Calibri"/>
                <w:color w:val="000000"/>
                <w:sz w:val="22"/>
                <w:szCs w:val="22"/>
              </w:rPr>
              <w:t>p-value of the CH4 flux regression.  If p &lt; 0.05, flux is significantly different from 0 nmol m-2 s-1</w:t>
            </w:r>
          </w:p>
        </w:tc>
      </w:tr>
      <w:tr w:rsidR="009C7F0D" w:rsidRPr="00E532F4" w14:paraId="1CC153FE" w14:textId="77777777" w:rsidTr="000D0744">
        <w:trPr>
          <w:cantSplit/>
          <w:trHeight w:val="315"/>
        </w:trPr>
        <w:tc>
          <w:tcPr>
            <w:tcW w:w="3324" w:type="dxa"/>
            <w:shd w:val="clear" w:color="000000" w:fill="92D050"/>
            <w:noWrap/>
            <w:vAlign w:val="center"/>
          </w:tcPr>
          <w:p w14:paraId="7BEE0ADD" w14:textId="1F01AC60" w:rsidR="009C7F0D" w:rsidRPr="00CC1340" w:rsidRDefault="009C7F0D" w:rsidP="00C92AC6">
            <w:pPr>
              <w:rPr>
                <w:rFonts w:ascii="Calibri" w:hAnsi="Calibri"/>
                <w:b/>
                <w:color w:val="000000"/>
                <w:sz w:val="22"/>
                <w:szCs w:val="22"/>
              </w:rPr>
            </w:pPr>
            <w:r>
              <w:rPr>
                <w:rFonts w:ascii="Calibri" w:hAnsi="Calibri"/>
                <w:b/>
                <w:bCs/>
                <w:color w:val="000000"/>
                <w:sz w:val="22"/>
                <w:szCs w:val="22"/>
              </w:rPr>
              <w:t>CH4_Rsquared</w:t>
            </w:r>
          </w:p>
        </w:tc>
        <w:tc>
          <w:tcPr>
            <w:tcW w:w="1395" w:type="dxa"/>
            <w:shd w:val="clear" w:color="auto" w:fill="auto"/>
            <w:noWrap/>
            <w:vAlign w:val="center"/>
          </w:tcPr>
          <w:p w14:paraId="7623CA26" w14:textId="64AFA15E" w:rsidR="009C7F0D" w:rsidRPr="00CC1340" w:rsidRDefault="009C7F0D">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560F1C66" w14:textId="3353D0EB" w:rsidR="009C7F0D" w:rsidRPr="00CC1340" w:rsidRDefault="009C7F0D" w:rsidP="00C92AC6">
            <w:pPr>
              <w:rPr>
                <w:rFonts w:ascii="Calibri" w:hAnsi="Calibri"/>
                <w:color w:val="000000"/>
                <w:sz w:val="22"/>
                <w:szCs w:val="22"/>
              </w:rPr>
            </w:pPr>
            <w:r>
              <w:rPr>
                <w:rFonts w:ascii="Calibri" w:hAnsi="Calibri"/>
                <w:color w:val="000000"/>
                <w:sz w:val="22"/>
                <w:szCs w:val="22"/>
              </w:rPr>
              <w:t>adjusted R squared value of the CH4 flux regression</w:t>
            </w:r>
          </w:p>
        </w:tc>
      </w:tr>
      <w:tr w:rsidR="009C7F0D" w:rsidRPr="00E532F4" w14:paraId="6ABD0FBF" w14:textId="77777777" w:rsidTr="0019511B">
        <w:trPr>
          <w:cantSplit/>
          <w:trHeight w:val="315"/>
        </w:trPr>
        <w:tc>
          <w:tcPr>
            <w:tcW w:w="3324" w:type="dxa"/>
            <w:shd w:val="clear" w:color="000000" w:fill="92D050"/>
            <w:noWrap/>
            <w:vAlign w:val="bottom"/>
          </w:tcPr>
          <w:p w14:paraId="3FBFF012" w14:textId="1E3EA982" w:rsidR="009C7F0D" w:rsidRPr="00CC1340" w:rsidRDefault="009C7F0D" w:rsidP="00C92AC6">
            <w:pPr>
              <w:rPr>
                <w:rFonts w:ascii="Calibri" w:hAnsi="Calibri"/>
                <w:b/>
                <w:color w:val="000000"/>
                <w:sz w:val="22"/>
                <w:szCs w:val="22"/>
              </w:rPr>
            </w:pPr>
            <w:r>
              <w:rPr>
                <w:rFonts w:ascii="Calibri" w:hAnsi="Calibri"/>
                <w:b/>
                <w:bCs/>
                <w:color w:val="000000"/>
              </w:rPr>
              <w:lastRenderedPageBreak/>
              <w:t>GPP</w:t>
            </w:r>
          </w:p>
        </w:tc>
        <w:tc>
          <w:tcPr>
            <w:tcW w:w="1395" w:type="dxa"/>
            <w:shd w:val="clear" w:color="auto" w:fill="auto"/>
            <w:noWrap/>
            <w:vAlign w:val="center"/>
          </w:tcPr>
          <w:p w14:paraId="4169B03D" w14:textId="40CE8EDB" w:rsidR="009C7F0D" w:rsidRPr="00CC1340" w:rsidRDefault="009C7F0D">
            <w:pPr>
              <w:jc w:val="center"/>
              <w:rPr>
                <w:rFonts w:ascii="Calibri" w:hAnsi="Calibri"/>
                <w:color w:val="000000"/>
                <w:sz w:val="22"/>
                <w:szCs w:val="22"/>
              </w:rPr>
            </w:pPr>
            <w:r>
              <w:rPr>
                <w:rFonts w:ascii="Calibri" w:hAnsi="Calibri"/>
                <w:color w:val="000000"/>
                <w:sz w:val="22"/>
                <w:szCs w:val="22"/>
              </w:rPr>
              <w:t>umol CO2 m-2 s-1</w:t>
            </w:r>
          </w:p>
        </w:tc>
        <w:tc>
          <w:tcPr>
            <w:tcW w:w="4764" w:type="dxa"/>
            <w:shd w:val="clear" w:color="auto" w:fill="auto"/>
            <w:noWrap/>
          </w:tcPr>
          <w:p w14:paraId="0E9AFBDD" w14:textId="31828DF4" w:rsidR="009C7F0D" w:rsidRPr="00CC1340" w:rsidRDefault="009C7F0D" w:rsidP="00C92AC6">
            <w:pPr>
              <w:rPr>
                <w:rFonts w:ascii="Calibri" w:hAnsi="Calibri"/>
                <w:color w:val="000000"/>
                <w:sz w:val="22"/>
                <w:szCs w:val="22"/>
              </w:rPr>
            </w:pPr>
            <w:r>
              <w:rPr>
                <w:rFonts w:ascii="Calibri" w:hAnsi="Calibri"/>
                <w:color w:val="000000"/>
                <w:sz w:val="22"/>
                <w:szCs w:val="22"/>
              </w:rPr>
              <w:t>gross primary production, calculated from transparent and opaque soil chamber CO2 flux measurements</w:t>
            </w:r>
          </w:p>
        </w:tc>
      </w:tr>
      <w:tr w:rsidR="009C7F0D" w:rsidRPr="00E532F4" w14:paraId="3F7B8491" w14:textId="77777777" w:rsidTr="0019511B">
        <w:trPr>
          <w:cantSplit/>
          <w:trHeight w:val="315"/>
        </w:trPr>
        <w:tc>
          <w:tcPr>
            <w:tcW w:w="3324" w:type="dxa"/>
            <w:shd w:val="clear" w:color="000000" w:fill="92D050"/>
            <w:noWrap/>
            <w:vAlign w:val="center"/>
          </w:tcPr>
          <w:p w14:paraId="7211F0A5" w14:textId="64F99067" w:rsidR="009C7F0D" w:rsidRPr="00CC1340" w:rsidRDefault="009C7F0D" w:rsidP="00C92AC6">
            <w:pPr>
              <w:rPr>
                <w:rFonts w:ascii="Calibri" w:hAnsi="Calibri"/>
                <w:b/>
                <w:color w:val="000000"/>
                <w:sz w:val="22"/>
                <w:szCs w:val="22"/>
              </w:rPr>
            </w:pPr>
            <w:r>
              <w:rPr>
                <w:rFonts w:ascii="Calibri" w:hAnsi="Calibri"/>
                <w:b/>
                <w:bCs/>
                <w:color w:val="000000"/>
                <w:sz w:val="22"/>
                <w:szCs w:val="22"/>
              </w:rPr>
              <w:t>depth_temperature</w:t>
            </w:r>
          </w:p>
        </w:tc>
        <w:tc>
          <w:tcPr>
            <w:tcW w:w="1395" w:type="dxa"/>
            <w:shd w:val="clear" w:color="auto" w:fill="auto"/>
            <w:noWrap/>
          </w:tcPr>
          <w:p w14:paraId="3549D71D" w14:textId="4F4B3D20" w:rsidR="009C7F0D" w:rsidRPr="00CC1340" w:rsidRDefault="009C7F0D">
            <w:pPr>
              <w:jc w:val="center"/>
              <w:rPr>
                <w:rFonts w:ascii="Calibri" w:hAnsi="Calibri"/>
                <w:color w:val="000000"/>
                <w:sz w:val="22"/>
                <w:szCs w:val="22"/>
              </w:rPr>
            </w:pPr>
            <w:r>
              <w:rPr>
                <w:rFonts w:ascii="Calibri" w:hAnsi="Calibri"/>
                <w:color w:val="000000"/>
                <w:sz w:val="22"/>
                <w:szCs w:val="22"/>
              </w:rPr>
              <w:t>cm</w:t>
            </w:r>
          </w:p>
        </w:tc>
        <w:tc>
          <w:tcPr>
            <w:tcW w:w="4764" w:type="dxa"/>
            <w:shd w:val="clear" w:color="auto" w:fill="auto"/>
            <w:noWrap/>
          </w:tcPr>
          <w:p w14:paraId="6CCE4009" w14:textId="788CA786" w:rsidR="009C7F0D" w:rsidRPr="00CC1340" w:rsidRDefault="009C7F0D" w:rsidP="00C92AC6">
            <w:pPr>
              <w:rPr>
                <w:rFonts w:ascii="Calibri" w:hAnsi="Calibri"/>
                <w:color w:val="000000"/>
                <w:sz w:val="22"/>
                <w:szCs w:val="22"/>
              </w:rPr>
            </w:pPr>
            <w:r>
              <w:rPr>
                <w:rFonts w:ascii="Calibri" w:hAnsi="Calibri"/>
                <w:color w:val="000000"/>
                <w:sz w:val="22"/>
                <w:szCs w:val="22"/>
              </w:rPr>
              <w:t>depth of temperature measurement, measured from the top of the moss layer.  If standing water present, measurement is from the water surface.</w:t>
            </w:r>
          </w:p>
        </w:tc>
      </w:tr>
      <w:tr w:rsidR="009C7F0D" w:rsidRPr="00E532F4" w14:paraId="39519D09" w14:textId="77777777" w:rsidTr="0019511B">
        <w:trPr>
          <w:cantSplit/>
          <w:trHeight w:val="315"/>
        </w:trPr>
        <w:tc>
          <w:tcPr>
            <w:tcW w:w="3324" w:type="dxa"/>
            <w:shd w:val="clear" w:color="000000" w:fill="92D050"/>
            <w:noWrap/>
            <w:vAlign w:val="center"/>
          </w:tcPr>
          <w:p w14:paraId="00998CB7" w14:textId="5525B7C0" w:rsidR="009C7F0D" w:rsidRPr="00CC1340" w:rsidRDefault="009C7F0D" w:rsidP="00C92AC6">
            <w:pPr>
              <w:rPr>
                <w:rFonts w:ascii="Calibri" w:hAnsi="Calibri"/>
                <w:b/>
                <w:color w:val="000000"/>
                <w:sz w:val="22"/>
                <w:szCs w:val="22"/>
              </w:rPr>
            </w:pPr>
            <w:r>
              <w:rPr>
                <w:rFonts w:ascii="Calibri" w:hAnsi="Calibri"/>
                <w:b/>
                <w:bCs/>
                <w:color w:val="000000"/>
                <w:sz w:val="22"/>
                <w:szCs w:val="22"/>
              </w:rPr>
              <w:t>instrument</w:t>
            </w:r>
          </w:p>
        </w:tc>
        <w:tc>
          <w:tcPr>
            <w:tcW w:w="1395" w:type="dxa"/>
            <w:shd w:val="clear" w:color="auto" w:fill="auto"/>
            <w:noWrap/>
          </w:tcPr>
          <w:p w14:paraId="1DB7FA63" w14:textId="1474DF1A" w:rsidR="009C7F0D" w:rsidRPr="00CC1340" w:rsidRDefault="009C7F0D">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360D5A65" w14:textId="4703B05F" w:rsidR="009C7F0D" w:rsidRPr="00CC1340" w:rsidRDefault="009C7F0D" w:rsidP="00C92AC6">
            <w:pPr>
              <w:rPr>
                <w:rFonts w:ascii="Calibri" w:hAnsi="Calibri"/>
                <w:color w:val="000000"/>
                <w:sz w:val="22"/>
                <w:szCs w:val="22"/>
              </w:rPr>
            </w:pPr>
            <w:r>
              <w:rPr>
                <w:rFonts w:ascii="Calibri" w:hAnsi="Calibri"/>
                <w:color w:val="000000"/>
                <w:sz w:val="22"/>
                <w:szCs w:val="22"/>
              </w:rPr>
              <w:t>instrument used to make temperature measurement</w:t>
            </w:r>
          </w:p>
        </w:tc>
      </w:tr>
      <w:tr w:rsidR="009C7F0D" w:rsidRPr="00E532F4" w14:paraId="50E1EAF7" w14:textId="77777777" w:rsidTr="0019511B">
        <w:trPr>
          <w:cantSplit/>
          <w:trHeight w:val="315"/>
        </w:trPr>
        <w:tc>
          <w:tcPr>
            <w:tcW w:w="3324" w:type="dxa"/>
            <w:shd w:val="clear" w:color="000000" w:fill="92D050"/>
            <w:noWrap/>
            <w:vAlign w:val="center"/>
          </w:tcPr>
          <w:p w14:paraId="0B02373E" w14:textId="23073604" w:rsidR="009C7F0D" w:rsidRPr="00CC1340" w:rsidRDefault="009C7F0D" w:rsidP="00C92AC6">
            <w:pPr>
              <w:rPr>
                <w:rFonts w:ascii="Calibri" w:hAnsi="Calibri"/>
                <w:b/>
                <w:color w:val="000000"/>
                <w:sz w:val="22"/>
                <w:szCs w:val="22"/>
              </w:rPr>
            </w:pPr>
            <w:r>
              <w:rPr>
                <w:rFonts w:ascii="Calibri" w:hAnsi="Calibri"/>
                <w:b/>
                <w:bCs/>
                <w:color w:val="000000"/>
                <w:sz w:val="22"/>
                <w:szCs w:val="22"/>
              </w:rPr>
              <w:t>time</w:t>
            </w:r>
          </w:p>
        </w:tc>
        <w:tc>
          <w:tcPr>
            <w:tcW w:w="1395" w:type="dxa"/>
            <w:shd w:val="clear" w:color="auto" w:fill="auto"/>
            <w:noWrap/>
          </w:tcPr>
          <w:p w14:paraId="6F0DF83F" w14:textId="629FA031" w:rsidR="009C7F0D" w:rsidRPr="00CC1340" w:rsidRDefault="009C7F0D">
            <w:pPr>
              <w:jc w:val="center"/>
              <w:rPr>
                <w:rFonts w:ascii="Calibri" w:hAnsi="Calibri"/>
                <w:color w:val="000000"/>
                <w:sz w:val="22"/>
                <w:szCs w:val="22"/>
              </w:rPr>
            </w:pPr>
            <w:r>
              <w:rPr>
                <w:rFonts w:ascii="Calibri" w:hAnsi="Calibri"/>
                <w:color w:val="000000"/>
                <w:sz w:val="22"/>
                <w:szCs w:val="22"/>
              </w:rPr>
              <w:t>AKT</w:t>
            </w:r>
          </w:p>
        </w:tc>
        <w:tc>
          <w:tcPr>
            <w:tcW w:w="4764" w:type="dxa"/>
            <w:shd w:val="clear" w:color="auto" w:fill="auto"/>
            <w:noWrap/>
          </w:tcPr>
          <w:p w14:paraId="05F987F8" w14:textId="73920D8B" w:rsidR="009C7F0D" w:rsidRPr="00CC1340" w:rsidRDefault="009C7F0D" w:rsidP="00C92AC6">
            <w:pPr>
              <w:rPr>
                <w:rFonts w:ascii="Calibri" w:hAnsi="Calibri"/>
                <w:color w:val="000000"/>
                <w:sz w:val="22"/>
                <w:szCs w:val="22"/>
              </w:rPr>
            </w:pPr>
            <w:r>
              <w:rPr>
                <w:rFonts w:ascii="Calibri" w:hAnsi="Calibri"/>
                <w:color w:val="000000"/>
                <w:sz w:val="22"/>
                <w:szCs w:val="22"/>
              </w:rPr>
              <w:t>local time when the measurement was taken</w:t>
            </w:r>
          </w:p>
        </w:tc>
      </w:tr>
      <w:tr w:rsidR="009C7F0D" w:rsidRPr="00E532F4" w14:paraId="6CB0D7B3" w14:textId="77777777" w:rsidTr="0019511B">
        <w:trPr>
          <w:cantSplit/>
          <w:trHeight w:val="315"/>
        </w:trPr>
        <w:tc>
          <w:tcPr>
            <w:tcW w:w="3324" w:type="dxa"/>
            <w:shd w:val="clear" w:color="000000" w:fill="92D050"/>
            <w:noWrap/>
            <w:vAlign w:val="center"/>
          </w:tcPr>
          <w:p w14:paraId="05FFF694" w14:textId="66AFF531" w:rsidR="009C7F0D" w:rsidRPr="00CC1340" w:rsidRDefault="009C7F0D" w:rsidP="00C92AC6">
            <w:pPr>
              <w:rPr>
                <w:rFonts w:ascii="Calibri" w:hAnsi="Calibri"/>
                <w:b/>
                <w:color w:val="000000"/>
                <w:sz w:val="22"/>
                <w:szCs w:val="22"/>
              </w:rPr>
            </w:pPr>
            <w:r>
              <w:rPr>
                <w:rFonts w:ascii="Calibri" w:hAnsi="Calibri"/>
                <w:b/>
                <w:bCs/>
                <w:color w:val="000000"/>
                <w:sz w:val="22"/>
                <w:szCs w:val="22"/>
              </w:rPr>
              <w:t>T_soil</w:t>
            </w:r>
          </w:p>
        </w:tc>
        <w:tc>
          <w:tcPr>
            <w:tcW w:w="1395" w:type="dxa"/>
            <w:shd w:val="clear" w:color="auto" w:fill="auto"/>
            <w:noWrap/>
          </w:tcPr>
          <w:p w14:paraId="47A32E02" w14:textId="20D15709" w:rsidR="009C7F0D" w:rsidRPr="00CC1340" w:rsidRDefault="009C7F0D">
            <w:pPr>
              <w:jc w:val="center"/>
              <w:rPr>
                <w:rFonts w:ascii="Calibri" w:hAnsi="Calibri"/>
                <w:color w:val="000000"/>
                <w:sz w:val="22"/>
                <w:szCs w:val="22"/>
              </w:rPr>
            </w:pPr>
            <w:r>
              <w:rPr>
                <w:rFonts w:ascii="Calibri" w:hAnsi="Calibri"/>
                <w:color w:val="000000"/>
                <w:sz w:val="22"/>
                <w:szCs w:val="22"/>
              </w:rPr>
              <w:t>C</w:t>
            </w:r>
          </w:p>
        </w:tc>
        <w:tc>
          <w:tcPr>
            <w:tcW w:w="4764" w:type="dxa"/>
            <w:shd w:val="clear" w:color="auto" w:fill="auto"/>
            <w:noWrap/>
          </w:tcPr>
          <w:p w14:paraId="5A28DCF0" w14:textId="451E6FF4" w:rsidR="009C7F0D" w:rsidRPr="00CC1340" w:rsidRDefault="009C7F0D" w:rsidP="00C92AC6">
            <w:pPr>
              <w:rPr>
                <w:rFonts w:ascii="Calibri" w:hAnsi="Calibri"/>
                <w:color w:val="000000"/>
                <w:sz w:val="22"/>
                <w:szCs w:val="22"/>
              </w:rPr>
            </w:pPr>
            <w:r>
              <w:rPr>
                <w:rFonts w:ascii="Calibri" w:hAnsi="Calibri"/>
                <w:color w:val="000000"/>
                <w:sz w:val="22"/>
                <w:szCs w:val="22"/>
              </w:rPr>
              <w:t>soil temperature</w:t>
            </w:r>
          </w:p>
        </w:tc>
      </w:tr>
      <w:tr w:rsidR="009C7F0D" w:rsidRPr="00E532F4" w14:paraId="5944C58E" w14:textId="77777777" w:rsidTr="0019511B">
        <w:trPr>
          <w:cantSplit/>
          <w:trHeight w:val="315"/>
        </w:trPr>
        <w:tc>
          <w:tcPr>
            <w:tcW w:w="3324" w:type="dxa"/>
            <w:shd w:val="clear" w:color="000000" w:fill="92D050"/>
            <w:noWrap/>
            <w:vAlign w:val="center"/>
          </w:tcPr>
          <w:p w14:paraId="574FD92C" w14:textId="075E4C6B" w:rsidR="009C7F0D" w:rsidRPr="00CC1340" w:rsidRDefault="009C7F0D" w:rsidP="00C92AC6">
            <w:pPr>
              <w:rPr>
                <w:rFonts w:ascii="Calibri" w:hAnsi="Calibri"/>
                <w:b/>
                <w:color w:val="000000"/>
                <w:sz w:val="22"/>
                <w:szCs w:val="22"/>
              </w:rPr>
            </w:pPr>
            <w:r>
              <w:rPr>
                <w:rFonts w:ascii="Calibri" w:hAnsi="Calibri"/>
                <w:b/>
                <w:bCs/>
                <w:color w:val="000000"/>
                <w:sz w:val="22"/>
                <w:szCs w:val="22"/>
              </w:rPr>
              <w:t>T_soil_n</w:t>
            </w:r>
          </w:p>
        </w:tc>
        <w:tc>
          <w:tcPr>
            <w:tcW w:w="1395" w:type="dxa"/>
            <w:shd w:val="clear" w:color="auto" w:fill="auto"/>
            <w:noWrap/>
          </w:tcPr>
          <w:p w14:paraId="2D4B6399" w14:textId="1A04C8F1" w:rsidR="009C7F0D" w:rsidRPr="00CC1340" w:rsidRDefault="009C7F0D">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4038ACAA" w14:textId="3BB9B131" w:rsidR="009C7F0D" w:rsidRPr="00CC1340" w:rsidRDefault="009C7F0D" w:rsidP="00C92AC6">
            <w:pPr>
              <w:rPr>
                <w:rFonts w:ascii="Calibri" w:hAnsi="Calibri"/>
                <w:color w:val="000000"/>
                <w:sz w:val="22"/>
                <w:szCs w:val="22"/>
              </w:rPr>
            </w:pPr>
            <w:r>
              <w:rPr>
                <w:rFonts w:ascii="Calibri" w:hAnsi="Calibri"/>
                <w:color w:val="000000"/>
                <w:sz w:val="22"/>
                <w:szCs w:val="22"/>
              </w:rPr>
              <w:t>number of averaged soil temperature measurements</w:t>
            </w:r>
          </w:p>
        </w:tc>
      </w:tr>
      <w:tr w:rsidR="009C7F0D" w:rsidRPr="00E532F4" w14:paraId="50779E29" w14:textId="77777777" w:rsidTr="0019511B">
        <w:trPr>
          <w:cantSplit/>
          <w:trHeight w:val="315"/>
        </w:trPr>
        <w:tc>
          <w:tcPr>
            <w:tcW w:w="3324" w:type="dxa"/>
            <w:shd w:val="clear" w:color="000000" w:fill="92D050"/>
            <w:noWrap/>
            <w:vAlign w:val="center"/>
          </w:tcPr>
          <w:p w14:paraId="3E5BC395" w14:textId="68BE30AD" w:rsidR="009C7F0D" w:rsidRPr="00CC1340" w:rsidRDefault="009C7F0D" w:rsidP="00C92AC6">
            <w:pPr>
              <w:rPr>
                <w:rFonts w:ascii="Calibri" w:hAnsi="Calibri"/>
                <w:b/>
                <w:color w:val="000000"/>
                <w:sz w:val="22"/>
                <w:szCs w:val="22"/>
              </w:rPr>
            </w:pPr>
            <w:r>
              <w:rPr>
                <w:rFonts w:ascii="Calibri" w:hAnsi="Calibri"/>
                <w:b/>
                <w:bCs/>
                <w:color w:val="000000"/>
                <w:sz w:val="22"/>
                <w:szCs w:val="22"/>
              </w:rPr>
              <w:t>T_soil_sd</w:t>
            </w:r>
          </w:p>
        </w:tc>
        <w:tc>
          <w:tcPr>
            <w:tcW w:w="1395" w:type="dxa"/>
            <w:shd w:val="clear" w:color="auto" w:fill="auto"/>
            <w:noWrap/>
          </w:tcPr>
          <w:p w14:paraId="616B13A7" w14:textId="380EA312" w:rsidR="009C7F0D" w:rsidRPr="00CC1340" w:rsidRDefault="009C7F0D">
            <w:pPr>
              <w:jc w:val="center"/>
              <w:rPr>
                <w:rFonts w:ascii="Calibri" w:hAnsi="Calibri"/>
                <w:color w:val="000000"/>
                <w:sz w:val="22"/>
                <w:szCs w:val="22"/>
              </w:rPr>
            </w:pPr>
            <w:r>
              <w:rPr>
                <w:rFonts w:ascii="Calibri" w:hAnsi="Calibri"/>
                <w:color w:val="000000"/>
                <w:sz w:val="22"/>
                <w:szCs w:val="22"/>
              </w:rPr>
              <w:t>C</w:t>
            </w:r>
          </w:p>
        </w:tc>
        <w:tc>
          <w:tcPr>
            <w:tcW w:w="4764" w:type="dxa"/>
            <w:shd w:val="clear" w:color="auto" w:fill="auto"/>
            <w:noWrap/>
          </w:tcPr>
          <w:p w14:paraId="63DDD66A" w14:textId="4977B811" w:rsidR="009C7F0D" w:rsidRPr="00CC1340" w:rsidRDefault="009C7F0D" w:rsidP="00C92AC6">
            <w:pPr>
              <w:rPr>
                <w:rFonts w:ascii="Calibri" w:hAnsi="Calibri"/>
                <w:color w:val="000000"/>
                <w:sz w:val="22"/>
                <w:szCs w:val="22"/>
              </w:rPr>
            </w:pPr>
            <w:r>
              <w:rPr>
                <w:rFonts w:ascii="Calibri" w:hAnsi="Calibri"/>
                <w:color w:val="000000"/>
                <w:sz w:val="22"/>
                <w:szCs w:val="22"/>
              </w:rPr>
              <w:t>standard deviation of soil temperature measurements</w:t>
            </w:r>
          </w:p>
        </w:tc>
      </w:tr>
      <w:tr w:rsidR="009C7F0D" w:rsidRPr="00E532F4" w14:paraId="140B22BE" w14:textId="77777777" w:rsidTr="0019511B">
        <w:trPr>
          <w:cantSplit/>
          <w:trHeight w:val="315"/>
        </w:trPr>
        <w:tc>
          <w:tcPr>
            <w:tcW w:w="3324" w:type="dxa"/>
            <w:shd w:val="clear" w:color="000000" w:fill="92D050"/>
            <w:noWrap/>
            <w:vAlign w:val="center"/>
          </w:tcPr>
          <w:p w14:paraId="17FB7C30" w14:textId="635E5389" w:rsidR="009C7F0D" w:rsidRPr="00CC1340" w:rsidRDefault="009C7F0D" w:rsidP="00C92AC6">
            <w:pPr>
              <w:rPr>
                <w:rFonts w:ascii="Calibri" w:hAnsi="Calibri"/>
                <w:b/>
                <w:color w:val="000000"/>
                <w:sz w:val="22"/>
                <w:szCs w:val="22"/>
              </w:rPr>
            </w:pPr>
            <w:r>
              <w:rPr>
                <w:rFonts w:ascii="Calibri" w:hAnsi="Calibri"/>
                <w:b/>
                <w:bCs/>
                <w:color w:val="000000"/>
                <w:sz w:val="22"/>
                <w:szCs w:val="22"/>
              </w:rPr>
              <w:t>T_air</w:t>
            </w:r>
          </w:p>
        </w:tc>
        <w:tc>
          <w:tcPr>
            <w:tcW w:w="1395" w:type="dxa"/>
            <w:shd w:val="clear" w:color="auto" w:fill="auto"/>
            <w:noWrap/>
          </w:tcPr>
          <w:p w14:paraId="25D8097E" w14:textId="2492A99B" w:rsidR="009C7F0D" w:rsidRPr="00CC1340" w:rsidRDefault="009C7F0D">
            <w:pPr>
              <w:jc w:val="center"/>
              <w:rPr>
                <w:rFonts w:ascii="Calibri" w:hAnsi="Calibri"/>
                <w:color w:val="000000"/>
                <w:sz w:val="22"/>
                <w:szCs w:val="22"/>
              </w:rPr>
            </w:pPr>
            <w:r>
              <w:rPr>
                <w:rFonts w:ascii="Calibri" w:hAnsi="Calibri"/>
                <w:color w:val="000000"/>
                <w:sz w:val="22"/>
                <w:szCs w:val="22"/>
              </w:rPr>
              <w:t>C</w:t>
            </w:r>
          </w:p>
        </w:tc>
        <w:tc>
          <w:tcPr>
            <w:tcW w:w="4764" w:type="dxa"/>
            <w:shd w:val="clear" w:color="auto" w:fill="auto"/>
            <w:noWrap/>
          </w:tcPr>
          <w:p w14:paraId="6BF0E842" w14:textId="10DD4F1A" w:rsidR="009C7F0D" w:rsidRPr="00CC1340" w:rsidRDefault="009C7F0D" w:rsidP="00C92AC6">
            <w:pPr>
              <w:rPr>
                <w:rFonts w:ascii="Calibri" w:hAnsi="Calibri"/>
                <w:color w:val="000000"/>
                <w:sz w:val="22"/>
                <w:szCs w:val="22"/>
              </w:rPr>
            </w:pPr>
            <w:r>
              <w:rPr>
                <w:rFonts w:ascii="Calibri" w:hAnsi="Calibri"/>
                <w:color w:val="000000"/>
                <w:sz w:val="22"/>
                <w:szCs w:val="22"/>
              </w:rPr>
              <w:t>air temperature</w:t>
            </w:r>
          </w:p>
        </w:tc>
      </w:tr>
      <w:tr w:rsidR="009C7F0D" w:rsidRPr="00E532F4" w14:paraId="291C31F7" w14:textId="77777777" w:rsidTr="0019511B">
        <w:trPr>
          <w:cantSplit/>
          <w:trHeight w:val="315"/>
        </w:trPr>
        <w:tc>
          <w:tcPr>
            <w:tcW w:w="3324" w:type="dxa"/>
            <w:shd w:val="clear" w:color="000000" w:fill="92D050"/>
            <w:noWrap/>
            <w:vAlign w:val="center"/>
          </w:tcPr>
          <w:p w14:paraId="0A4082C2" w14:textId="34B794D3" w:rsidR="009C7F0D" w:rsidRPr="00CC1340" w:rsidRDefault="009C7F0D" w:rsidP="00C92AC6">
            <w:pPr>
              <w:rPr>
                <w:rFonts w:ascii="Calibri" w:hAnsi="Calibri"/>
                <w:b/>
                <w:color w:val="000000"/>
                <w:sz w:val="22"/>
                <w:szCs w:val="22"/>
              </w:rPr>
            </w:pPr>
            <w:r>
              <w:rPr>
                <w:rFonts w:ascii="Calibri" w:hAnsi="Calibri"/>
                <w:b/>
                <w:bCs/>
                <w:color w:val="000000"/>
                <w:sz w:val="22"/>
                <w:szCs w:val="22"/>
              </w:rPr>
              <w:t>T_air_n</w:t>
            </w:r>
          </w:p>
        </w:tc>
        <w:tc>
          <w:tcPr>
            <w:tcW w:w="1395" w:type="dxa"/>
            <w:shd w:val="clear" w:color="auto" w:fill="auto"/>
            <w:noWrap/>
          </w:tcPr>
          <w:p w14:paraId="67E4F4A3" w14:textId="29815E66" w:rsidR="009C7F0D" w:rsidRPr="00CC1340" w:rsidRDefault="009C7F0D">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5589F8D7" w14:textId="153053A4" w:rsidR="009C7F0D" w:rsidRPr="00CC1340" w:rsidRDefault="009C7F0D" w:rsidP="00C92AC6">
            <w:pPr>
              <w:rPr>
                <w:rFonts w:ascii="Calibri" w:hAnsi="Calibri"/>
                <w:color w:val="000000"/>
                <w:sz w:val="22"/>
                <w:szCs w:val="22"/>
              </w:rPr>
            </w:pPr>
            <w:r>
              <w:rPr>
                <w:rFonts w:ascii="Calibri" w:hAnsi="Calibri"/>
                <w:color w:val="000000"/>
                <w:sz w:val="22"/>
                <w:szCs w:val="22"/>
              </w:rPr>
              <w:t>number of averaged air temperature measurements</w:t>
            </w:r>
          </w:p>
        </w:tc>
      </w:tr>
      <w:tr w:rsidR="009C7F0D" w:rsidRPr="00E532F4" w14:paraId="31ACEFC0" w14:textId="77777777" w:rsidTr="0019511B">
        <w:trPr>
          <w:cantSplit/>
          <w:trHeight w:val="315"/>
        </w:trPr>
        <w:tc>
          <w:tcPr>
            <w:tcW w:w="3324" w:type="dxa"/>
            <w:shd w:val="clear" w:color="000000" w:fill="92D050"/>
            <w:noWrap/>
            <w:vAlign w:val="center"/>
          </w:tcPr>
          <w:p w14:paraId="39B58CC0" w14:textId="01D52545" w:rsidR="009C7F0D" w:rsidRPr="00CC1340" w:rsidRDefault="009C7F0D" w:rsidP="00C92AC6">
            <w:pPr>
              <w:rPr>
                <w:rFonts w:ascii="Calibri" w:hAnsi="Calibri"/>
                <w:b/>
                <w:color w:val="000000"/>
                <w:sz w:val="22"/>
                <w:szCs w:val="22"/>
              </w:rPr>
            </w:pPr>
            <w:r>
              <w:rPr>
                <w:rFonts w:ascii="Calibri" w:hAnsi="Calibri"/>
                <w:b/>
                <w:bCs/>
                <w:color w:val="000000"/>
                <w:sz w:val="22"/>
                <w:szCs w:val="22"/>
              </w:rPr>
              <w:t>T_air_sd</w:t>
            </w:r>
          </w:p>
        </w:tc>
        <w:tc>
          <w:tcPr>
            <w:tcW w:w="1395" w:type="dxa"/>
            <w:shd w:val="clear" w:color="auto" w:fill="auto"/>
            <w:noWrap/>
          </w:tcPr>
          <w:p w14:paraId="04E56830" w14:textId="630F46A5" w:rsidR="009C7F0D" w:rsidRPr="00CC1340" w:rsidRDefault="009C7F0D">
            <w:pPr>
              <w:jc w:val="center"/>
              <w:rPr>
                <w:rFonts w:ascii="Calibri" w:hAnsi="Calibri"/>
                <w:color w:val="000000"/>
                <w:sz w:val="22"/>
                <w:szCs w:val="22"/>
              </w:rPr>
            </w:pPr>
            <w:r>
              <w:rPr>
                <w:rFonts w:ascii="Calibri" w:hAnsi="Calibri"/>
                <w:color w:val="000000"/>
                <w:sz w:val="22"/>
                <w:szCs w:val="22"/>
              </w:rPr>
              <w:t>C</w:t>
            </w:r>
          </w:p>
        </w:tc>
        <w:tc>
          <w:tcPr>
            <w:tcW w:w="4764" w:type="dxa"/>
            <w:shd w:val="clear" w:color="auto" w:fill="auto"/>
            <w:noWrap/>
          </w:tcPr>
          <w:p w14:paraId="6FDAA305" w14:textId="7A058115" w:rsidR="009C7F0D" w:rsidRPr="00CC1340" w:rsidRDefault="009C7F0D" w:rsidP="00C92AC6">
            <w:pPr>
              <w:rPr>
                <w:rFonts w:ascii="Calibri" w:hAnsi="Calibri"/>
                <w:color w:val="000000"/>
                <w:sz w:val="22"/>
                <w:szCs w:val="22"/>
              </w:rPr>
            </w:pPr>
            <w:r>
              <w:rPr>
                <w:rFonts w:ascii="Calibri" w:hAnsi="Calibri"/>
                <w:color w:val="000000"/>
                <w:sz w:val="22"/>
                <w:szCs w:val="22"/>
              </w:rPr>
              <w:t>standard deviation of air temperature measurements</w:t>
            </w:r>
          </w:p>
        </w:tc>
      </w:tr>
      <w:tr w:rsidR="009C7F0D" w:rsidRPr="00E532F4" w14:paraId="24B40265" w14:textId="77777777" w:rsidTr="000D0744">
        <w:trPr>
          <w:cantSplit/>
          <w:trHeight w:val="315"/>
        </w:trPr>
        <w:tc>
          <w:tcPr>
            <w:tcW w:w="3324" w:type="dxa"/>
            <w:shd w:val="clear" w:color="000000" w:fill="92D050"/>
            <w:noWrap/>
            <w:vAlign w:val="center"/>
          </w:tcPr>
          <w:p w14:paraId="5276792F" w14:textId="69036789" w:rsidR="009C7F0D" w:rsidRPr="00CC1340" w:rsidRDefault="009C7F0D" w:rsidP="00C92AC6">
            <w:pPr>
              <w:rPr>
                <w:rFonts w:ascii="Calibri" w:hAnsi="Calibri"/>
                <w:b/>
                <w:color w:val="000000"/>
                <w:sz w:val="22"/>
                <w:szCs w:val="22"/>
              </w:rPr>
            </w:pPr>
            <w:r>
              <w:rPr>
                <w:rFonts w:ascii="Calibri" w:hAnsi="Calibri"/>
                <w:b/>
                <w:bCs/>
                <w:color w:val="000000"/>
                <w:sz w:val="22"/>
                <w:szCs w:val="22"/>
              </w:rPr>
              <w:t>depth_moisture</w:t>
            </w:r>
          </w:p>
        </w:tc>
        <w:tc>
          <w:tcPr>
            <w:tcW w:w="1395" w:type="dxa"/>
            <w:shd w:val="clear" w:color="auto" w:fill="auto"/>
            <w:noWrap/>
            <w:vAlign w:val="center"/>
          </w:tcPr>
          <w:p w14:paraId="2613D126" w14:textId="5C160EBE" w:rsidR="009C7F0D" w:rsidRPr="00CC1340" w:rsidRDefault="009C7F0D">
            <w:pPr>
              <w:jc w:val="center"/>
              <w:rPr>
                <w:rFonts w:ascii="Calibri" w:hAnsi="Calibri"/>
                <w:color w:val="000000"/>
                <w:sz w:val="22"/>
                <w:szCs w:val="22"/>
              </w:rPr>
            </w:pPr>
            <w:r>
              <w:rPr>
                <w:rFonts w:ascii="Calibri" w:hAnsi="Calibri"/>
                <w:color w:val="000000"/>
                <w:sz w:val="22"/>
                <w:szCs w:val="22"/>
              </w:rPr>
              <w:t>cm</w:t>
            </w:r>
          </w:p>
        </w:tc>
        <w:tc>
          <w:tcPr>
            <w:tcW w:w="4764" w:type="dxa"/>
            <w:shd w:val="clear" w:color="auto" w:fill="auto"/>
            <w:noWrap/>
          </w:tcPr>
          <w:p w14:paraId="614B66CF" w14:textId="4035FFE9" w:rsidR="009C7F0D" w:rsidRPr="00CC1340" w:rsidRDefault="009C7F0D" w:rsidP="00C92AC6">
            <w:pPr>
              <w:rPr>
                <w:rFonts w:ascii="Calibri" w:hAnsi="Calibri"/>
                <w:color w:val="000000"/>
                <w:sz w:val="22"/>
                <w:szCs w:val="22"/>
              </w:rPr>
            </w:pPr>
            <w:r>
              <w:rPr>
                <w:rFonts w:ascii="Calibri" w:hAnsi="Calibri"/>
                <w:color w:val="000000"/>
                <w:sz w:val="22"/>
                <w:szCs w:val="22"/>
              </w:rPr>
              <w:t>depth from surface over which the moisture measurement is integrated</w:t>
            </w:r>
          </w:p>
        </w:tc>
      </w:tr>
      <w:tr w:rsidR="009C7F0D" w:rsidRPr="00E532F4" w14:paraId="72E79E06" w14:textId="77777777" w:rsidTr="000D0744">
        <w:trPr>
          <w:cantSplit/>
          <w:trHeight w:val="315"/>
        </w:trPr>
        <w:tc>
          <w:tcPr>
            <w:tcW w:w="3324" w:type="dxa"/>
            <w:shd w:val="clear" w:color="000000" w:fill="92D050"/>
            <w:noWrap/>
            <w:vAlign w:val="center"/>
          </w:tcPr>
          <w:p w14:paraId="28CCA573" w14:textId="42A7D7B3" w:rsidR="009C7F0D" w:rsidRPr="00CC1340" w:rsidRDefault="009C7F0D" w:rsidP="00C92AC6">
            <w:pPr>
              <w:rPr>
                <w:rFonts w:ascii="Calibri" w:hAnsi="Calibri"/>
                <w:b/>
                <w:color w:val="000000"/>
                <w:sz w:val="22"/>
                <w:szCs w:val="22"/>
              </w:rPr>
            </w:pPr>
            <w:r>
              <w:rPr>
                <w:rFonts w:ascii="Calibri" w:hAnsi="Calibri"/>
                <w:b/>
                <w:bCs/>
                <w:color w:val="000000"/>
                <w:sz w:val="22"/>
                <w:szCs w:val="22"/>
              </w:rPr>
              <w:t>Ka</w:t>
            </w:r>
          </w:p>
        </w:tc>
        <w:tc>
          <w:tcPr>
            <w:tcW w:w="1395" w:type="dxa"/>
            <w:shd w:val="clear" w:color="auto" w:fill="auto"/>
            <w:noWrap/>
            <w:vAlign w:val="center"/>
          </w:tcPr>
          <w:p w14:paraId="4DF3EE90" w14:textId="554070F4" w:rsidR="009C7F0D" w:rsidRPr="00CC1340" w:rsidRDefault="009C7F0D">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2213F696" w14:textId="72A75C17" w:rsidR="009C7F0D" w:rsidRPr="00CC1340" w:rsidRDefault="009C7F0D" w:rsidP="00C92AC6">
            <w:pPr>
              <w:rPr>
                <w:rFonts w:ascii="Calibri" w:hAnsi="Calibri"/>
                <w:color w:val="000000"/>
                <w:sz w:val="22"/>
                <w:szCs w:val="22"/>
              </w:rPr>
            </w:pPr>
            <w:r>
              <w:rPr>
                <w:rFonts w:ascii="Calibri" w:hAnsi="Calibri"/>
                <w:color w:val="000000"/>
                <w:sz w:val="22"/>
                <w:szCs w:val="22"/>
              </w:rPr>
              <w:t>apparent dielectric constant, measured with a Soilmoisture Minitrase TDR</w:t>
            </w:r>
          </w:p>
        </w:tc>
      </w:tr>
      <w:tr w:rsidR="009C7F0D" w:rsidRPr="00E532F4" w14:paraId="7F5F85FB" w14:textId="77777777" w:rsidTr="000D0744">
        <w:trPr>
          <w:cantSplit/>
          <w:trHeight w:val="315"/>
        </w:trPr>
        <w:tc>
          <w:tcPr>
            <w:tcW w:w="3324" w:type="dxa"/>
            <w:shd w:val="clear" w:color="000000" w:fill="92D050"/>
            <w:noWrap/>
            <w:vAlign w:val="center"/>
          </w:tcPr>
          <w:p w14:paraId="3AA63B99" w14:textId="3C0AD235" w:rsidR="009C7F0D" w:rsidRPr="00CC1340" w:rsidRDefault="009C7F0D" w:rsidP="00C92AC6">
            <w:pPr>
              <w:rPr>
                <w:rFonts w:ascii="Calibri" w:hAnsi="Calibri"/>
                <w:b/>
                <w:color w:val="000000"/>
                <w:sz w:val="22"/>
                <w:szCs w:val="22"/>
              </w:rPr>
            </w:pPr>
            <w:r>
              <w:rPr>
                <w:rFonts w:ascii="Calibri" w:hAnsi="Calibri"/>
                <w:b/>
                <w:bCs/>
                <w:color w:val="000000"/>
                <w:sz w:val="22"/>
                <w:szCs w:val="22"/>
              </w:rPr>
              <w:t>Ka_n</w:t>
            </w:r>
          </w:p>
        </w:tc>
        <w:tc>
          <w:tcPr>
            <w:tcW w:w="1395" w:type="dxa"/>
            <w:shd w:val="clear" w:color="auto" w:fill="auto"/>
            <w:noWrap/>
            <w:vAlign w:val="center"/>
          </w:tcPr>
          <w:p w14:paraId="16493A52" w14:textId="243A29FE" w:rsidR="009C7F0D" w:rsidRPr="00CC1340" w:rsidRDefault="009C7F0D">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124F182F" w14:textId="1984E561" w:rsidR="009C7F0D" w:rsidRPr="00CC1340" w:rsidRDefault="009C7F0D" w:rsidP="00C92AC6">
            <w:pPr>
              <w:rPr>
                <w:rFonts w:ascii="Calibri" w:hAnsi="Calibri"/>
                <w:color w:val="000000"/>
                <w:sz w:val="22"/>
                <w:szCs w:val="22"/>
              </w:rPr>
            </w:pPr>
            <w:r>
              <w:rPr>
                <w:rFonts w:ascii="Calibri" w:hAnsi="Calibri"/>
                <w:color w:val="000000"/>
                <w:sz w:val="22"/>
                <w:szCs w:val="22"/>
              </w:rPr>
              <w:t>number of Ka measurements averaged in reported Ka</w:t>
            </w:r>
          </w:p>
        </w:tc>
      </w:tr>
      <w:tr w:rsidR="009C7F0D" w:rsidRPr="00E532F4" w14:paraId="2B8420D3" w14:textId="77777777" w:rsidTr="000D0744">
        <w:trPr>
          <w:cantSplit/>
          <w:trHeight w:val="315"/>
        </w:trPr>
        <w:tc>
          <w:tcPr>
            <w:tcW w:w="3324" w:type="dxa"/>
            <w:shd w:val="clear" w:color="000000" w:fill="92D050"/>
            <w:noWrap/>
            <w:vAlign w:val="center"/>
          </w:tcPr>
          <w:p w14:paraId="0EA3F642" w14:textId="062F0F7A" w:rsidR="009C7F0D" w:rsidRPr="00CC1340" w:rsidRDefault="009C7F0D" w:rsidP="00C92AC6">
            <w:pPr>
              <w:rPr>
                <w:rFonts w:ascii="Calibri" w:hAnsi="Calibri"/>
                <w:b/>
                <w:color w:val="000000"/>
                <w:sz w:val="22"/>
                <w:szCs w:val="22"/>
              </w:rPr>
            </w:pPr>
            <w:r>
              <w:rPr>
                <w:rFonts w:ascii="Calibri" w:hAnsi="Calibri"/>
                <w:b/>
                <w:bCs/>
                <w:color w:val="000000"/>
                <w:sz w:val="22"/>
                <w:szCs w:val="22"/>
              </w:rPr>
              <w:t>Ka_sd</w:t>
            </w:r>
          </w:p>
        </w:tc>
        <w:tc>
          <w:tcPr>
            <w:tcW w:w="1395" w:type="dxa"/>
            <w:shd w:val="clear" w:color="auto" w:fill="auto"/>
            <w:noWrap/>
            <w:vAlign w:val="center"/>
          </w:tcPr>
          <w:p w14:paraId="432AF00F" w14:textId="6669B795" w:rsidR="009C7F0D" w:rsidRPr="00CC1340" w:rsidRDefault="009C7F0D">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61483E1F" w14:textId="1A607A01" w:rsidR="009C7F0D" w:rsidRPr="00CC1340" w:rsidRDefault="009C7F0D" w:rsidP="00C92AC6">
            <w:pPr>
              <w:rPr>
                <w:rFonts w:ascii="Calibri" w:hAnsi="Calibri"/>
                <w:color w:val="000000"/>
                <w:sz w:val="22"/>
                <w:szCs w:val="22"/>
              </w:rPr>
            </w:pPr>
            <w:r>
              <w:rPr>
                <w:rFonts w:ascii="Calibri" w:hAnsi="Calibri"/>
                <w:color w:val="000000"/>
                <w:sz w:val="22"/>
                <w:szCs w:val="22"/>
              </w:rPr>
              <w:t>standard deviation of Ka measurements</w:t>
            </w:r>
          </w:p>
        </w:tc>
      </w:tr>
      <w:tr w:rsidR="009C7F0D" w:rsidRPr="00E532F4" w14:paraId="79E13573" w14:textId="77777777" w:rsidTr="000D0744">
        <w:trPr>
          <w:cantSplit/>
          <w:trHeight w:val="315"/>
        </w:trPr>
        <w:tc>
          <w:tcPr>
            <w:tcW w:w="3324" w:type="dxa"/>
            <w:shd w:val="clear" w:color="000000" w:fill="92D050"/>
            <w:noWrap/>
            <w:vAlign w:val="center"/>
          </w:tcPr>
          <w:p w14:paraId="06EC1845" w14:textId="56717517" w:rsidR="009C7F0D" w:rsidRPr="00CC1340" w:rsidRDefault="009C7F0D" w:rsidP="00C92AC6">
            <w:pPr>
              <w:rPr>
                <w:rFonts w:ascii="Calibri" w:hAnsi="Calibri"/>
                <w:b/>
                <w:color w:val="000000"/>
                <w:sz w:val="22"/>
                <w:szCs w:val="22"/>
              </w:rPr>
            </w:pPr>
            <w:r>
              <w:rPr>
                <w:rFonts w:ascii="Calibri" w:hAnsi="Calibri"/>
                <w:b/>
                <w:bCs/>
                <w:color w:val="000000"/>
                <w:sz w:val="22"/>
                <w:szCs w:val="22"/>
              </w:rPr>
              <w:t>VWC</w:t>
            </w:r>
          </w:p>
        </w:tc>
        <w:tc>
          <w:tcPr>
            <w:tcW w:w="1395" w:type="dxa"/>
            <w:shd w:val="clear" w:color="auto" w:fill="auto"/>
            <w:noWrap/>
            <w:vAlign w:val="center"/>
          </w:tcPr>
          <w:p w14:paraId="2A6BCBD6" w14:textId="00B4C5D2" w:rsidR="009C7F0D" w:rsidRPr="00CC1340" w:rsidRDefault="009C7F0D">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04779023" w14:textId="023541F2" w:rsidR="009C7F0D" w:rsidRPr="00CC1340" w:rsidRDefault="009C7F0D" w:rsidP="00C92AC6">
            <w:pPr>
              <w:rPr>
                <w:rFonts w:ascii="Calibri" w:hAnsi="Calibri"/>
                <w:color w:val="000000"/>
                <w:sz w:val="22"/>
                <w:szCs w:val="22"/>
              </w:rPr>
            </w:pPr>
            <w:r>
              <w:rPr>
                <w:rFonts w:ascii="Calibri" w:hAnsi="Calibri"/>
                <w:color w:val="000000"/>
                <w:sz w:val="22"/>
                <w:szCs w:val="22"/>
              </w:rPr>
              <w:t>volumetric water content, calculated using the intstrument's internal calibration</w:t>
            </w:r>
          </w:p>
        </w:tc>
      </w:tr>
      <w:tr w:rsidR="009C7F0D" w:rsidRPr="00E532F4" w14:paraId="52AE0B1F" w14:textId="77777777" w:rsidTr="000D0744">
        <w:trPr>
          <w:cantSplit/>
          <w:trHeight w:val="315"/>
        </w:trPr>
        <w:tc>
          <w:tcPr>
            <w:tcW w:w="3324" w:type="dxa"/>
            <w:shd w:val="clear" w:color="000000" w:fill="92D050"/>
            <w:noWrap/>
            <w:vAlign w:val="center"/>
          </w:tcPr>
          <w:p w14:paraId="4FCC7975" w14:textId="59A5CEEB" w:rsidR="009C7F0D" w:rsidRPr="00CC1340" w:rsidRDefault="009C7F0D" w:rsidP="00C92AC6">
            <w:pPr>
              <w:rPr>
                <w:rFonts w:ascii="Calibri" w:hAnsi="Calibri"/>
                <w:b/>
                <w:color w:val="000000"/>
                <w:sz w:val="22"/>
                <w:szCs w:val="22"/>
              </w:rPr>
            </w:pPr>
            <w:r>
              <w:rPr>
                <w:rFonts w:ascii="Calibri" w:hAnsi="Calibri"/>
                <w:b/>
                <w:bCs/>
                <w:color w:val="000000"/>
                <w:sz w:val="22"/>
                <w:szCs w:val="22"/>
              </w:rPr>
              <w:t>VWC_n</w:t>
            </w:r>
          </w:p>
        </w:tc>
        <w:tc>
          <w:tcPr>
            <w:tcW w:w="1395" w:type="dxa"/>
            <w:shd w:val="clear" w:color="auto" w:fill="auto"/>
            <w:noWrap/>
            <w:vAlign w:val="center"/>
          </w:tcPr>
          <w:p w14:paraId="725C60EE" w14:textId="3215B1FA" w:rsidR="009C7F0D" w:rsidRPr="00CC1340" w:rsidRDefault="009C7F0D">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5CFF8C16" w14:textId="502FA2A0" w:rsidR="009C7F0D" w:rsidRPr="00CC1340" w:rsidRDefault="009C7F0D" w:rsidP="00C92AC6">
            <w:pPr>
              <w:rPr>
                <w:rFonts w:ascii="Calibri" w:hAnsi="Calibri"/>
                <w:color w:val="000000"/>
                <w:sz w:val="22"/>
                <w:szCs w:val="22"/>
              </w:rPr>
            </w:pPr>
            <w:r>
              <w:rPr>
                <w:rFonts w:ascii="Calibri" w:hAnsi="Calibri"/>
                <w:color w:val="000000"/>
                <w:sz w:val="22"/>
                <w:szCs w:val="22"/>
              </w:rPr>
              <w:t>number of VWC measurements averaged in reported VWC</w:t>
            </w:r>
          </w:p>
        </w:tc>
      </w:tr>
      <w:tr w:rsidR="009C7F0D" w:rsidRPr="00E532F4" w14:paraId="762BB237" w14:textId="77777777" w:rsidTr="000D0744">
        <w:trPr>
          <w:cantSplit/>
          <w:trHeight w:val="315"/>
        </w:trPr>
        <w:tc>
          <w:tcPr>
            <w:tcW w:w="3324" w:type="dxa"/>
            <w:shd w:val="clear" w:color="000000" w:fill="92D050"/>
            <w:noWrap/>
            <w:vAlign w:val="center"/>
          </w:tcPr>
          <w:p w14:paraId="79ED8A03" w14:textId="28B34C55" w:rsidR="009C7F0D" w:rsidRPr="00CC1340" w:rsidRDefault="009C7F0D" w:rsidP="00C92AC6">
            <w:pPr>
              <w:rPr>
                <w:rFonts w:ascii="Calibri" w:hAnsi="Calibri"/>
                <w:b/>
                <w:color w:val="000000"/>
                <w:sz w:val="22"/>
                <w:szCs w:val="22"/>
              </w:rPr>
            </w:pPr>
            <w:r>
              <w:rPr>
                <w:rFonts w:ascii="Calibri" w:hAnsi="Calibri"/>
                <w:b/>
                <w:bCs/>
                <w:color w:val="000000"/>
                <w:sz w:val="22"/>
                <w:szCs w:val="22"/>
              </w:rPr>
              <w:t>VWC_sd</w:t>
            </w:r>
          </w:p>
        </w:tc>
        <w:tc>
          <w:tcPr>
            <w:tcW w:w="1395" w:type="dxa"/>
            <w:shd w:val="clear" w:color="auto" w:fill="auto"/>
            <w:noWrap/>
            <w:vAlign w:val="center"/>
          </w:tcPr>
          <w:p w14:paraId="28D4888E" w14:textId="6C0B217C" w:rsidR="009C7F0D" w:rsidRPr="00CC1340" w:rsidRDefault="009C7F0D">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7C8785FA" w14:textId="532388CF" w:rsidR="009C7F0D" w:rsidRPr="00CC1340" w:rsidRDefault="009C7F0D" w:rsidP="00C92AC6">
            <w:pPr>
              <w:rPr>
                <w:rFonts w:ascii="Calibri" w:hAnsi="Calibri"/>
                <w:color w:val="000000"/>
                <w:sz w:val="22"/>
                <w:szCs w:val="22"/>
              </w:rPr>
            </w:pPr>
            <w:r>
              <w:rPr>
                <w:rFonts w:ascii="Calibri" w:hAnsi="Calibri"/>
                <w:color w:val="000000"/>
                <w:sz w:val="22"/>
                <w:szCs w:val="22"/>
              </w:rPr>
              <w:t>standard deviaton of VWC measurements</w:t>
            </w:r>
          </w:p>
        </w:tc>
      </w:tr>
      <w:tr w:rsidR="009C7F0D" w:rsidRPr="00E532F4" w14:paraId="30BE9F43" w14:textId="77777777" w:rsidTr="000D0744">
        <w:trPr>
          <w:cantSplit/>
          <w:trHeight w:val="315"/>
        </w:trPr>
        <w:tc>
          <w:tcPr>
            <w:tcW w:w="3324" w:type="dxa"/>
            <w:shd w:val="clear" w:color="000000" w:fill="92D050"/>
            <w:noWrap/>
            <w:vAlign w:val="center"/>
          </w:tcPr>
          <w:p w14:paraId="0560E57D" w14:textId="018431D3" w:rsidR="009C7F0D" w:rsidRPr="00CC1340" w:rsidRDefault="009C7F0D" w:rsidP="00C92AC6">
            <w:pPr>
              <w:rPr>
                <w:rFonts w:ascii="Calibri" w:hAnsi="Calibri"/>
                <w:b/>
                <w:color w:val="000000"/>
                <w:sz w:val="22"/>
                <w:szCs w:val="22"/>
              </w:rPr>
            </w:pPr>
            <w:r>
              <w:rPr>
                <w:rFonts w:ascii="Calibri" w:hAnsi="Calibri"/>
                <w:b/>
                <w:bCs/>
                <w:color w:val="000000"/>
                <w:sz w:val="22"/>
                <w:szCs w:val="22"/>
              </w:rPr>
              <w:t>layer_top</w:t>
            </w:r>
          </w:p>
        </w:tc>
        <w:tc>
          <w:tcPr>
            <w:tcW w:w="1395" w:type="dxa"/>
            <w:shd w:val="clear" w:color="auto" w:fill="auto"/>
            <w:noWrap/>
            <w:vAlign w:val="center"/>
          </w:tcPr>
          <w:p w14:paraId="7150A979" w14:textId="02108F08" w:rsidR="009C7F0D" w:rsidRPr="00CC1340" w:rsidRDefault="009C7F0D">
            <w:pPr>
              <w:jc w:val="center"/>
              <w:rPr>
                <w:rFonts w:ascii="Calibri" w:hAnsi="Calibri"/>
                <w:color w:val="000000"/>
                <w:sz w:val="22"/>
                <w:szCs w:val="22"/>
              </w:rPr>
            </w:pPr>
            <w:r>
              <w:rPr>
                <w:rFonts w:ascii="Calibri" w:hAnsi="Calibri"/>
                <w:color w:val="000000"/>
                <w:sz w:val="22"/>
                <w:szCs w:val="22"/>
              </w:rPr>
              <w:t>cm</w:t>
            </w:r>
          </w:p>
        </w:tc>
        <w:tc>
          <w:tcPr>
            <w:tcW w:w="4764" w:type="dxa"/>
            <w:shd w:val="clear" w:color="auto" w:fill="auto"/>
            <w:noWrap/>
          </w:tcPr>
          <w:p w14:paraId="3E828895" w14:textId="154458E0" w:rsidR="009C7F0D" w:rsidRPr="00CC1340" w:rsidRDefault="009C7F0D" w:rsidP="00C92AC6">
            <w:pPr>
              <w:rPr>
                <w:rFonts w:ascii="Calibri" w:hAnsi="Calibri"/>
                <w:color w:val="000000"/>
                <w:sz w:val="22"/>
                <w:szCs w:val="22"/>
              </w:rPr>
            </w:pPr>
            <w:r>
              <w:rPr>
                <w:rFonts w:ascii="Calibri" w:hAnsi="Calibri"/>
                <w:color w:val="000000"/>
                <w:sz w:val="22"/>
                <w:szCs w:val="22"/>
              </w:rPr>
              <w:t>The top (upper) depth of the layer, measured from the surface of the moss layer.</w:t>
            </w:r>
          </w:p>
        </w:tc>
      </w:tr>
      <w:tr w:rsidR="009C7F0D" w:rsidRPr="00E532F4" w14:paraId="4B2BD7EC" w14:textId="77777777" w:rsidTr="000D0744">
        <w:trPr>
          <w:cantSplit/>
          <w:trHeight w:val="315"/>
        </w:trPr>
        <w:tc>
          <w:tcPr>
            <w:tcW w:w="3324" w:type="dxa"/>
            <w:shd w:val="clear" w:color="000000" w:fill="92D050"/>
            <w:noWrap/>
            <w:vAlign w:val="center"/>
          </w:tcPr>
          <w:p w14:paraId="1BF08CBB" w14:textId="47781011" w:rsidR="009C7F0D" w:rsidRPr="00CC1340" w:rsidRDefault="009C7F0D" w:rsidP="00C92AC6">
            <w:pPr>
              <w:rPr>
                <w:rFonts w:ascii="Calibri" w:hAnsi="Calibri"/>
                <w:b/>
                <w:color w:val="000000"/>
                <w:sz w:val="22"/>
                <w:szCs w:val="22"/>
              </w:rPr>
            </w:pPr>
            <w:r>
              <w:rPr>
                <w:rFonts w:ascii="Calibri" w:hAnsi="Calibri"/>
                <w:b/>
                <w:bCs/>
                <w:color w:val="000000"/>
                <w:sz w:val="22"/>
                <w:szCs w:val="22"/>
              </w:rPr>
              <w:t>layer_bot</w:t>
            </w:r>
          </w:p>
        </w:tc>
        <w:tc>
          <w:tcPr>
            <w:tcW w:w="1395" w:type="dxa"/>
            <w:shd w:val="clear" w:color="auto" w:fill="auto"/>
            <w:noWrap/>
            <w:vAlign w:val="center"/>
          </w:tcPr>
          <w:p w14:paraId="7653AF08" w14:textId="504BD87B" w:rsidR="009C7F0D" w:rsidRPr="00CC1340" w:rsidRDefault="009C7F0D">
            <w:pPr>
              <w:jc w:val="center"/>
              <w:rPr>
                <w:rFonts w:ascii="Calibri" w:hAnsi="Calibri"/>
                <w:color w:val="000000"/>
                <w:sz w:val="22"/>
                <w:szCs w:val="22"/>
              </w:rPr>
            </w:pPr>
            <w:r>
              <w:rPr>
                <w:rFonts w:ascii="Calibri" w:hAnsi="Calibri"/>
                <w:color w:val="000000"/>
                <w:sz w:val="22"/>
                <w:szCs w:val="22"/>
              </w:rPr>
              <w:t>cm</w:t>
            </w:r>
          </w:p>
        </w:tc>
        <w:tc>
          <w:tcPr>
            <w:tcW w:w="4764" w:type="dxa"/>
            <w:shd w:val="clear" w:color="auto" w:fill="auto"/>
            <w:noWrap/>
          </w:tcPr>
          <w:p w14:paraId="036EC297" w14:textId="7A123D86" w:rsidR="009C7F0D" w:rsidRPr="00CC1340" w:rsidRDefault="009C7F0D" w:rsidP="00C92AC6">
            <w:pPr>
              <w:rPr>
                <w:rFonts w:ascii="Calibri" w:hAnsi="Calibri"/>
                <w:color w:val="000000"/>
                <w:sz w:val="22"/>
                <w:szCs w:val="22"/>
              </w:rPr>
            </w:pPr>
            <w:r>
              <w:rPr>
                <w:rFonts w:ascii="Calibri" w:hAnsi="Calibri"/>
                <w:color w:val="000000"/>
                <w:sz w:val="22"/>
                <w:szCs w:val="22"/>
              </w:rPr>
              <w:t xml:space="preserve">The bottom (lower) depth of the layer. </w:t>
            </w:r>
          </w:p>
        </w:tc>
      </w:tr>
      <w:tr w:rsidR="009C7F0D" w:rsidRPr="00E532F4" w14:paraId="5CAA8445" w14:textId="77777777" w:rsidTr="0019511B">
        <w:trPr>
          <w:cantSplit/>
          <w:trHeight w:val="315"/>
        </w:trPr>
        <w:tc>
          <w:tcPr>
            <w:tcW w:w="3324" w:type="dxa"/>
            <w:shd w:val="clear" w:color="000000" w:fill="92D050"/>
            <w:noWrap/>
            <w:vAlign w:val="center"/>
          </w:tcPr>
          <w:p w14:paraId="6C0753FF" w14:textId="640D40A7" w:rsidR="009C7F0D" w:rsidRPr="00CC1340" w:rsidRDefault="009C7F0D" w:rsidP="00C92AC6">
            <w:pPr>
              <w:rPr>
                <w:rFonts w:ascii="Calibri" w:hAnsi="Calibri"/>
                <w:b/>
                <w:color w:val="000000"/>
                <w:sz w:val="22"/>
                <w:szCs w:val="22"/>
              </w:rPr>
            </w:pPr>
            <w:r>
              <w:rPr>
                <w:rFonts w:ascii="Calibri" w:hAnsi="Calibri"/>
                <w:b/>
                <w:bCs/>
                <w:color w:val="000000"/>
                <w:sz w:val="22"/>
                <w:szCs w:val="22"/>
              </w:rPr>
              <w:t>oc</w:t>
            </w:r>
          </w:p>
        </w:tc>
        <w:tc>
          <w:tcPr>
            <w:tcW w:w="1395" w:type="dxa"/>
            <w:shd w:val="clear" w:color="auto" w:fill="auto"/>
            <w:noWrap/>
            <w:vAlign w:val="center"/>
          </w:tcPr>
          <w:p w14:paraId="702E409D" w14:textId="08BCD7D5" w:rsidR="009C7F0D" w:rsidRPr="00CC1340" w:rsidRDefault="009C7F0D">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3971C54A" w14:textId="28CF27B4" w:rsidR="009C7F0D" w:rsidRPr="00CC1340" w:rsidRDefault="009C7F0D" w:rsidP="00C92AC6">
            <w:pPr>
              <w:rPr>
                <w:rFonts w:ascii="Calibri" w:hAnsi="Calibri"/>
                <w:color w:val="000000"/>
                <w:sz w:val="22"/>
                <w:szCs w:val="22"/>
              </w:rPr>
            </w:pPr>
            <w:r>
              <w:rPr>
                <w:rFonts w:ascii="Calibri" w:hAnsi="Calibri"/>
                <w:color w:val="000000"/>
                <w:sz w:val="22"/>
                <w:szCs w:val="22"/>
              </w:rPr>
              <w:t>Percent by weight of carbon in an oven-dried soil sample with material &gt;2 mm or 1 cm diameter removed.</w:t>
            </w:r>
          </w:p>
        </w:tc>
      </w:tr>
      <w:tr w:rsidR="009C7F0D" w:rsidRPr="00E532F4" w14:paraId="2EB64048" w14:textId="77777777" w:rsidTr="0019511B">
        <w:trPr>
          <w:cantSplit/>
          <w:trHeight w:val="315"/>
        </w:trPr>
        <w:tc>
          <w:tcPr>
            <w:tcW w:w="3324" w:type="dxa"/>
            <w:shd w:val="clear" w:color="000000" w:fill="92D050"/>
            <w:noWrap/>
            <w:vAlign w:val="center"/>
          </w:tcPr>
          <w:p w14:paraId="14A1237C" w14:textId="6B764239" w:rsidR="009C7F0D" w:rsidRPr="00CC1340" w:rsidRDefault="009C7F0D" w:rsidP="00C92AC6">
            <w:pPr>
              <w:rPr>
                <w:rFonts w:ascii="Calibri" w:hAnsi="Calibri"/>
                <w:b/>
                <w:color w:val="000000"/>
                <w:sz w:val="22"/>
                <w:szCs w:val="22"/>
              </w:rPr>
            </w:pPr>
            <w:r>
              <w:rPr>
                <w:rFonts w:ascii="Calibri" w:hAnsi="Calibri"/>
                <w:b/>
                <w:bCs/>
                <w:color w:val="000000"/>
                <w:sz w:val="22"/>
                <w:szCs w:val="22"/>
              </w:rPr>
              <w:t>n_tot</w:t>
            </w:r>
          </w:p>
        </w:tc>
        <w:tc>
          <w:tcPr>
            <w:tcW w:w="1395" w:type="dxa"/>
            <w:shd w:val="clear" w:color="auto" w:fill="auto"/>
            <w:noWrap/>
            <w:vAlign w:val="center"/>
          </w:tcPr>
          <w:p w14:paraId="04DB0C6A" w14:textId="4FB0B522" w:rsidR="009C7F0D" w:rsidRPr="00CC1340" w:rsidRDefault="009C7F0D">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6277F31B" w14:textId="2E32FF21" w:rsidR="009C7F0D" w:rsidRPr="00CC1340" w:rsidRDefault="009C7F0D" w:rsidP="00C92AC6">
            <w:pPr>
              <w:rPr>
                <w:rFonts w:ascii="Calibri" w:hAnsi="Calibri"/>
                <w:color w:val="000000"/>
                <w:sz w:val="22"/>
                <w:szCs w:val="22"/>
              </w:rPr>
            </w:pPr>
            <w:r>
              <w:rPr>
                <w:rFonts w:ascii="Calibri" w:hAnsi="Calibri"/>
                <w:color w:val="000000"/>
                <w:sz w:val="22"/>
                <w:szCs w:val="22"/>
              </w:rPr>
              <w:t>Percent by weight of nitrogen (organic and inorganic) in an oven-dried soi sample.</w:t>
            </w:r>
          </w:p>
        </w:tc>
      </w:tr>
      <w:tr w:rsidR="009C7F0D" w:rsidRPr="00E532F4" w14:paraId="4F61F70C" w14:textId="77777777" w:rsidTr="0019511B">
        <w:trPr>
          <w:cantSplit/>
          <w:trHeight w:val="315"/>
        </w:trPr>
        <w:tc>
          <w:tcPr>
            <w:tcW w:w="3324" w:type="dxa"/>
            <w:shd w:val="clear" w:color="000000" w:fill="92D050"/>
            <w:noWrap/>
            <w:vAlign w:val="center"/>
          </w:tcPr>
          <w:p w14:paraId="20CCCC18" w14:textId="32D772B4" w:rsidR="009C7F0D" w:rsidRPr="00CC1340" w:rsidRDefault="009C7F0D" w:rsidP="00C92AC6">
            <w:pPr>
              <w:rPr>
                <w:rFonts w:ascii="Calibri" w:hAnsi="Calibri"/>
                <w:b/>
                <w:color w:val="000000"/>
                <w:sz w:val="22"/>
                <w:szCs w:val="22"/>
              </w:rPr>
            </w:pPr>
            <w:r>
              <w:rPr>
                <w:rFonts w:ascii="Calibri" w:hAnsi="Calibri"/>
                <w:b/>
                <w:bCs/>
                <w:color w:val="000000"/>
                <w:sz w:val="22"/>
                <w:szCs w:val="22"/>
              </w:rPr>
              <w:t>13c</w:t>
            </w:r>
          </w:p>
        </w:tc>
        <w:tc>
          <w:tcPr>
            <w:tcW w:w="1395" w:type="dxa"/>
            <w:shd w:val="clear" w:color="auto" w:fill="auto"/>
            <w:noWrap/>
            <w:vAlign w:val="center"/>
          </w:tcPr>
          <w:p w14:paraId="6BBE8890" w14:textId="4921C061" w:rsidR="009C7F0D" w:rsidRPr="00CC1340" w:rsidRDefault="009C7F0D">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0789DFF9" w14:textId="75726D8D" w:rsidR="009C7F0D" w:rsidRPr="00CC1340" w:rsidRDefault="009C7F0D" w:rsidP="00C92AC6">
            <w:pPr>
              <w:rPr>
                <w:rFonts w:ascii="Calibri" w:hAnsi="Calibri"/>
                <w:color w:val="000000"/>
                <w:sz w:val="22"/>
                <w:szCs w:val="22"/>
              </w:rPr>
            </w:pPr>
            <w:r>
              <w:rPr>
                <w:rFonts w:ascii="Calibri" w:hAnsi="Calibri"/>
                <w:color w:val="000000"/>
                <w:sz w:val="22"/>
                <w:szCs w:val="22"/>
              </w:rPr>
              <w:t>δ13C of the sample relative to Pee Dee Belemnite.</w:t>
            </w:r>
          </w:p>
        </w:tc>
      </w:tr>
      <w:tr w:rsidR="009C7F0D" w:rsidRPr="00E532F4" w14:paraId="33CD65DA" w14:textId="77777777" w:rsidTr="0019511B">
        <w:trPr>
          <w:cantSplit/>
          <w:trHeight w:val="315"/>
        </w:trPr>
        <w:tc>
          <w:tcPr>
            <w:tcW w:w="3324" w:type="dxa"/>
            <w:shd w:val="clear" w:color="000000" w:fill="92D050"/>
            <w:noWrap/>
            <w:vAlign w:val="bottom"/>
          </w:tcPr>
          <w:p w14:paraId="66B96ACD" w14:textId="0E582FBF" w:rsidR="009C7F0D" w:rsidRPr="00CC1340" w:rsidRDefault="009C7F0D" w:rsidP="00C92AC6">
            <w:pPr>
              <w:rPr>
                <w:rFonts w:ascii="Calibri" w:hAnsi="Calibri"/>
                <w:b/>
                <w:color w:val="000000"/>
                <w:sz w:val="22"/>
                <w:szCs w:val="22"/>
              </w:rPr>
            </w:pPr>
            <w:r>
              <w:rPr>
                <w:rFonts w:ascii="Calibri" w:hAnsi="Calibri"/>
                <w:b/>
                <w:bCs/>
                <w:color w:val="000000"/>
                <w:sz w:val="22"/>
                <w:szCs w:val="22"/>
              </w:rPr>
              <w:t>MBC</w:t>
            </w:r>
          </w:p>
        </w:tc>
        <w:tc>
          <w:tcPr>
            <w:tcW w:w="1395" w:type="dxa"/>
            <w:shd w:val="clear" w:color="auto" w:fill="auto"/>
            <w:noWrap/>
            <w:vAlign w:val="bottom"/>
          </w:tcPr>
          <w:p w14:paraId="72433115" w14:textId="2EDE19B6" w:rsidR="009C7F0D" w:rsidRPr="00CC1340" w:rsidRDefault="009C7F0D">
            <w:pPr>
              <w:jc w:val="center"/>
              <w:rPr>
                <w:rFonts w:ascii="Calibri" w:hAnsi="Calibri"/>
                <w:color w:val="000000"/>
                <w:sz w:val="22"/>
                <w:szCs w:val="22"/>
              </w:rPr>
            </w:pPr>
            <w:r>
              <w:rPr>
                <w:rFonts w:ascii="Calibri" w:hAnsi="Calibri"/>
                <w:color w:val="000000"/>
                <w:sz w:val="22"/>
                <w:szCs w:val="22"/>
              </w:rPr>
              <w:t>mg g-1</w:t>
            </w:r>
          </w:p>
        </w:tc>
        <w:tc>
          <w:tcPr>
            <w:tcW w:w="4764" w:type="dxa"/>
            <w:shd w:val="clear" w:color="auto" w:fill="auto"/>
            <w:noWrap/>
          </w:tcPr>
          <w:p w14:paraId="16BEE113" w14:textId="41E1AEE3" w:rsidR="009C7F0D" w:rsidRPr="00CC1340" w:rsidRDefault="009C7F0D" w:rsidP="00C92AC6">
            <w:pPr>
              <w:rPr>
                <w:rFonts w:ascii="Calibri" w:hAnsi="Calibri"/>
                <w:color w:val="000000"/>
                <w:sz w:val="22"/>
                <w:szCs w:val="22"/>
              </w:rPr>
            </w:pPr>
            <w:r>
              <w:rPr>
                <w:rFonts w:ascii="Calibri" w:hAnsi="Calibri"/>
                <w:color w:val="000000"/>
                <w:sz w:val="22"/>
                <w:szCs w:val="22"/>
              </w:rPr>
              <w:t>mg of microbial biomass per g dry soil</w:t>
            </w:r>
          </w:p>
        </w:tc>
      </w:tr>
      <w:tr w:rsidR="009C7F0D" w:rsidRPr="00E532F4" w14:paraId="1830D025" w14:textId="77777777" w:rsidTr="0019511B">
        <w:trPr>
          <w:cantSplit/>
          <w:trHeight w:val="315"/>
        </w:trPr>
        <w:tc>
          <w:tcPr>
            <w:tcW w:w="3324" w:type="dxa"/>
            <w:shd w:val="clear" w:color="000000" w:fill="92D050"/>
            <w:noWrap/>
            <w:vAlign w:val="bottom"/>
          </w:tcPr>
          <w:p w14:paraId="4ED2EE1B" w14:textId="682C6962" w:rsidR="009C7F0D" w:rsidRPr="00CC1340" w:rsidRDefault="009C7F0D" w:rsidP="00C92AC6">
            <w:pPr>
              <w:rPr>
                <w:rFonts w:ascii="Calibri" w:hAnsi="Calibri"/>
                <w:b/>
                <w:color w:val="000000"/>
                <w:sz w:val="22"/>
                <w:szCs w:val="22"/>
              </w:rPr>
            </w:pPr>
            <w:r>
              <w:rPr>
                <w:rFonts w:ascii="Calibri" w:hAnsi="Calibri"/>
                <w:b/>
                <w:bCs/>
                <w:color w:val="000000"/>
                <w:sz w:val="22"/>
                <w:szCs w:val="22"/>
              </w:rPr>
              <w:t>MBC_13C</w:t>
            </w:r>
          </w:p>
        </w:tc>
        <w:tc>
          <w:tcPr>
            <w:tcW w:w="1395" w:type="dxa"/>
            <w:shd w:val="clear" w:color="auto" w:fill="auto"/>
            <w:noWrap/>
            <w:vAlign w:val="center"/>
          </w:tcPr>
          <w:p w14:paraId="0D057042" w14:textId="198D381B" w:rsidR="009C7F0D" w:rsidRPr="00CC1340" w:rsidRDefault="009C7F0D">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24B03D6A" w14:textId="09FF0D44" w:rsidR="009C7F0D" w:rsidRPr="00CC1340" w:rsidRDefault="009C7F0D" w:rsidP="00C92AC6">
            <w:pPr>
              <w:rPr>
                <w:rFonts w:ascii="Calibri" w:hAnsi="Calibri"/>
                <w:color w:val="000000"/>
                <w:sz w:val="22"/>
                <w:szCs w:val="22"/>
              </w:rPr>
            </w:pPr>
            <w:r>
              <w:rPr>
                <w:rFonts w:ascii="Calibri" w:hAnsi="Calibri"/>
                <w:color w:val="000000"/>
                <w:sz w:val="22"/>
                <w:szCs w:val="22"/>
              </w:rPr>
              <w:t>δ13C of the microbial biomass relative to Pee Dee Belemnite.</w:t>
            </w:r>
          </w:p>
        </w:tc>
      </w:tr>
      <w:tr w:rsidR="009C7F0D" w:rsidRPr="00E532F4" w14:paraId="5FE54B77" w14:textId="77777777" w:rsidTr="0019511B">
        <w:trPr>
          <w:cantSplit/>
          <w:trHeight w:val="315"/>
        </w:trPr>
        <w:tc>
          <w:tcPr>
            <w:tcW w:w="3324" w:type="dxa"/>
            <w:shd w:val="clear" w:color="000000" w:fill="92D050"/>
            <w:noWrap/>
            <w:vAlign w:val="bottom"/>
          </w:tcPr>
          <w:p w14:paraId="685845EE" w14:textId="0AD3BAE2" w:rsidR="009C7F0D" w:rsidRPr="00CC1340" w:rsidRDefault="009C7F0D" w:rsidP="00C92AC6">
            <w:pPr>
              <w:rPr>
                <w:rFonts w:ascii="Calibri" w:hAnsi="Calibri"/>
                <w:b/>
                <w:color w:val="000000"/>
                <w:sz w:val="22"/>
                <w:szCs w:val="22"/>
              </w:rPr>
            </w:pPr>
            <w:r>
              <w:rPr>
                <w:rFonts w:ascii="Calibri" w:hAnsi="Calibri"/>
                <w:b/>
                <w:bCs/>
                <w:color w:val="000000"/>
                <w:sz w:val="22"/>
                <w:szCs w:val="22"/>
              </w:rPr>
              <w:t>bulk_density</w:t>
            </w:r>
          </w:p>
        </w:tc>
        <w:tc>
          <w:tcPr>
            <w:tcW w:w="1395" w:type="dxa"/>
            <w:shd w:val="clear" w:color="auto" w:fill="auto"/>
            <w:noWrap/>
            <w:vAlign w:val="bottom"/>
          </w:tcPr>
          <w:p w14:paraId="1D7FADE1" w14:textId="59AE273E" w:rsidR="009C7F0D" w:rsidRPr="00CC1340" w:rsidRDefault="009C7F0D">
            <w:pPr>
              <w:jc w:val="center"/>
              <w:rPr>
                <w:rFonts w:ascii="Calibri" w:hAnsi="Calibri"/>
                <w:color w:val="000000"/>
                <w:sz w:val="22"/>
                <w:szCs w:val="22"/>
              </w:rPr>
            </w:pPr>
            <w:r>
              <w:rPr>
                <w:rFonts w:ascii="Calibri" w:hAnsi="Calibri"/>
                <w:color w:val="000000"/>
                <w:sz w:val="22"/>
                <w:szCs w:val="22"/>
              </w:rPr>
              <w:t>g cm-3</w:t>
            </w:r>
          </w:p>
        </w:tc>
        <w:tc>
          <w:tcPr>
            <w:tcW w:w="4764" w:type="dxa"/>
            <w:shd w:val="clear" w:color="auto" w:fill="auto"/>
            <w:noWrap/>
          </w:tcPr>
          <w:p w14:paraId="463E523A" w14:textId="18AC922B" w:rsidR="009C7F0D" w:rsidRPr="00CC1340" w:rsidRDefault="009C7F0D" w:rsidP="00C92AC6">
            <w:pPr>
              <w:rPr>
                <w:rFonts w:ascii="Calibri" w:hAnsi="Calibri"/>
                <w:color w:val="000000"/>
                <w:sz w:val="22"/>
                <w:szCs w:val="22"/>
              </w:rPr>
            </w:pPr>
            <w:r>
              <w:rPr>
                <w:rFonts w:ascii="Calibri" w:hAnsi="Calibri"/>
                <w:color w:val="000000"/>
                <w:sz w:val="22"/>
                <w:szCs w:val="22"/>
              </w:rPr>
              <w:t>soil bulk density</w:t>
            </w:r>
          </w:p>
        </w:tc>
      </w:tr>
      <w:tr w:rsidR="009C7F0D" w:rsidRPr="00E532F4" w14:paraId="575DC693" w14:textId="77777777" w:rsidTr="0019511B">
        <w:trPr>
          <w:cantSplit/>
          <w:trHeight w:val="315"/>
        </w:trPr>
        <w:tc>
          <w:tcPr>
            <w:tcW w:w="3324" w:type="dxa"/>
            <w:shd w:val="clear" w:color="000000" w:fill="92D050"/>
            <w:noWrap/>
            <w:vAlign w:val="bottom"/>
          </w:tcPr>
          <w:p w14:paraId="56313F4C" w14:textId="77B52140" w:rsidR="009C7F0D" w:rsidRPr="00CC1340" w:rsidRDefault="009C7F0D" w:rsidP="00C92AC6">
            <w:pPr>
              <w:rPr>
                <w:rFonts w:ascii="Calibri" w:hAnsi="Calibri"/>
                <w:b/>
                <w:color w:val="000000"/>
                <w:sz w:val="22"/>
                <w:szCs w:val="22"/>
              </w:rPr>
            </w:pPr>
            <w:r>
              <w:rPr>
                <w:rFonts w:ascii="Calibri" w:hAnsi="Calibri"/>
                <w:b/>
                <w:bCs/>
                <w:color w:val="000000"/>
                <w:sz w:val="22"/>
                <w:szCs w:val="22"/>
              </w:rPr>
              <w:lastRenderedPageBreak/>
              <w:t>gwc</w:t>
            </w:r>
          </w:p>
        </w:tc>
        <w:tc>
          <w:tcPr>
            <w:tcW w:w="1395" w:type="dxa"/>
            <w:shd w:val="clear" w:color="auto" w:fill="auto"/>
            <w:noWrap/>
            <w:vAlign w:val="bottom"/>
          </w:tcPr>
          <w:p w14:paraId="3A562864" w14:textId="092461A6" w:rsidR="009C7F0D" w:rsidRPr="00CC1340" w:rsidRDefault="009C7F0D">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16585FBE" w14:textId="2F703265" w:rsidR="009C7F0D" w:rsidRPr="00CC1340" w:rsidRDefault="009C7F0D" w:rsidP="00C92AC6">
            <w:pPr>
              <w:rPr>
                <w:rFonts w:ascii="Calibri" w:hAnsi="Calibri"/>
                <w:color w:val="000000"/>
                <w:sz w:val="22"/>
                <w:szCs w:val="22"/>
              </w:rPr>
            </w:pPr>
            <w:r>
              <w:rPr>
                <w:rFonts w:ascii="Calibri" w:hAnsi="Calibri"/>
                <w:color w:val="000000"/>
                <w:sz w:val="22"/>
                <w:szCs w:val="22"/>
              </w:rPr>
              <w:t>gravimetric water content (relative to dry soil)</w:t>
            </w:r>
          </w:p>
        </w:tc>
      </w:tr>
      <w:tr w:rsidR="009C7F0D" w:rsidRPr="00E532F4" w14:paraId="7CA41F4B" w14:textId="77777777" w:rsidTr="0019511B">
        <w:trPr>
          <w:cantSplit/>
          <w:trHeight w:val="315"/>
        </w:trPr>
        <w:tc>
          <w:tcPr>
            <w:tcW w:w="3324" w:type="dxa"/>
            <w:shd w:val="clear" w:color="000000" w:fill="92D050"/>
            <w:noWrap/>
            <w:vAlign w:val="center"/>
          </w:tcPr>
          <w:p w14:paraId="4EF033D9" w14:textId="7AC99A71" w:rsidR="009C7F0D" w:rsidRPr="00CC1340" w:rsidRDefault="009C7F0D" w:rsidP="00C92AC6">
            <w:pPr>
              <w:rPr>
                <w:rFonts w:ascii="Calibri" w:hAnsi="Calibri"/>
                <w:b/>
                <w:color w:val="000000"/>
                <w:sz w:val="22"/>
                <w:szCs w:val="22"/>
              </w:rPr>
            </w:pPr>
            <w:r>
              <w:rPr>
                <w:rFonts w:ascii="Calibri" w:hAnsi="Calibri"/>
                <w:b/>
                <w:bCs/>
                <w:color w:val="000000"/>
                <w:sz w:val="22"/>
                <w:szCs w:val="22"/>
              </w:rPr>
              <w:t>N_total</w:t>
            </w:r>
          </w:p>
        </w:tc>
        <w:tc>
          <w:tcPr>
            <w:tcW w:w="1395" w:type="dxa"/>
            <w:shd w:val="clear" w:color="auto" w:fill="auto"/>
            <w:noWrap/>
            <w:vAlign w:val="center"/>
          </w:tcPr>
          <w:p w14:paraId="7001EDB0" w14:textId="53C2D4E7" w:rsidR="009C7F0D" w:rsidRPr="00CC1340" w:rsidRDefault="009C7F0D">
            <w:pPr>
              <w:jc w:val="center"/>
              <w:rPr>
                <w:rFonts w:ascii="Calibri" w:hAnsi="Calibri"/>
                <w:color w:val="000000"/>
                <w:sz w:val="22"/>
                <w:szCs w:val="22"/>
              </w:rPr>
            </w:pPr>
            <w:r>
              <w:rPr>
                <w:rFonts w:ascii="Calibri" w:hAnsi="Calibri"/>
                <w:color w:val="000000"/>
                <w:sz w:val="22"/>
                <w:szCs w:val="22"/>
              </w:rPr>
              <w:t>ugN 10cm-2 20days-1</w:t>
            </w:r>
          </w:p>
        </w:tc>
        <w:tc>
          <w:tcPr>
            <w:tcW w:w="4764" w:type="dxa"/>
            <w:shd w:val="clear" w:color="auto" w:fill="auto"/>
            <w:noWrap/>
          </w:tcPr>
          <w:p w14:paraId="15085B52" w14:textId="7E4A1E0F" w:rsidR="009C7F0D" w:rsidRPr="00CC1340" w:rsidRDefault="009C7F0D" w:rsidP="00C92AC6">
            <w:pPr>
              <w:rPr>
                <w:rFonts w:ascii="Calibri" w:hAnsi="Calibri"/>
                <w:color w:val="000000"/>
                <w:sz w:val="22"/>
                <w:szCs w:val="22"/>
              </w:rPr>
            </w:pPr>
            <w:r>
              <w:rPr>
                <w:rFonts w:ascii="Calibri" w:hAnsi="Calibri"/>
                <w:color w:val="000000"/>
                <w:sz w:val="22"/>
                <w:szCs w:val="22"/>
              </w:rPr>
              <w:t>supply rate of inorganic nitrogen to PRS probes</w:t>
            </w:r>
          </w:p>
        </w:tc>
      </w:tr>
      <w:tr w:rsidR="009C7F0D" w:rsidRPr="00E532F4" w14:paraId="3474E299" w14:textId="77777777" w:rsidTr="0019511B">
        <w:trPr>
          <w:cantSplit/>
          <w:trHeight w:val="315"/>
        </w:trPr>
        <w:tc>
          <w:tcPr>
            <w:tcW w:w="3324" w:type="dxa"/>
            <w:shd w:val="clear" w:color="000000" w:fill="92D050"/>
            <w:noWrap/>
            <w:vAlign w:val="center"/>
          </w:tcPr>
          <w:p w14:paraId="01475DF1" w14:textId="2336ED8B" w:rsidR="009C7F0D" w:rsidRPr="00CC1340" w:rsidRDefault="009C7F0D" w:rsidP="00C92AC6">
            <w:pPr>
              <w:rPr>
                <w:rFonts w:ascii="Calibri" w:hAnsi="Calibri"/>
                <w:b/>
                <w:color w:val="000000"/>
                <w:sz w:val="22"/>
                <w:szCs w:val="22"/>
              </w:rPr>
            </w:pPr>
            <w:r>
              <w:rPr>
                <w:rFonts w:ascii="Calibri" w:hAnsi="Calibri"/>
                <w:b/>
                <w:bCs/>
                <w:color w:val="000000"/>
                <w:sz w:val="22"/>
                <w:szCs w:val="22"/>
              </w:rPr>
              <w:t>NO3</w:t>
            </w:r>
          </w:p>
        </w:tc>
        <w:tc>
          <w:tcPr>
            <w:tcW w:w="1395" w:type="dxa"/>
            <w:shd w:val="clear" w:color="auto" w:fill="auto"/>
            <w:noWrap/>
            <w:vAlign w:val="center"/>
          </w:tcPr>
          <w:p w14:paraId="29EBA232" w14:textId="746E7336" w:rsidR="009C7F0D" w:rsidRPr="00CC1340" w:rsidRDefault="009C7F0D">
            <w:pPr>
              <w:jc w:val="center"/>
              <w:rPr>
                <w:rFonts w:ascii="Calibri" w:hAnsi="Calibri"/>
                <w:color w:val="000000"/>
                <w:sz w:val="22"/>
                <w:szCs w:val="22"/>
              </w:rPr>
            </w:pPr>
            <w:r>
              <w:rPr>
                <w:rFonts w:ascii="Calibri" w:hAnsi="Calibri"/>
                <w:color w:val="000000"/>
                <w:sz w:val="22"/>
                <w:szCs w:val="22"/>
              </w:rPr>
              <w:t>ugN 10cm-2 20days-1</w:t>
            </w:r>
          </w:p>
        </w:tc>
        <w:tc>
          <w:tcPr>
            <w:tcW w:w="4764" w:type="dxa"/>
            <w:shd w:val="clear" w:color="auto" w:fill="auto"/>
            <w:noWrap/>
          </w:tcPr>
          <w:p w14:paraId="4FBA2D9E" w14:textId="7C702FB0" w:rsidR="009C7F0D" w:rsidRPr="00CC1340" w:rsidRDefault="009C7F0D" w:rsidP="00C92AC6">
            <w:pPr>
              <w:rPr>
                <w:rFonts w:ascii="Calibri" w:hAnsi="Calibri"/>
                <w:color w:val="000000"/>
                <w:sz w:val="22"/>
                <w:szCs w:val="22"/>
              </w:rPr>
            </w:pPr>
            <w:r>
              <w:rPr>
                <w:rFonts w:ascii="Calibri" w:hAnsi="Calibri"/>
                <w:color w:val="000000"/>
                <w:sz w:val="22"/>
                <w:szCs w:val="22"/>
              </w:rPr>
              <w:t>supply rate of nitrate to PRS probes</w:t>
            </w:r>
          </w:p>
        </w:tc>
      </w:tr>
      <w:tr w:rsidR="009C7F0D" w:rsidRPr="00E532F4" w14:paraId="4AB5BAD0" w14:textId="77777777" w:rsidTr="000D0744">
        <w:trPr>
          <w:cantSplit/>
          <w:trHeight w:val="315"/>
        </w:trPr>
        <w:tc>
          <w:tcPr>
            <w:tcW w:w="3324" w:type="dxa"/>
            <w:shd w:val="clear" w:color="000000" w:fill="92D050"/>
            <w:noWrap/>
            <w:vAlign w:val="center"/>
          </w:tcPr>
          <w:p w14:paraId="6A88AAB9" w14:textId="0D43B727" w:rsidR="009C7F0D" w:rsidRPr="00CC1340" w:rsidRDefault="009C7F0D" w:rsidP="00C92AC6">
            <w:pPr>
              <w:rPr>
                <w:rFonts w:ascii="Calibri" w:hAnsi="Calibri"/>
                <w:b/>
                <w:color w:val="000000"/>
                <w:sz w:val="22"/>
                <w:szCs w:val="22"/>
              </w:rPr>
            </w:pPr>
            <w:r>
              <w:rPr>
                <w:rFonts w:ascii="Calibri" w:hAnsi="Calibri"/>
                <w:b/>
                <w:bCs/>
                <w:color w:val="000000"/>
                <w:sz w:val="22"/>
                <w:szCs w:val="22"/>
              </w:rPr>
              <w:t>NH4</w:t>
            </w:r>
          </w:p>
        </w:tc>
        <w:tc>
          <w:tcPr>
            <w:tcW w:w="1395" w:type="dxa"/>
            <w:shd w:val="clear" w:color="auto" w:fill="auto"/>
            <w:noWrap/>
            <w:vAlign w:val="center"/>
          </w:tcPr>
          <w:p w14:paraId="180A7904" w14:textId="4C46E1E4" w:rsidR="009C7F0D" w:rsidRPr="00CC1340" w:rsidRDefault="009C7F0D">
            <w:pPr>
              <w:jc w:val="center"/>
              <w:rPr>
                <w:rFonts w:ascii="Calibri" w:hAnsi="Calibri"/>
                <w:color w:val="000000"/>
                <w:sz w:val="22"/>
                <w:szCs w:val="22"/>
              </w:rPr>
            </w:pPr>
            <w:r>
              <w:rPr>
                <w:rFonts w:ascii="Calibri" w:hAnsi="Calibri"/>
                <w:color w:val="000000"/>
                <w:sz w:val="22"/>
                <w:szCs w:val="22"/>
              </w:rPr>
              <w:t>ugN 10cm-2 20days-1</w:t>
            </w:r>
          </w:p>
        </w:tc>
        <w:tc>
          <w:tcPr>
            <w:tcW w:w="4764" w:type="dxa"/>
            <w:shd w:val="clear" w:color="auto" w:fill="auto"/>
            <w:noWrap/>
          </w:tcPr>
          <w:p w14:paraId="64D140F4" w14:textId="76E27815" w:rsidR="009C7F0D" w:rsidRPr="00CC1340" w:rsidRDefault="009C7F0D" w:rsidP="00C92AC6">
            <w:pPr>
              <w:rPr>
                <w:rFonts w:ascii="Calibri" w:hAnsi="Calibri"/>
                <w:color w:val="000000"/>
                <w:sz w:val="22"/>
                <w:szCs w:val="22"/>
              </w:rPr>
            </w:pPr>
            <w:r>
              <w:rPr>
                <w:rFonts w:ascii="Calibri" w:hAnsi="Calibri"/>
                <w:color w:val="000000"/>
                <w:sz w:val="22"/>
                <w:szCs w:val="22"/>
              </w:rPr>
              <w:t>supply rate of ammonium to PRS probes</w:t>
            </w:r>
          </w:p>
        </w:tc>
      </w:tr>
    </w:tbl>
    <w:p w14:paraId="7C4F6BE9" w14:textId="77777777" w:rsidR="008B2ED6" w:rsidRDefault="008B2ED6" w:rsidP="008B2ED6">
      <w:r>
        <w:t>* Values for these location fields have been standardized for NGEE Arctic and are required fields for all data dictionaries. (</w:t>
      </w:r>
      <w:hyperlink r:id="rId9" w:history="1">
        <w:r w:rsidR="00877B26" w:rsidRPr="003F7CAB">
          <w:rPr>
            <w:rStyle w:val="Hyperlink"/>
          </w:rPr>
          <w:t>http://ngee-arctic.ornl.gov/content/metadata-entry-data-upload-and-data-management-help</w:t>
        </w:r>
      </w:hyperlink>
      <w:r w:rsidR="00877B26">
        <w:t>)</w:t>
      </w:r>
      <w:r>
        <w:t xml:space="preserve"> </w:t>
      </w:r>
    </w:p>
    <w:p w14:paraId="0DEBC0B5" w14:textId="77777777" w:rsidR="001D3396" w:rsidRDefault="001D3396" w:rsidP="001D3396"/>
    <w:p w14:paraId="2720BE7F" w14:textId="77777777" w:rsidR="00CC1340" w:rsidRDefault="00CC1340" w:rsidP="00871B8F"/>
    <w:p w14:paraId="4F00E347" w14:textId="77777777" w:rsidR="009E1207" w:rsidRDefault="009E1207" w:rsidP="00871B8F"/>
    <w:p w14:paraId="701C09AF" w14:textId="77777777" w:rsidR="009E1207" w:rsidRDefault="009E1207" w:rsidP="00871B8F"/>
    <w:p w14:paraId="7EAC782E" w14:textId="77777777" w:rsidR="009E1207" w:rsidRDefault="009E1207" w:rsidP="00871B8F"/>
    <w:p w14:paraId="398B756C" w14:textId="77777777" w:rsidR="009E1207" w:rsidRDefault="009E1207" w:rsidP="00871B8F"/>
    <w:p w14:paraId="36247BB0" w14:textId="77777777" w:rsidR="009E1207" w:rsidRDefault="009E1207" w:rsidP="00871B8F"/>
    <w:p w14:paraId="0619BE81" w14:textId="4E2972AA" w:rsidR="00871B8F" w:rsidRPr="00CC1340" w:rsidRDefault="00871B8F" w:rsidP="00871B8F">
      <w:r w:rsidRPr="00871B8F">
        <w:rPr>
          <w:b/>
        </w:rPr>
        <w:t>Example Data Records:</w:t>
      </w:r>
    </w:p>
    <w:p w14:paraId="24AE0ABF" w14:textId="5B06705B" w:rsidR="00871B8F" w:rsidRDefault="00871B8F" w:rsidP="00871B8F"/>
    <w:tbl>
      <w:tblPr>
        <w:tblStyle w:val="TableGrid"/>
        <w:tblW w:w="0" w:type="auto"/>
        <w:tblLook w:val="04A0" w:firstRow="1" w:lastRow="0" w:firstColumn="1" w:lastColumn="0" w:noHBand="0" w:noVBand="1"/>
      </w:tblPr>
      <w:tblGrid>
        <w:gridCol w:w="9576"/>
      </w:tblGrid>
      <w:tr w:rsidR="00871B8F" w14:paraId="502D7191" w14:textId="77777777" w:rsidTr="00C92AC6">
        <w:tc>
          <w:tcPr>
            <w:tcW w:w="9576" w:type="dxa"/>
          </w:tcPr>
          <w:p w14:paraId="7FAC2BB6" w14:textId="77777777" w:rsidR="00871B8F" w:rsidRDefault="00871B8F" w:rsidP="00C92AC6"/>
          <w:p w14:paraId="0B15E94B" w14:textId="77777777" w:rsidR="000D0744" w:rsidRDefault="000D0744" w:rsidP="00C92AC6"/>
          <w:p w14:paraId="5BC92F6E" w14:textId="211137B1" w:rsidR="000D0744" w:rsidRDefault="000D0744" w:rsidP="00C92AC6"/>
        </w:tc>
      </w:tr>
    </w:tbl>
    <w:p w14:paraId="663E118D" w14:textId="77777777" w:rsidR="00CC1340" w:rsidRDefault="00CC1340" w:rsidP="00CC1340">
      <w:pPr>
        <w:rPr>
          <w:b/>
        </w:rPr>
      </w:pPr>
    </w:p>
    <w:p w14:paraId="4BA6E15D" w14:textId="77777777" w:rsidR="00CC1340" w:rsidRDefault="00CC1340" w:rsidP="00CC1340">
      <w:pPr>
        <w:tabs>
          <w:tab w:val="left" w:pos="7000"/>
        </w:tabs>
      </w:pPr>
      <w:r>
        <w:tab/>
      </w:r>
    </w:p>
    <w:p w14:paraId="67F25FF5" w14:textId="5C17C41D" w:rsidR="00CC1340" w:rsidRDefault="00CC1340" w:rsidP="00CC1340">
      <w:pPr>
        <w:tabs>
          <w:tab w:val="left" w:pos="7000"/>
        </w:tabs>
      </w:pPr>
      <w:r>
        <w:tab/>
      </w:r>
    </w:p>
    <w:p w14:paraId="1E6A11EA" w14:textId="77777777" w:rsidR="00CC1340" w:rsidRDefault="00CC1340" w:rsidP="001D3396"/>
    <w:p w14:paraId="67FC9409" w14:textId="77777777" w:rsidR="00871B8F" w:rsidRDefault="00871B8F" w:rsidP="00E532F4">
      <w:pPr>
        <w:rPr>
          <w:b/>
        </w:rPr>
      </w:pPr>
    </w:p>
    <w:p w14:paraId="43646262" w14:textId="77777777" w:rsidR="003C4427" w:rsidRDefault="003C4427" w:rsidP="0024302C">
      <w:pPr>
        <w:tabs>
          <w:tab w:val="left" w:pos="3795"/>
        </w:tabs>
        <w:rPr>
          <w:b/>
          <w:sz w:val="28"/>
          <w:szCs w:val="28"/>
        </w:rPr>
      </w:pPr>
    </w:p>
    <w:p w14:paraId="7AFE46BD" w14:textId="77777777" w:rsidR="0024302C" w:rsidRPr="00A55677" w:rsidRDefault="0024302C" w:rsidP="0024302C">
      <w:pPr>
        <w:tabs>
          <w:tab w:val="left" w:pos="3795"/>
        </w:tabs>
        <w:rPr>
          <w:sz w:val="28"/>
          <w:szCs w:val="28"/>
        </w:rPr>
      </w:pPr>
      <w:r w:rsidRPr="0024302C">
        <w:rPr>
          <w:b/>
          <w:sz w:val="28"/>
          <w:szCs w:val="28"/>
        </w:rPr>
        <w:t>Data Acquisition Materials and Methods</w:t>
      </w:r>
    </w:p>
    <w:p w14:paraId="7BA67971" w14:textId="34D9C5F8" w:rsidR="00F83358" w:rsidRDefault="00F83358" w:rsidP="00066CC9">
      <w:pPr>
        <w:pStyle w:val="ListParagraph"/>
        <w:numPr>
          <w:ilvl w:val="0"/>
          <w:numId w:val="6"/>
        </w:numPr>
      </w:pPr>
      <w:r>
        <w:t xml:space="preserve">Experimental setup </w:t>
      </w:r>
      <w:r w:rsidR="0050033F">
        <w:t>and glucose addition manipulation</w:t>
      </w:r>
    </w:p>
    <w:p w14:paraId="5CF6F412" w14:textId="45AF54D1" w:rsidR="0021075D" w:rsidRDefault="0021075D" w:rsidP="0021075D">
      <w:pPr>
        <w:pStyle w:val="ListParagraph"/>
        <w:numPr>
          <w:ilvl w:val="1"/>
          <w:numId w:val="6"/>
        </w:numPr>
      </w:pPr>
      <w:r>
        <w:rPr>
          <w:rFonts w:asciiTheme="majorHAnsi" w:hAnsiTheme="majorHAnsi"/>
        </w:rPr>
        <w:t>On 8/24/14, mesocosms were</w:t>
      </w:r>
      <w:r w:rsidRPr="00B86D08">
        <w:rPr>
          <w:rFonts w:asciiTheme="majorHAnsi" w:hAnsiTheme="majorHAnsi"/>
        </w:rPr>
        <w:t xml:space="preserve"> </w:t>
      </w:r>
      <w:r>
        <w:rPr>
          <w:rFonts w:asciiTheme="majorHAnsi" w:hAnsiTheme="majorHAnsi"/>
        </w:rPr>
        <w:t>constructed by inserting</w:t>
      </w:r>
      <w:r w:rsidRPr="00B86D08">
        <w:rPr>
          <w:rFonts w:asciiTheme="majorHAnsi" w:hAnsiTheme="majorHAnsi"/>
        </w:rPr>
        <w:t xml:space="preserve"> </w:t>
      </w:r>
      <w:r>
        <w:rPr>
          <w:rFonts w:asciiTheme="majorHAnsi" w:hAnsiTheme="majorHAnsi"/>
        </w:rPr>
        <w:t>45</w:t>
      </w:r>
      <w:r w:rsidRPr="00B86D08">
        <w:rPr>
          <w:rFonts w:asciiTheme="majorHAnsi" w:hAnsiTheme="majorHAnsi"/>
        </w:rPr>
        <w:t xml:space="preserve"> cm-long PVC </w:t>
      </w:r>
      <w:r>
        <w:rPr>
          <w:rFonts w:asciiTheme="majorHAnsi" w:hAnsiTheme="majorHAnsi"/>
        </w:rPr>
        <w:t xml:space="preserve">columns </w:t>
      </w:r>
      <w:r w:rsidRPr="00B86D08">
        <w:rPr>
          <w:rFonts w:asciiTheme="majorHAnsi" w:hAnsiTheme="majorHAnsi"/>
        </w:rPr>
        <w:t>vertically in the s</w:t>
      </w:r>
      <w:r>
        <w:rPr>
          <w:rFonts w:asciiTheme="majorHAnsi" w:hAnsiTheme="majorHAnsi"/>
        </w:rPr>
        <w:t>oil</w:t>
      </w:r>
      <w:r w:rsidRPr="00B86D08">
        <w:rPr>
          <w:rFonts w:asciiTheme="majorHAnsi" w:hAnsiTheme="majorHAnsi"/>
        </w:rPr>
        <w:t xml:space="preserve"> </w:t>
      </w:r>
      <w:r>
        <w:rPr>
          <w:rFonts w:asciiTheme="majorHAnsi" w:hAnsiTheme="majorHAnsi"/>
        </w:rPr>
        <w:t>to span</w:t>
      </w:r>
      <w:r w:rsidRPr="00B86D08">
        <w:rPr>
          <w:rFonts w:asciiTheme="majorHAnsi" w:hAnsiTheme="majorHAnsi"/>
        </w:rPr>
        <w:t xml:space="preserve"> the full active layer depth</w:t>
      </w:r>
      <w:r>
        <w:rPr>
          <w:rFonts w:asciiTheme="majorHAnsi" w:hAnsiTheme="majorHAnsi"/>
        </w:rPr>
        <w:t xml:space="preserve"> (32-44 cm)</w:t>
      </w:r>
      <w:r w:rsidRPr="00B86D08">
        <w:rPr>
          <w:rFonts w:asciiTheme="majorHAnsi" w:hAnsiTheme="majorHAnsi"/>
        </w:rPr>
        <w:t xml:space="preserve">. </w:t>
      </w:r>
      <w:r>
        <w:rPr>
          <w:rFonts w:asciiTheme="majorHAnsi" w:hAnsiTheme="majorHAnsi"/>
        </w:rPr>
        <w:t>A 4</w:t>
      </w:r>
      <w:r w:rsidRPr="00B86D08">
        <w:rPr>
          <w:rFonts w:asciiTheme="majorHAnsi" w:hAnsiTheme="majorHAnsi"/>
        </w:rPr>
        <w:t xml:space="preserve"> cm high collar fitted with a</w:t>
      </w:r>
      <w:r>
        <w:rPr>
          <w:rFonts w:asciiTheme="majorHAnsi" w:hAnsiTheme="majorHAnsi"/>
        </w:rPr>
        <w:t xml:space="preserve"> 3</w:t>
      </w:r>
      <w:r w:rsidRPr="00B86D08">
        <w:rPr>
          <w:rFonts w:asciiTheme="majorHAnsi" w:hAnsiTheme="majorHAnsi"/>
        </w:rPr>
        <w:t xml:space="preserve"> cm deep trench</w:t>
      </w:r>
      <w:r>
        <w:rPr>
          <w:rFonts w:asciiTheme="majorHAnsi" w:hAnsiTheme="majorHAnsi"/>
        </w:rPr>
        <w:t xml:space="preserve"> was fitted to the top rim of each mesocosms, in order to create an air</w:t>
      </w:r>
      <w:r w:rsidRPr="00B86D08">
        <w:rPr>
          <w:rFonts w:asciiTheme="majorHAnsi" w:hAnsiTheme="majorHAnsi"/>
        </w:rPr>
        <w:t xml:space="preserve">tight </w:t>
      </w:r>
      <w:r>
        <w:rPr>
          <w:rFonts w:asciiTheme="majorHAnsi" w:hAnsiTheme="majorHAnsi"/>
        </w:rPr>
        <w:t>water lock with a static soil chamber</w:t>
      </w:r>
      <w:r w:rsidRPr="00B86D08">
        <w:rPr>
          <w:rFonts w:asciiTheme="majorHAnsi" w:hAnsiTheme="majorHAnsi"/>
        </w:rPr>
        <w:t>.</w:t>
      </w:r>
      <w:r>
        <w:rPr>
          <w:rFonts w:asciiTheme="majorHAnsi" w:hAnsiTheme="majorHAnsi"/>
        </w:rPr>
        <w:t xml:space="preserve">  </w:t>
      </w:r>
    </w:p>
    <w:p w14:paraId="2CBF2912" w14:textId="5C8727E3" w:rsidR="00AD3FDC" w:rsidRPr="0021075D" w:rsidRDefault="0021075D" w:rsidP="00AD3FDC">
      <w:pPr>
        <w:pStyle w:val="ListParagraph"/>
        <w:numPr>
          <w:ilvl w:val="1"/>
          <w:numId w:val="6"/>
        </w:numPr>
      </w:pPr>
      <w:r>
        <w:rPr>
          <w:rFonts w:asciiTheme="majorHAnsi" w:hAnsiTheme="majorHAnsi"/>
        </w:rPr>
        <w:t xml:space="preserve">On August 29, 2014, one of three treatment solutions was injected into each mesocosm, for a set of three treatment levels per polygon. </w:t>
      </w:r>
    </w:p>
    <w:p w14:paraId="512E5C9B" w14:textId="6449BE43" w:rsidR="0021075D" w:rsidRPr="0021075D" w:rsidRDefault="0021075D" w:rsidP="0050033F">
      <w:pPr>
        <w:pStyle w:val="ListParagraph"/>
        <w:numPr>
          <w:ilvl w:val="2"/>
          <w:numId w:val="6"/>
        </w:numPr>
      </w:pPr>
      <w:r>
        <w:rPr>
          <w:rFonts w:asciiTheme="majorHAnsi" w:hAnsiTheme="majorHAnsi"/>
        </w:rPr>
        <w:t xml:space="preserve">The high glucose (HG) treatment contained 6.125 g of </w:t>
      </w:r>
      <w:r>
        <w:rPr>
          <w:rFonts w:asciiTheme="majorHAnsi" w:hAnsiTheme="majorHAnsi"/>
          <w:vertAlign w:val="superscript"/>
        </w:rPr>
        <w:t>13</w:t>
      </w:r>
      <w:r>
        <w:rPr>
          <w:rFonts w:asciiTheme="majorHAnsi" w:hAnsiTheme="majorHAnsi"/>
        </w:rPr>
        <w:t xml:space="preserve">C-labeled glucose in 122.5 mL DDI water; the low glucose (LG) treatment contained 1.225 g of </w:t>
      </w:r>
      <w:r>
        <w:rPr>
          <w:rFonts w:asciiTheme="majorHAnsi" w:hAnsiTheme="majorHAnsi"/>
          <w:vertAlign w:val="superscript"/>
        </w:rPr>
        <w:t>13</w:t>
      </w:r>
      <w:r>
        <w:rPr>
          <w:rFonts w:asciiTheme="majorHAnsi" w:hAnsiTheme="majorHAnsi"/>
        </w:rPr>
        <w:t xml:space="preserve">C labeled glucose in 122.5 mL DDI water; and the control (CT) treatment contained 122.5 mL DDI water only.  </w:t>
      </w:r>
    </w:p>
    <w:p w14:paraId="7C1504C6" w14:textId="500EA3C9" w:rsidR="0021075D" w:rsidRPr="004923B0" w:rsidRDefault="004923B0" w:rsidP="0050033F">
      <w:pPr>
        <w:pStyle w:val="ListParagraph"/>
        <w:numPr>
          <w:ilvl w:val="2"/>
          <w:numId w:val="6"/>
        </w:numPr>
      </w:pPr>
      <w:r>
        <w:rPr>
          <w:rFonts w:asciiTheme="majorHAnsi" w:hAnsiTheme="majorHAnsi"/>
        </w:rPr>
        <w:t xml:space="preserve">Glucose had an isotopic enrichment of 6 atom %, made from a mixture of 99 atom % and natural abundance glucose. </w:t>
      </w:r>
    </w:p>
    <w:p w14:paraId="7D6254AE" w14:textId="7CE5FBBD" w:rsidR="004923B0" w:rsidRPr="00AD3FDC" w:rsidRDefault="004923B0" w:rsidP="0050033F">
      <w:pPr>
        <w:pStyle w:val="ListParagraph"/>
        <w:numPr>
          <w:ilvl w:val="2"/>
          <w:numId w:val="6"/>
        </w:numPr>
      </w:pPr>
      <w:r>
        <w:rPr>
          <w:rFonts w:asciiTheme="majorHAnsi" w:hAnsiTheme="majorHAnsi"/>
        </w:rPr>
        <w:lastRenderedPageBreak/>
        <w:t xml:space="preserve">Hypodermic needles were used to inject solutions into the mineral soil, 15 cm below the soil surface in a 5 </w:t>
      </w:r>
      <w:r>
        <w:rPr>
          <w:rFonts w:ascii="Calibri" w:hAnsi="Calibri"/>
        </w:rPr>
        <w:t>×</w:t>
      </w:r>
      <w:r>
        <w:rPr>
          <w:rFonts w:asciiTheme="majorHAnsi" w:hAnsiTheme="majorHAnsi"/>
        </w:rPr>
        <w:t xml:space="preserve"> 5 grid.</w:t>
      </w:r>
    </w:p>
    <w:p w14:paraId="198B82FB" w14:textId="218C96F6" w:rsidR="00AD3FDC" w:rsidRPr="00F849FB" w:rsidRDefault="00AD3FDC" w:rsidP="0021075D">
      <w:pPr>
        <w:pStyle w:val="ListParagraph"/>
        <w:numPr>
          <w:ilvl w:val="1"/>
          <w:numId w:val="6"/>
        </w:numPr>
      </w:pPr>
      <w:r>
        <w:rPr>
          <w:rFonts w:asciiTheme="majorHAnsi" w:hAnsiTheme="majorHAnsi"/>
        </w:rPr>
        <w:t>HG and CT treatments were repeated</w:t>
      </w:r>
      <w:r w:rsidR="00117B19">
        <w:rPr>
          <w:rFonts w:asciiTheme="majorHAnsi" w:hAnsiTheme="majorHAnsi"/>
        </w:rPr>
        <w:t xml:space="preserve"> on August 1, 2015.</w:t>
      </w:r>
      <w:r>
        <w:rPr>
          <w:rFonts w:asciiTheme="majorHAnsi" w:hAnsiTheme="majorHAnsi"/>
        </w:rPr>
        <w:t xml:space="preserve"> </w:t>
      </w:r>
    </w:p>
    <w:p w14:paraId="528AAE03" w14:textId="2D428EC5" w:rsidR="00F83358" w:rsidRDefault="00F83358" w:rsidP="00066CC9">
      <w:pPr>
        <w:pStyle w:val="ListParagraph"/>
        <w:numPr>
          <w:ilvl w:val="0"/>
          <w:numId w:val="6"/>
        </w:numPr>
      </w:pPr>
      <w:r>
        <w:t>Trace gas flux measurement and ecosystem respiration partitioning</w:t>
      </w:r>
    </w:p>
    <w:p w14:paraId="4A073A5C" w14:textId="29881A02" w:rsidR="00F83358" w:rsidRDefault="00874FEB" w:rsidP="00117B19">
      <w:pPr>
        <w:pStyle w:val="ListParagraph"/>
        <w:numPr>
          <w:ilvl w:val="1"/>
          <w:numId w:val="6"/>
        </w:numPr>
      </w:pPr>
      <w:r w:rsidRPr="0024521B">
        <w:t>Fluxes of CO</w:t>
      </w:r>
      <w:r w:rsidRPr="0024521B">
        <w:rPr>
          <w:vertAlign w:val="subscript"/>
        </w:rPr>
        <w:t>2</w:t>
      </w:r>
      <w:r w:rsidRPr="0024521B">
        <w:t xml:space="preserve"> and CH</w:t>
      </w:r>
      <w:r w:rsidRPr="0024521B">
        <w:rPr>
          <w:vertAlign w:val="subscript"/>
        </w:rPr>
        <w:t>4</w:t>
      </w:r>
      <w:r w:rsidRPr="0024521B">
        <w:t xml:space="preserve"> were measured using opaque or transparent static chambers (25 cm diameter, 15-20 cm height)</w:t>
      </w:r>
      <w:r w:rsidR="0024521B" w:rsidRPr="0024521B">
        <w:t>, seated directly on mesocosms in water-filled airlock</w:t>
      </w:r>
      <w:r w:rsidR="0050033F">
        <w:t>s</w:t>
      </w:r>
      <w:r w:rsidRPr="0024521B">
        <w:t xml:space="preserve">. Chambers were tall enough to enclose vegetation and were vented according to </w:t>
      </w:r>
      <w:r w:rsidR="00066CC9" w:rsidRPr="0024521B">
        <w:fldChar w:fldCharType="begin"/>
      </w:r>
      <w:r w:rsidR="00066CC9" w:rsidRPr="0024521B">
        <w:instrText xml:space="preserve"> ADDIN ZOTERO_ITEM CSL_CITATION {"citationID":"ee1os9asb","properties":{"formattedCitation":"{\\rtf (Xu \\i et al.\\i0{}, 2006)}","plainCitation":"(Xu et al., 2006)"},"citationItems":[{"id":6,"uris":["http://zotero.org/users/447516/items/MSFVE2QK"],"uri":["http://zotero.org/users/447516/items/MSFVE2QK"],"itemData":{"id":6,"type":"article-journal","title":"On maintaining pressure equilibrium between a soil CO &lt;sub&gt;2&lt;/sub&gt; flux chamber and the ambient air","container-title":"Journal of Geophysical Research","volume":"111","issue":"D8","source":"CrossRef","URL":"http://doi.wiley.com/10.1029/2005JD006435","DOI":"10.1029/2005JD006435","ISSN":"0148-0227","language":"en","author":[{"family":"Xu","given":"Liukang"},{"family":"Furtaw","given":"Michael D."},{"family":"Madsen","given":"Rodney A."},{"family":"Garcia","given":"Richard L."},{"family":"Anderson","given":"Daniel J."},{"family":"McDermitt","given":"Dayle K."}],"issued":{"date-parts":[["2006"]]},"accessed":{"date-parts":[["2014",7,29]]}}}],"schema":"https://github.com/citation-style-language/schema/raw/master/csl-citation.json"} </w:instrText>
      </w:r>
      <w:r w:rsidR="00066CC9" w:rsidRPr="0024521B">
        <w:fldChar w:fldCharType="separate"/>
      </w:r>
      <w:r w:rsidR="00066CC9" w:rsidRPr="0024521B">
        <w:t xml:space="preserve">Xu </w:t>
      </w:r>
      <w:r w:rsidR="00066CC9" w:rsidRPr="0024521B">
        <w:rPr>
          <w:i/>
          <w:iCs/>
        </w:rPr>
        <w:t>et al.</w:t>
      </w:r>
      <w:r w:rsidR="00066CC9" w:rsidRPr="0024521B">
        <w:t>, (2006)</w:t>
      </w:r>
      <w:r w:rsidR="00066CC9" w:rsidRPr="0024521B">
        <w:fldChar w:fldCharType="end"/>
      </w:r>
      <w:r w:rsidR="00066CC9" w:rsidRPr="0024521B">
        <w:t xml:space="preserve"> to minimize pressure excursions due to the Venturi effect. </w:t>
      </w:r>
      <w:r w:rsidRPr="0024521B">
        <w:t xml:space="preserve">A </w:t>
      </w:r>
      <w:r w:rsidR="00066CC9" w:rsidRPr="0024521B">
        <w:t>Los Gatos Research, Inc. (LGR) portable Greenhouse Gas Analyzer</w:t>
      </w:r>
      <w:r w:rsidRPr="0024521B">
        <w:t xml:space="preserve"> was used to record</w:t>
      </w:r>
      <w:r w:rsidR="00066CC9" w:rsidRPr="0024521B">
        <w:t xml:space="preserve"> CO</w:t>
      </w:r>
      <w:r w:rsidR="00066CC9" w:rsidRPr="0024521B">
        <w:rPr>
          <w:vertAlign w:val="subscript"/>
        </w:rPr>
        <w:t>2</w:t>
      </w:r>
      <w:r w:rsidR="00066CC9" w:rsidRPr="0024521B">
        <w:t xml:space="preserve"> and CH</w:t>
      </w:r>
      <w:r w:rsidR="00066CC9" w:rsidRPr="0024521B">
        <w:rPr>
          <w:vertAlign w:val="subscript"/>
        </w:rPr>
        <w:t>4</w:t>
      </w:r>
      <w:r w:rsidR="00066CC9" w:rsidRPr="0024521B">
        <w:t xml:space="preserve"> concentrations within the chamber</w:t>
      </w:r>
      <w:r w:rsidRPr="0024521B">
        <w:t xml:space="preserve"> </w:t>
      </w:r>
      <w:r w:rsidR="00066CC9" w:rsidRPr="0024521B">
        <w:t>over 4-8 minutes, and</w:t>
      </w:r>
      <w:r w:rsidRPr="0024521B">
        <w:t xml:space="preserve"> the flux rate of each gas was</w:t>
      </w:r>
      <w:r w:rsidR="00066CC9" w:rsidRPr="0024521B">
        <w:t xml:space="preserve"> calculated from the slope of the linear portion of the concentration vs. time curve. </w:t>
      </w:r>
    </w:p>
    <w:p w14:paraId="6D6E0323" w14:textId="4C57DF82" w:rsidR="00117B19" w:rsidRDefault="00E028FE" w:rsidP="00117B19">
      <w:pPr>
        <w:pStyle w:val="ListParagraph"/>
        <w:numPr>
          <w:ilvl w:val="1"/>
          <w:numId w:val="6"/>
        </w:numPr>
      </w:pPr>
      <w:r>
        <w:t>The carbon isotope composition of</w:t>
      </w:r>
      <w:r w:rsidR="00117B19">
        <w:t xml:space="preserve"> ecosystem respiration was measured</w:t>
      </w:r>
      <w:r w:rsidR="00C4184F">
        <w:t xml:space="preserve"> in 2015</w:t>
      </w:r>
      <w:r w:rsidR="00117B19">
        <w:t xml:space="preserve"> using the Keeling Plot method</w:t>
      </w:r>
      <w:r w:rsidR="001622ED">
        <w:t xml:space="preserve"> </w:t>
      </w:r>
      <w:r w:rsidR="001622ED">
        <w:fldChar w:fldCharType="begin"/>
      </w:r>
      <w:r w:rsidR="001622ED">
        <w:instrText xml:space="preserve"> ADDIN ZOTERO_ITEM CSL_CITATION {"citationID":"2c00vd873k","properties":{"formattedCitation":"(Keeling, 1958)","plainCitation":"(Keeling, 1958)"},"citationItems":[{"id":2973,"uris":["http://zotero.org/users/447516/items/2PWFCX39"],"uri":["http://zotero.org/users/447516/items/2PWFCX39"],"itemData":{"id":2973,"type":"article-journal","title":"The concentration and isotopic abundances of atmospheric carbon dioxide in rural areas","container-title":"Geochimica et Cosmochimica Acta","page":"322-334","volume":"13","issue":"4","source":"ScienceDirect","abstract":"Fifty samples of rural air collected near the Pacific coast of North America have been analysed for carbon dioxide reporting, in addition to concentration in air, the isotopic abundances of C13 and O18. A correlation observed for all samples between C13 isotope abundance and concentration in air can be explained by assuming an initial composition for atmospheric carbon dioxide of 0.031 volume per cent in air, C13C12 ratio−7.0 per mil., to which is added carbon dioxide of plant origin with a ratio of approximately −23 per mil. Minimum concentrations and associated carbon isotope ratios at different stations show very little variation (0.0307–0.0316 per cent, −6.7 to −7.4 per mil) and are believed to be representative of Pacific maritime air. Oxygen isotope abundances are approximately the same as for carbon dioxide in chemical equilibrium with average ocean water, but individual samples show variations which generally do not correlate with changes in concentration in air and are as yet unexplained.","DOI":"10.1016/0016-7037(58)90033-4","ISSN":"0016-7037","journalAbbreviation":"Geochimica et Cosmochimica Acta","author":[{"family":"Keeling","given":"Charles D"}],"issued":{"date-parts":[["1958",1,1]]},"accessed":{"date-parts":[["2016",1,7]],"season":"18:00:01"}}}],"schema":"https://github.com/citation-style-language/schema/raw/master/csl-citation.json"} </w:instrText>
      </w:r>
      <w:r w:rsidR="001622ED">
        <w:fldChar w:fldCharType="separate"/>
      </w:r>
      <w:r w:rsidR="001622ED">
        <w:rPr>
          <w:noProof/>
        </w:rPr>
        <w:t>(Keeling, 1958)</w:t>
      </w:r>
      <w:r w:rsidR="001622ED">
        <w:fldChar w:fldCharType="end"/>
      </w:r>
      <w:r w:rsidR="001622ED">
        <w:t>.  O</w:t>
      </w:r>
      <w:r w:rsidR="00117B19">
        <w:t>ver 60-80 minutes immediately following</w:t>
      </w:r>
      <w:r>
        <w:t xml:space="preserve"> CO</w:t>
      </w:r>
      <w:r>
        <w:rPr>
          <w:vertAlign w:val="subscript"/>
        </w:rPr>
        <w:t>2</w:t>
      </w:r>
      <w:r w:rsidR="00117B19">
        <w:t xml:space="preserve"> flux measurement,</w:t>
      </w:r>
      <w:r>
        <w:t xml:space="preserve"> opaque chambers were left in place and</w:t>
      </w:r>
      <w:r w:rsidR="00117B19">
        <w:t xml:space="preserve"> 5 25 mL gas samples were collected </w:t>
      </w:r>
      <w:r>
        <w:t>at ~15 minute intervals</w:t>
      </w:r>
      <w:r w:rsidR="00117B19">
        <w:t>.  CO</w:t>
      </w:r>
      <w:r w:rsidR="00117B19">
        <w:rPr>
          <w:vertAlign w:val="subscript"/>
        </w:rPr>
        <w:t>2</w:t>
      </w:r>
      <w:r w:rsidR="00117B19">
        <w:t xml:space="preserve"> concentration and </w:t>
      </w:r>
      <w:r w:rsidR="00117B19">
        <w:rPr>
          <w:vertAlign w:val="superscript"/>
        </w:rPr>
        <w:t>13</w:t>
      </w:r>
      <w:r w:rsidR="00117B19">
        <w:t xml:space="preserve">C abundance were measured from each gas sample.  With each set of 5 samples, </w:t>
      </w:r>
      <w:r w:rsidR="00117B19">
        <w:rPr>
          <w:vertAlign w:val="superscript"/>
        </w:rPr>
        <w:t>13</w:t>
      </w:r>
      <w:r w:rsidR="00117B19">
        <w:t>C abundance was plotted against 1/[CO</w:t>
      </w:r>
      <w:r w:rsidR="00117B19">
        <w:rPr>
          <w:vertAlign w:val="subscript"/>
        </w:rPr>
        <w:t>2</w:t>
      </w:r>
      <w:r w:rsidR="00117B19">
        <w:t xml:space="preserve">], and ecosystem respiration </w:t>
      </w:r>
      <w:r w:rsidR="00117B19">
        <w:rPr>
          <w:vertAlign w:val="superscript"/>
        </w:rPr>
        <w:t>13</w:t>
      </w:r>
      <w:r w:rsidR="00117B19">
        <w:t>C abundance was calculated as the y-intercept of the linear regression.</w:t>
      </w:r>
    </w:p>
    <w:p w14:paraId="2D24BD08" w14:textId="796E3245" w:rsidR="001571DE" w:rsidRPr="0024521B" w:rsidRDefault="001571DE" w:rsidP="00117B19">
      <w:pPr>
        <w:pStyle w:val="ListParagraph"/>
        <w:numPr>
          <w:ilvl w:val="1"/>
          <w:numId w:val="6"/>
        </w:numPr>
      </w:pPr>
      <w:r>
        <w:t xml:space="preserve">Using known glucose </w:t>
      </w:r>
      <w:r>
        <w:rPr>
          <w:vertAlign w:val="superscript"/>
        </w:rPr>
        <w:t>13</w:t>
      </w:r>
      <w:r>
        <w:t xml:space="preserve">C values and calculated </w:t>
      </w:r>
      <w:r>
        <w:rPr>
          <w:vertAlign w:val="superscript"/>
        </w:rPr>
        <w:t>13</w:t>
      </w:r>
      <w:r>
        <w:t xml:space="preserve">C values for CT and HG </w:t>
      </w:r>
      <w:r w:rsidR="00257382">
        <w:t>respiration measurements</w:t>
      </w:r>
      <w:r>
        <w:t>, a 2 end-member isotope mixing model was used to partition ecosystem respiration from HG plots into glucose-derived and background (non-glucose</w:t>
      </w:r>
      <w:r w:rsidR="009001A7">
        <w:t xml:space="preserve"> </w:t>
      </w:r>
      <w:r>
        <w:t>derived) components.</w:t>
      </w:r>
    </w:p>
    <w:p w14:paraId="1C49A82D" w14:textId="5EBE6A77" w:rsidR="00F83358" w:rsidRDefault="00F83358" w:rsidP="0064718A">
      <w:pPr>
        <w:pStyle w:val="Heading2"/>
        <w:numPr>
          <w:ilvl w:val="0"/>
          <w:numId w:val="6"/>
        </w:numPr>
        <w:rPr>
          <w:b w:val="0"/>
          <w:sz w:val="24"/>
          <w:szCs w:val="24"/>
        </w:rPr>
      </w:pPr>
      <w:r>
        <w:rPr>
          <w:b w:val="0"/>
          <w:sz w:val="24"/>
          <w:szCs w:val="24"/>
        </w:rPr>
        <w:t>Soil collection and analysis</w:t>
      </w:r>
    </w:p>
    <w:p w14:paraId="3954B639" w14:textId="1C07AA3F" w:rsidR="00F849FB" w:rsidRDefault="00AE0395" w:rsidP="00F849FB">
      <w:pPr>
        <w:pStyle w:val="Heading2"/>
        <w:numPr>
          <w:ilvl w:val="1"/>
          <w:numId w:val="6"/>
        </w:numPr>
        <w:rPr>
          <w:b w:val="0"/>
          <w:sz w:val="24"/>
          <w:szCs w:val="24"/>
        </w:rPr>
      </w:pPr>
      <w:r>
        <w:rPr>
          <w:b w:val="0"/>
          <w:sz w:val="24"/>
          <w:szCs w:val="24"/>
        </w:rPr>
        <w:t>2014 s</w:t>
      </w:r>
      <w:r w:rsidR="00F849FB">
        <w:rPr>
          <w:b w:val="0"/>
          <w:sz w:val="24"/>
          <w:szCs w:val="24"/>
        </w:rPr>
        <w:t>oil cores were collected from a set o</w:t>
      </w:r>
      <w:r w:rsidR="005C7172">
        <w:rPr>
          <w:b w:val="0"/>
          <w:sz w:val="24"/>
          <w:szCs w:val="24"/>
        </w:rPr>
        <w:t>f replicate HG, LG, or CT plots</w:t>
      </w:r>
      <w:r w:rsidR="00F849FB">
        <w:rPr>
          <w:b w:val="0"/>
          <w:sz w:val="24"/>
          <w:szCs w:val="24"/>
        </w:rPr>
        <w:t xml:space="preserve"> established on 8/31/14</w:t>
      </w:r>
      <w:r>
        <w:rPr>
          <w:b w:val="0"/>
          <w:sz w:val="24"/>
          <w:szCs w:val="24"/>
        </w:rPr>
        <w:t>, using a 1” diameter manual push corer</w:t>
      </w:r>
    </w:p>
    <w:p w14:paraId="3902F856" w14:textId="3ECFE9A9" w:rsidR="00AE0395" w:rsidRDefault="00AE0395" w:rsidP="00F849FB">
      <w:pPr>
        <w:pStyle w:val="Heading2"/>
        <w:numPr>
          <w:ilvl w:val="1"/>
          <w:numId w:val="6"/>
        </w:numPr>
        <w:rPr>
          <w:b w:val="0"/>
          <w:sz w:val="24"/>
          <w:szCs w:val="24"/>
        </w:rPr>
      </w:pPr>
      <w:r>
        <w:rPr>
          <w:b w:val="0"/>
          <w:sz w:val="24"/>
          <w:szCs w:val="24"/>
        </w:rPr>
        <w:t>2016 soil cores were collected frozen from the primary HG and CT plots, using a 2” SIPRE coring auger.</w:t>
      </w:r>
    </w:p>
    <w:p w14:paraId="6CE1D8D2" w14:textId="740A78BA" w:rsidR="007A726F" w:rsidRDefault="007A726F" w:rsidP="00F849FB">
      <w:pPr>
        <w:pStyle w:val="Heading2"/>
        <w:numPr>
          <w:ilvl w:val="1"/>
          <w:numId w:val="6"/>
        </w:numPr>
        <w:rPr>
          <w:b w:val="0"/>
          <w:sz w:val="24"/>
          <w:szCs w:val="24"/>
        </w:rPr>
      </w:pPr>
      <w:r>
        <w:rPr>
          <w:b w:val="0"/>
          <w:sz w:val="24"/>
          <w:szCs w:val="24"/>
        </w:rPr>
        <w:t>Soil cores were divided into 10 cm depth increments.</w:t>
      </w:r>
    </w:p>
    <w:p w14:paraId="2F47E434" w14:textId="228818F9" w:rsidR="007A726F" w:rsidRDefault="00E00C69" w:rsidP="00F849FB">
      <w:pPr>
        <w:pStyle w:val="Heading2"/>
        <w:numPr>
          <w:ilvl w:val="1"/>
          <w:numId w:val="6"/>
        </w:numPr>
        <w:rPr>
          <w:b w:val="0"/>
          <w:sz w:val="24"/>
          <w:szCs w:val="24"/>
        </w:rPr>
      </w:pPr>
      <w:r>
        <w:rPr>
          <w:b w:val="0"/>
          <w:sz w:val="24"/>
          <w:szCs w:val="24"/>
        </w:rPr>
        <w:t>Microbial biomass</w:t>
      </w:r>
      <w:r w:rsidR="007A726F">
        <w:rPr>
          <w:b w:val="0"/>
          <w:sz w:val="24"/>
          <w:szCs w:val="24"/>
        </w:rPr>
        <w:t xml:space="preserve"> was </w:t>
      </w:r>
      <w:r>
        <w:rPr>
          <w:b w:val="0"/>
          <w:sz w:val="24"/>
          <w:szCs w:val="24"/>
        </w:rPr>
        <w:t>extracted</w:t>
      </w:r>
      <w:r w:rsidR="007A726F">
        <w:rPr>
          <w:b w:val="0"/>
          <w:sz w:val="24"/>
          <w:szCs w:val="24"/>
        </w:rPr>
        <w:t xml:space="preserve"> from 10-20 cm increments of 2014 soil cores using chloroform fumigation </w:t>
      </w:r>
      <w:r w:rsidR="007A726F" w:rsidRPr="001622ED">
        <w:rPr>
          <w:b w:val="0"/>
          <w:sz w:val="24"/>
          <w:szCs w:val="24"/>
        </w:rPr>
        <w:t>extraction</w:t>
      </w:r>
      <w:r w:rsidR="001622ED" w:rsidRPr="001622ED">
        <w:rPr>
          <w:b w:val="0"/>
          <w:sz w:val="24"/>
          <w:szCs w:val="24"/>
        </w:rPr>
        <w:t xml:space="preserve"> </w:t>
      </w:r>
      <w:r w:rsidR="001622ED" w:rsidRPr="001622ED">
        <w:rPr>
          <w:b w:val="0"/>
          <w:sz w:val="24"/>
          <w:szCs w:val="24"/>
        </w:rPr>
        <w:fldChar w:fldCharType="begin"/>
      </w:r>
      <w:r w:rsidR="001622ED" w:rsidRPr="001622ED">
        <w:rPr>
          <w:b w:val="0"/>
          <w:sz w:val="24"/>
          <w:szCs w:val="24"/>
        </w:rPr>
        <w:instrText xml:space="preserve"> ADDIN ZOTERO_ITEM CSL_CITATION {"citationID":"da1n8bu8q","properties":{"formattedCitation":"{\\rtf (Vance \\i et al.\\i0{}, 1987)}","plainCitation":"(Vance et al., 1987)"},"citationItems":[{"id":3296,"uris":["http://zotero.org/users/447516/items/JS2CG7CA"],"uri":["http://zotero.org/users/447516/items/JS2CG7CA"],"itemData":{"id":3296,"type":"article-journal","title":"An extraction method for measuring soil microbial biomass C","container-title":"Soil Biology and Biochemistry","page":"703-707","volume":"19","issue":"6","source":"ScienceDirect","abstract":"The effects of fumigation on organic C extractable by 0.5 M K2SO4 were examined in a contrasting range of soils. EC (the difference between organic C extracted by 0.5 M K2SO4 from fumigated and non-fumigated soil) was about 70% of FC (the flush of CO2-C caused by fumigation during a 10 day incubation), meaned for ten soils. There was a close relationship between microbial biomass C, measured by fumigation-incubation (from the relationship Biomass C = FC/0.45) and EC given by the equation: Biomass C = (2.64 ± 0.060) EC that accounted for 99.2% of the variance in the data. This relationship held over a wide range of soil pH (3.9–8.0). ATP and microbial biomass N concentrations were measured in four of the soils. The (ATP)(EC) ratios were very similar in the four soils, suggesting that both ATP and the organic C rendered decomposable by CHCl3 came from the soil microbial biomass. The C:N ratio of the biomass in a strongly acid (pH 4.2) soil was greater (9.4) than in the three less-acid soils (mean C:N ratio 5.1). We propose that the organic C rendered extractable to 0.5 m K2SO4 after a 24 h CHCl3-fumigation (EC) comes from the cells of the microbial biomass and can be used to estimate soil microbial biomass C in both neutral and acid soils.","DOI":"10.1016/0038-0717(87)90052-6","ISSN":"0038-0717","journalAbbreviation":"Soil Biology and Biochemistry","author":[{"family":"Vance","given":"E. D."},{"family":"Brookes","given":"P. C."},{"family":"Jenkinson","given":"D. S."}],"issued":{"date-parts":[["1987",1,1]]},"accessed":{"date-parts":[["2016",9,15]]}}}],"schema":"https://github.com/citation-style-language/schema/raw/master/csl-citation.json"} </w:instrText>
      </w:r>
      <w:r w:rsidR="001622ED" w:rsidRPr="001622ED">
        <w:rPr>
          <w:b w:val="0"/>
          <w:sz w:val="24"/>
          <w:szCs w:val="24"/>
        </w:rPr>
        <w:fldChar w:fldCharType="separate"/>
      </w:r>
      <w:r w:rsidR="001622ED" w:rsidRPr="001622ED">
        <w:rPr>
          <w:b w:val="0"/>
          <w:sz w:val="24"/>
          <w:szCs w:val="24"/>
        </w:rPr>
        <w:t xml:space="preserve">(Vance </w:t>
      </w:r>
      <w:r w:rsidR="001622ED" w:rsidRPr="001622ED">
        <w:rPr>
          <w:b w:val="0"/>
          <w:i/>
          <w:iCs/>
          <w:sz w:val="24"/>
          <w:szCs w:val="24"/>
        </w:rPr>
        <w:t>et al.</w:t>
      </w:r>
      <w:r w:rsidR="001622ED" w:rsidRPr="001622ED">
        <w:rPr>
          <w:b w:val="0"/>
          <w:sz w:val="24"/>
          <w:szCs w:val="24"/>
        </w:rPr>
        <w:t>, 1987)</w:t>
      </w:r>
      <w:r w:rsidR="001622ED" w:rsidRPr="001622ED">
        <w:rPr>
          <w:b w:val="0"/>
          <w:sz w:val="24"/>
          <w:szCs w:val="24"/>
        </w:rPr>
        <w:fldChar w:fldCharType="end"/>
      </w:r>
      <w:r w:rsidR="007A726F">
        <w:rPr>
          <w:b w:val="0"/>
          <w:sz w:val="24"/>
          <w:szCs w:val="24"/>
        </w:rPr>
        <w:t>.</w:t>
      </w:r>
      <w:r>
        <w:rPr>
          <w:b w:val="0"/>
          <w:sz w:val="24"/>
          <w:szCs w:val="24"/>
        </w:rPr>
        <w:t xml:space="preserve">  Carbon contents </w:t>
      </w:r>
      <w:r w:rsidR="005C416B">
        <w:rPr>
          <w:b w:val="0"/>
          <w:sz w:val="24"/>
          <w:szCs w:val="24"/>
        </w:rPr>
        <w:t>were measured from aqueous</w:t>
      </w:r>
      <w:r>
        <w:rPr>
          <w:b w:val="0"/>
          <w:sz w:val="24"/>
          <w:szCs w:val="24"/>
        </w:rPr>
        <w:t xml:space="preserve"> microbial biomass extracts </w:t>
      </w:r>
      <w:r w:rsidR="005C416B">
        <w:rPr>
          <w:b w:val="0"/>
          <w:sz w:val="24"/>
          <w:szCs w:val="24"/>
        </w:rPr>
        <w:t xml:space="preserve">on a TOC analyzer.  </w:t>
      </w:r>
      <w:r w:rsidR="005C416B" w:rsidRPr="005C416B">
        <w:rPr>
          <w:rFonts w:ascii="Symbol" w:hAnsi="Symbol"/>
          <w:b w:val="0"/>
          <w:sz w:val="24"/>
          <w:szCs w:val="24"/>
        </w:rPr>
        <w:t></w:t>
      </w:r>
      <w:r w:rsidR="005C416B">
        <w:rPr>
          <w:b w:val="0"/>
          <w:sz w:val="24"/>
          <w:szCs w:val="24"/>
          <w:vertAlign w:val="superscript"/>
        </w:rPr>
        <w:t>13</w:t>
      </w:r>
      <w:r w:rsidR="005C416B">
        <w:rPr>
          <w:b w:val="0"/>
          <w:sz w:val="24"/>
          <w:szCs w:val="24"/>
        </w:rPr>
        <w:t>C of microbial biomass carbon was measured from dried aqueous extracts.</w:t>
      </w:r>
    </w:p>
    <w:p w14:paraId="7A873C33" w14:textId="6B071C2A" w:rsidR="00814C15" w:rsidRDefault="00814C15" w:rsidP="00F849FB">
      <w:pPr>
        <w:pStyle w:val="Heading2"/>
        <w:numPr>
          <w:ilvl w:val="1"/>
          <w:numId w:val="6"/>
        </w:numPr>
        <w:rPr>
          <w:b w:val="0"/>
          <w:sz w:val="24"/>
          <w:szCs w:val="24"/>
        </w:rPr>
      </w:pPr>
      <w:r>
        <w:rPr>
          <w:b w:val="0"/>
          <w:sz w:val="24"/>
          <w:szCs w:val="24"/>
        </w:rPr>
        <w:t>From all soil increments collected in 2014 and 2016, soils were dried at 55 °C for gravimetric moisture content analysis, then analyzed for carbon isotope composition and carbon and nitrogen concentrations.</w:t>
      </w:r>
    </w:p>
    <w:p w14:paraId="640B8623" w14:textId="77777777" w:rsidR="00F83358" w:rsidRDefault="00F83358" w:rsidP="00F83358">
      <w:pPr>
        <w:pStyle w:val="Heading2"/>
        <w:numPr>
          <w:ilvl w:val="0"/>
          <w:numId w:val="6"/>
        </w:numPr>
        <w:rPr>
          <w:b w:val="0"/>
          <w:sz w:val="24"/>
          <w:szCs w:val="24"/>
        </w:rPr>
      </w:pPr>
      <w:r>
        <w:rPr>
          <w:b w:val="0"/>
          <w:sz w:val="24"/>
          <w:szCs w:val="24"/>
        </w:rPr>
        <w:t>Measurement of inorganic nitrogen availability</w:t>
      </w:r>
      <w:r w:rsidRPr="00F83358">
        <w:rPr>
          <w:b w:val="0"/>
          <w:sz w:val="24"/>
          <w:szCs w:val="24"/>
        </w:rPr>
        <w:t xml:space="preserve"> </w:t>
      </w:r>
    </w:p>
    <w:p w14:paraId="3DAC54F7" w14:textId="3271B177" w:rsidR="00F849FB" w:rsidRDefault="00F849FB" w:rsidP="00F849FB">
      <w:pPr>
        <w:pStyle w:val="Heading2"/>
        <w:numPr>
          <w:ilvl w:val="1"/>
          <w:numId w:val="6"/>
        </w:numPr>
        <w:rPr>
          <w:b w:val="0"/>
          <w:sz w:val="24"/>
          <w:szCs w:val="24"/>
        </w:rPr>
      </w:pPr>
      <w:r>
        <w:rPr>
          <w:b w:val="0"/>
          <w:sz w:val="24"/>
          <w:szCs w:val="24"/>
        </w:rPr>
        <w:t>N availability was measured from the replicate HG, LG, and CT plots.</w:t>
      </w:r>
    </w:p>
    <w:p w14:paraId="17444E04" w14:textId="056B0804" w:rsidR="00F849FB" w:rsidRDefault="00F849FB" w:rsidP="00F849FB">
      <w:pPr>
        <w:pStyle w:val="Heading2"/>
        <w:numPr>
          <w:ilvl w:val="1"/>
          <w:numId w:val="6"/>
        </w:numPr>
        <w:rPr>
          <w:b w:val="0"/>
          <w:sz w:val="24"/>
          <w:szCs w:val="24"/>
        </w:rPr>
      </w:pPr>
      <w:r>
        <w:rPr>
          <w:b w:val="0"/>
          <w:sz w:val="24"/>
          <w:szCs w:val="24"/>
        </w:rPr>
        <w:t>On 8/31/14, a set of probes containing cation and anion exchange membranes (Plant Root Simulator (PRS</w:t>
      </w:r>
      <w:r>
        <w:rPr>
          <w:b w:val="0"/>
          <w:sz w:val="24"/>
          <w:szCs w:val="24"/>
          <w:vertAlign w:val="superscript"/>
        </w:rPr>
        <w:t>TM</w:t>
      </w:r>
      <w:r>
        <w:rPr>
          <w:b w:val="0"/>
          <w:sz w:val="24"/>
          <w:szCs w:val="24"/>
        </w:rPr>
        <w:t>) probes, Western Ag Innovations) was inserted vertically in each replicate plot, spanning a layer of soil 10-20 cm in depth.</w:t>
      </w:r>
    </w:p>
    <w:p w14:paraId="00ACEF75" w14:textId="761F30E2" w:rsidR="00F849FB" w:rsidRDefault="00F849FB" w:rsidP="00F849FB">
      <w:pPr>
        <w:pStyle w:val="Heading2"/>
        <w:numPr>
          <w:ilvl w:val="1"/>
          <w:numId w:val="6"/>
        </w:numPr>
        <w:rPr>
          <w:b w:val="0"/>
          <w:sz w:val="24"/>
          <w:szCs w:val="24"/>
        </w:rPr>
      </w:pPr>
      <w:r>
        <w:rPr>
          <w:b w:val="0"/>
          <w:sz w:val="24"/>
          <w:szCs w:val="24"/>
        </w:rPr>
        <w:t>Probes were excavated on August 20, rinsed free of soil with DI water, and sent to Western Ag for analysis.</w:t>
      </w:r>
    </w:p>
    <w:p w14:paraId="25A3329D" w14:textId="77777777" w:rsidR="00F849FB" w:rsidRDefault="00F83358" w:rsidP="00F83358">
      <w:pPr>
        <w:pStyle w:val="Heading2"/>
        <w:numPr>
          <w:ilvl w:val="0"/>
          <w:numId w:val="6"/>
        </w:numPr>
        <w:rPr>
          <w:b w:val="0"/>
          <w:sz w:val="24"/>
          <w:szCs w:val="24"/>
        </w:rPr>
      </w:pPr>
      <w:r w:rsidRPr="0024521B">
        <w:rPr>
          <w:b w:val="0"/>
          <w:sz w:val="24"/>
          <w:szCs w:val="24"/>
        </w:rPr>
        <w:t xml:space="preserve">Volumetric water content was measured with a MiniTrase TDR (Soilmoisture Equipment Corp).  </w:t>
      </w:r>
    </w:p>
    <w:p w14:paraId="3D5FDBD8" w14:textId="49017353" w:rsidR="00F83358" w:rsidRPr="0024521B" w:rsidRDefault="00F83358" w:rsidP="00F849FB">
      <w:pPr>
        <w:pStyle w:val="Heading2"/>
        <w:numPr>
          <w:ilvl w:val="0"/>
          <w:numId w:val="6"/>
        </w:numPr>
        <w:rPr>
          <w:b w:val="0"/>
          <w:sz w:val="24"/>
          <w:szCs w:val="24"/>
        </w:rPr>
      </w:pPr>
      <w:r w:rsidRPr="0024521B">
        <w:rPr>
          <w:b w:val="0"/>
          <w:sz w:val="24"/>
          <w:szCs w:val="24"/>
        </w:rPr>
        <w:t xml:space="preserve">Soil temperature was measured with a thermistor or thermocouple probe, as indicated. </w:t>
      </w:r>
    </w:p>
    <w:p w14:paraId="66388218" w14:textId="77777777" w:rsidR="0024302C" w:rsidRPr="0024302C" w:rsidRDefault="0024302C" w:rsidP="0024302C">
      <w:pPr>
        <w:tabs>
          <w:tab w:val="left" w:pos="3795"/>
        </w:tabs>
        <w:rPr>
          <w:b/>
          <w:sz w:val="28"/>
          <w:szCs w:val="28"/>
        </w:rPr>
      </w:pPr>
      <w:r w:rsidRPr="0024302C">
        <w:rPr>
          <w:b/>
          <w:sz w:val="28"/>
          <w:szCs w:val="28"/>
        </w:rPr>
        <w:lastRenderedPageBreak/>
        <w:t>References</w:t>
      </w:r>
    </w:p>
    <w:p w14:paraId="62EE8445" w14:textId="77777777" w:rsidR="001622ED" w:rsidRPr="001622ED" w:rsidRDefault="00A63716" w:rsidP="001622ED">
      <w:pPr>
        <w:pStyle w:val="Bibliography"/>
      </w:pPr>
      <w:r w:rsidRPr="000D0744">
        <w:rPr>
          <w:color w:val="C0504D" w:themeColor="accent2"/>
        </w:rPr>
        <w:fldChar w:fldCharType="begin"/>
      </w:r>
      <w:r w:rsidR="001622ED">
        <w:rPr>
          <w:color w:val="C0504D" w:themeColor="accent2"/>
        </w:rPr>
        <w:instrText xml:space="preserve"> ADDIN ZOTERO_BIBL {"custom":[]} CSL_BIBLIOGRAPHY </w:instrText>
      </w:r>
      <w:r w:rsidRPr="000D0744">
        <w:rPr>
          <w:color w:val="C0504D" w:themeColor="accent2"/>
        </w:rPr>
        <w:fldChar w:fldCharType="separate"/>
      </w:r>
      <w:r w:rsidR="001622ED" w:rsidRPr="001622ED">
        <w:t xml:space="preserve">Keeling CD (1958) The concentration and isotopic abundances of atmospheric carbon dioxide in rural areas. </w:t>
      </w:r>
      <w:r w:rsidR="001622ED" w:rsidRPr="001622ED">
        <w:rPr>
          <w:i/>
          <w:iCs/>
        </w:rPr>
        <w:t>Geochimica et Cosmochimica Acta</w:t>
      </w:r>
      <w:r w:rsidR="001622ED" w:rsidRPr="001622ED">
        <w:t xml:space="preserve">, </w:t>
      </w:r>
      <w:r w:rsidR="001622ED" w:rsidRPr="001622ED">
        <w:rPr>
          <w:b/>
          <w:bCs/>
        </w:rPr>
        <w:t>13</w:t>
      </w:r>
      <w:r w:rsidR="001622ED" w:rsidRPr="001622ED">
        <w:t>, 322–334.</w:t>
      </w:r>
    </w:p>
    <w:p w14:paraId="7355317E" w14:textId="77777777" w:rsidR="001622ED" w:rsidRPr="001622ED" w:rsidRDefault="001622ED" w:rsidP="001622ED">
      <w:pPr>
        <w:pStyle w:val="Bibliography"/>
      </w:pPr>
      <w:r w:rsidRPr="001622ED">
        <w:t xml:space="preserve">Vance ED, Brookes PC, Jenkinson DS (1987) An extraction method for measuring soil microbial biomass C. </w:t>
      </w:r>
      <w:r w:rsidRPr="001622ED">
        <w:rPr>
          <w:i/>
          <w:iCs/>
        </w:rPr>
        <w:t>Soil Biology and Biochemistry</w:t>
      </w:r>
      <w:r w:rsidRPr="001622ED">
        <w:t xml:space="preserve">, </w:t>
      </w:r>
      <w:r w:rsidRPr="001622ED">
        <w:rPr>
          <w:b/>
          <w:bCs/>
        </w:rPr>
        <w:t>19</w:t>
      </w:r>
      <w:r w:rsidRPr="001622ED">
        <w:t>, 703–707.</w:t>
      </w:r>
    </w:p>
    <w:p w14:paraId="2658943A" w14:textId="77777777" w:rsidR="001622ED" w:rsidRPr="001622ED" w:rsidRDefault="001622ED" w:rsidP="001622ED">
      <w:pPr>
        <w:pStyle w:val="Bibliography"/>
      </w:pPr>
      <w:r w:rsidRPr="001622ED">
        <w:t xml:space="preserve">Xu L, Furtaw MD, Madsen RA, Garcia RL, Anderson DJ, McDermitt DK (2006) On maintaining pressure equilibrium between a soil CO </w:t>
      </w:r>
      <w:r w:rsidRPr="001622ED">
        <w:rPr>
          <w:vertAlign w:val="subscript"/>
        </w:rPr>
        <w:t>2</w:t>
      </w:r>
      <w:r w:rsidRPr="001622ED">
        <w:t xml:space="preserve"> flux chamber and the ambient air. </w:t>
      </w:r>
      <w:r w:rsidRPr="001622ED">
        <w:rPr>
          <w:i/>
          <w:iCs/>
        </w:rPr>
        <w:t>Journal of Geophysical Research</w:t>
      </w:r>
      <w:r w:rsidRPr="001622ED">
        <w:t xml:space="preserve">, </w:t>
      </w:r>
      <w:r w:rsidRPr="001622ED">
        <w:rPr>
          <w:b/>
          <w:bCs/>
        </w:rPr>
        <w:t>111</w:t>
      </w:r>
      <w:r w:rsidRPr="001622ED">
        <w:t>.</w:t>
      </w:r>
    </w:p>
    <w:p w14:paraId="20E3AEE2" w14:textId="38FAD7C6" w:rsidR="0024302C" w:rsidRDefault="00A63716" w:rsidP="0024302C">
      <w:r w:rsidRPr="000D0744">
        <w:rPr>
          <w:color w:val="C0504D" w:themeColor="accent2"/>
        </w:rPr>
        <w:fldChar w:fldCharType="end"/>
      </w:r>
    </w:p>
    <w:p w14:paraId="59B8D79C" w14:textId="77777777" w:rsidR="00871B8F" w:rsidRDefault="00871B8F" w:rsidP="00E532F4">
      <w:pPr>
        <w:rPr>
          <w:b/>
        </w:rPr>
      </w:pPr>
    </w:p>
    <w:p w14:paraId="23346EC4" w14:textId="77777777" w:rsidR="00871B8F" w:rsidRDefault="00871B8F" w:rsidP="00E532F4">
      <w:pPr>
        <w:rPr>
          <w:b/>
        </w:rPr>
      </w:pPr>
    </w:p>
    <w:p w14:paraId="2D8A08AE" w14:textId="77777777" w:rsidR="0024302C" w:rsidRDefault="0024302C" w:rsidP="00E532F4">
      <w:pPr>
        <w:rPr>
          <w:b/>
        </w:rPr>
      </w:pPr>
    </w:p>
    <w:p w14:paraId="237BCCE3" w14:textId="77777777" w:rsidR="0024302C" w:rsidRDefault="0024302C" w:rsidP="00E532F4">
      <w:pPr>
        <w:rPr>
          <w:b/>
        </w:rPr>
      </w:pPr>
    </w:p>
    <w:p w14:paraId="5F6FD37D" w14:textId="77777777" w:rsidR="00871B8F" w:rsidRDefault="00871B8F" w:rsidP="00E532F4">
      <w:pPr>
        <w:rPr>
          <w:b/>
        </w:rPr>
      </w:pPr>
    </w:p>
    <w:p w14:paraId="601156FF" w14:textId="77777777" w:rsidR="00F56E63" w:rsidRPr="00871B8F" w:rsidRDefault="00871B8F" w:rsidP="00E532F4">
      <w:pPr>
        <w:rPr>
          <w:b/>
        </w:rPr>
      </w:pPr>
      <w:r w:rsidRPr="00871B8F">
        <w:rPr>
          <w:b/>
        </w:rPr>
        <w:t>Supplemental Files:</w:t>
      </w:r>
    </w:p>
    <w:p w14:paraId="144366C1" w14:textId="77777777" w:rsidR="00871B8F" w:rsidRDefault="00871B8F" w:rsidP="00E532F4">
      <w:r>
        <w:t>[</w:t>
      </w:r>
      <w:r w:rsidRPr="00871B8F">
        <w:rPr>
          <w:i/>
        </w:rPr>
        <w:t>Insert</w:t>
      </w:r>
      <w:r>
        <w:rPr>
          <w:i/>
        </w:rPr>
        <w:t xml:space="preserve"> any additional contextual </w:t>
      </w:r>
      <w:r w:rsidRPr="00871B8F">
        <w:rPr>
          <w:i/>
        </w:rPr>
        <w:t>information for describing and understanding the dataset such as pictures, maps, etc.]</w:t>
      </w:r>
    </w:p>
    <w:p w14:paraId="78C9C616" w14:textId="77777777" w:rsidR="00871B8F" w:rsidRPr="00871B8F" w:rsidRDefault="00871B8F" w:rsidP="00E532F4"/>
    <w:p w14:paraId="6FC1413C" w14:textId="77777777" w:rsidR="00871B8F" w:rsidRPr="00871B8F" w:rsidRDefault="00871B8F" w:rsidP="00E532F4"/>
    <w:p w14:paraId="63F095C1" w14:textId="77777777" w:rsidR="00871B8F" w:rsidRPr="00871B8F" w:rsidRDefault="00871B8F" w:rsidP="00E532F4"/>
    <w:p w14:paraId="1FADE9CD" w14:textId="77777777" w:rsidR="00871B8F" w:rsidRPr="00871B8F" w:rsidRDefault="00871B8F" w:rsidP="00E532F4"/>
    <w:p w14:paraId="6DEF2B65" w14:textId="77777777" w:rsidR="00F87B9B" w:rsidRDefault="00F87B9B" w:rsidP="00E532F4"/>
    <w:p w14:paraId="0B60BE4D" w14:textId="77777777" w:rsidR="00871B8F" w:rsidRDefault="00871B8F" w:rsidP="00E532F4"/>
    <w:p w14:paraId="19714626" w14:textId="77777777" w:rsidR="003F244C" w:rsidRPr="00A55677" w:rsidRDefault="003F244C" w:rsidP="003F244C">
      <w:pPr>
        <w:pStyle w:val="Heading2"/>
        <w:rPr>
          <w:sz w:val="28"/>
          <w:szCs w:val="28"/>
        </w:rPr>
      </w:pPr>
      <w:r w:rsidRPr="00A55677">
        <w:rPr>
          <w:sz w:val="28"/>
          <w:szCs w:val="28"/>
        </w:rPr>
        <w:t>Data Access:</w:t>
      </w:r>
    </w:p>
    <w:p w14:paraId="299CDFCC" w14:textId="77777777" w:rsidR="003F244C" w:rsidRPr="003F244C" w:rsidRDefault="003F244C" w:rsidP="003F244C">
      <w:pPr>
        <w:pStyle w:val="i1"/>
        <w:rPr>
          <w:i/>
        </w:rPr>
      </w:pPr>
      <w:r w:rsidRPr="003F244C">
        <w:rPr>
          <w:i/>
        </w:rPr>
        <w:t>Example: This data set is available through the Oak Ridge National Laboratory (ORNL) Distributed Active Archive Center (DAAC).</w:t>
      </w:r>
    </w:p>
    <w:p w14:paraId="02424D3C" w14:textId="77777777" w:rsidR="003F244C" w:rsidRDefault="003F244C" w:rsidP="00D77845"/>
    <w:p w14:paraId="4499AC25" w14:textId="77777777" w:rsidR="000570B3" w:rsidRDefault="000570B3" w:rsidP="00D77845"/>
    <w:p w14:paraId="566DEDDF" w14:textId="77777777" w:rsidR="000570B3" w:rsidRPr="00D77845" w:rsidRDefault="000570B3" w:rsidP="00D77845"/>
    <w:p w14:paraId="524B5A1B" w14:textId="77777777" w:rsidR="00D77845" w:rsidRPr="00D77845" w:rsidRDefault="00D77845" w:rsidP="00D77845">
      <w:pPr>
        <w:rPr>
          <w:b/>
        </w:rPr>
      </w:pPr>
      <w:r w:rsidRPr="00D77845">
        <w:rPr>
          <w:b/>
        </w:rPr>
        <w:t xml:space="preserve">Disclaimer of Liability </w:t>
      </w:r>
    </w:p>
    <w:p w14:paraId="2FCC8C56" w14:textId="77777777" w:rsidR="00D77845" w:rsidRDefault="00D77845" w:rsidP="00D77845">
      <w:r>
        <w:t xml:space="preserve">Data and documents available from the NGEE Arctic web site (http://ngee.ornl.gov/) were prepared as an account of work sponsored by an agency of the U.S. Government. Neither the U.S. Government nor any agency thereof, 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Further, Oak Ridge National Laboratory is not responsible for the contents of any off-site pages referenced. </w:t>
      </w:r>
    </w:p>
    <w:p w14:paraId="55308081" w14:textId="77777777" w:rsidR="00D77845" w:rsidRDefault="00D77845" w:rsidP="00D77845">
      <w:r>
        <w:t xml:space="preserve"> </w:t>
      </w:r>
    </w:p>
    <w:p w14:paraId="40BEB6B8" w14:textId="77777777" w:rsidR="003F244C" w:rsidRDefault="00D77845" w:rsidP="00D77845">
      <w:r>
        <w:t>The complete ORNL disclaimer can be viewed at http://www.ornl.gov/ornlhome/disclaimers.shtml.</w:t>
      </w:r>
    </w:p>
    <w:p w14:paraId="6F749339" w14:textId="77777777" w:rsidR="003F244C" w:rsidRDefault="003F244C" w:rsidP="003F244C"/>
    <w:p w14:paraId="6640DE80" w14:textId="77777777" w:rsidR="003F244C" w:rsidRPr="003F244C" w:rsidRDefault="003F244C" w:rsidP="003F244C"/>
    <w:p w14:paraId="61A4CACF" w14:textId="77777777" w:rsidR="003F244C" w:rsidRPr="003F244C" w:rsidRDefault="003F244C" w:rsidP="003F244C">
      <w:pPr>
        <w:pStyle w:val="Heading2"/>
        <w:rPr>
          <w:sz w:val="28"/>
          <w:szCs w:val="28"/>
        </w:rPr>
      </w:pPr>
      <w:r w:rsidRPr="003F244C">
        <w:rPr>
          <w:sz w:val="28"/>
          <w:szCs w:val="28"/>
        </w:rPr>
        <w:lastRenderedPageBreak/>
        <w:t>Data Center Contact:</w:t>
      </w:r>
    </w:p>
    <w:p w14:paraId="0A056023" w14:textId="77777777" w:rsidR="003F244C" w:rsidRPr="003F244C" w:rsidRDefault="0031068B" w:rsidP="003F244C">
      <w:hyperlink r:id="rId10" w:history="1">
        <w:r w:rsidR="003F244C" w:rsidRPr="000F3B74">
          <w:rPr>
            <w:rStyle w:val="Hyperlink"/>
          </w:rPr>
          <w:t>support@ngee-arctic.ornl.gov</w:t>
        </w:r>
      </w:hyperlink>
    </w:p>
    <w:p w14:paraId="0B45D8A3" w14:textId="77777777" w:rsidR="0024302C" w:rsidRDefault="0024302C"/>
    <w:p w14:paraId="1194A85B" w14:textId="77777777" w:rsidR="00D77845" w:rsidRDefault="00D77845"/>
    <w:p w14:paraId="0F0B54F2" w14:textId="77777777" w:rsidR="00D77845" w:rsidRDefault="00D77845"/>
    <w:p w14:paraId="40C68FFF" w14:textId="77777777" w:rsidR="00D77845" w:rsidRPr="00D77845" w:rsidRDefault="00D77845"/>
    <w:sectPr w:rsidR="00D77845" w:rsidRPr="00D77845" w:rsidSect="00E532F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7D1FEE" w14:textId="77777777" w:rsidR="0031068B" w:rsidRDefault="0031068B" w:rsidP="008F0C92">
      <w:r>
        <w:separator/>
      </w:r>
    </w:p>
  </w:endnote>
  <w:endnote w:type="continuationSeparator" w:id="0">
    <w:p w14:paraId="434B9F59" w14:textId="77777777" w:rsidR="0031068B" w:rsidRDefault="0031068B" w:rsidP="008F0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54F60" w14:textId="77777777" w:rsidR="00B470BC" w:rsidRDefault="00B470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1987619"/>
      <w:docPartObj>
        <w:docPartGallery w:val="Page Numbers (Bottom of Page)"/>
        <w:docPartUnique/>
      </w:docPartObj>
    </w:sdtPr>
    <w:sdtEndPr>
      <w:rPr>
        <w:noProof/>
      </w:rPr>
    </w:sdtEndPr>
    <w:sdtContent>
      <w:p w14:paraId="5856D6FF" w14:textId="030C5863" w:rsidR="00C4184F" w:rsidRDefault="00C4184F">
        <w:pPr>
          <w:pStyle w:val="Footer"/>
          <w:jc w:val="right"/>
        </w:pPr>
        <w:r>
          <w:fldChar w:fldCharType="begin"/>
        </w:r>
        <w:r>
          <w:instrText xml:space="preserve"> PAGE   \* MERGEFORMAT </w:instrText>
        </w:r>
        <w:r>
          <w:fldChar w:fldCharType="separate"/>
        </w:r>
        <w:r w:rsidR="00F269AA">
          <w:rPr>
            <w:noProof/>
          </w:rPr>
          <w:t>1</w:t>
        </w:r>
        <w:r>
          <w:rPr>
            <w:noProof/>
          </w:rPr>
          <w:fldChar w:fldCharType="end"/>
        </w:r>
      </w:p>
    </w:sdtContent>
  </w:sdt>
  <w:p w14:paraId="1682E69B" w14:textId="77777777" w:rsidR="00C4184F" w:rsidRDefault="00C418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EDD7B0" w14:textId="77777777" w:rsidR="00B470BC" w:rsidRDefault="00B470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B1AD58" w14:textId="77777777" w:rsidR="0031068B" w:rsidRDefault="0031068B" w:rsidP="008F0C92">
      <w:r>
        <w:separator/>
      </w:r>
    </w:p>
  </w:footnote>
  <w:footnote w:type="continuationSeparator" w:id="0">
    <w:p w14:paraId="37AA84FD" w14:textId="77777777" w:rsidR="0031068B" w:rsidRDefault="0031068B" w:rsidP="008F0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1CF88" w14:textId="77777777" w:rsidR="00B470BC" w:rsidRDefault="00B470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8E31F5" w14:textId="6374BD86" w:rsidR="00C4184F" w:rsidRDefault="0031068B" w:rsidP="00DF1950">
    <w:pPr>
      <w:pStyle w:val="Header"/>
      <w:jc w:val="right"/>
    </w:pPr>
    <w:sdt>
      <w:sdtPr>
        <w:id w:val="-1194692091"/>
        <w:docPartObj>
          <w:docPartGallery w:val="Watermarks"/>
          <w:docPartUnique/>
        </w:docPartObj>
      </w:sdtPr>
      <w:sdtEndPr/>
      <w:sdtContent>
        <w:r>
          <w:rPr>
            <w:noProof/>
            <w:lang w:eastAsia="zh-TW"/>
          </w:rPr>
          <w:pict w14:anchorId="5B7847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549689" o:spid="_x0000_s2049" type="#_x0000_t136" style="position:absolute;left:0;text-align:left;margin-left:0;margin-top:0;width:412.4pt;height:247.45pt;rotation:315;z-index:-251658752;mso-position-horizontal:center;mso-position-horizontal-relative:margin;mso-position-vertical:center;mso-position-vertical-relative:margin" o:allowincell="f" fillcolor="#7f7f7f [1612]" stroked="f">
              <v:fill opacity=".5"/>
              <v:textpath style="font-family:&quot;Calibri&quot;;font-size:1pt" string="DRAFT"/>
              <w10:wrap anchorx="margin" anchory="margin"/>
            </v:shape>
          </w:pict>
        </w:r>
      </w:sdtContent>
    </w:sdt>
    <w:r w:rsidR="00C4184F">
      <w:t xml:space="preserve">Last update: </w:t>
    </w:r>
    <w:r w:rsidR="00C4184F">
      <w:fldChar w:fldCharType="begin"/>
    </w:r>
    <w:r w:rsidR="00C4184F">
      <w:instrText xml:space="preserve"> DATE \@ "MMMM d, yyyy" </w:instrText>
    </w:r>
    <w:r w:rsidR="00C4184F">
      <w:fldChar w:fldCharType="separate"/>
    </w:r>
    <w:r w:rsidR="00F269AA">
      <w:rPr>
        <w:noProof/>
      </w:rPr>
      <w:t>November 4, 2016</w:t>
    </w:r>
    <w:r w:rsidR="00C4184F">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B6D93B" w14:textId="77777777" w:rsidR="00B470BC" w:rsidRDefault="00B470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337280"/>
    <w:multiLevelType w:val="hybridMultilevel"/>
    <w:tmpl w:val="B0C28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8D2F06"/>
    <w:multiLevelType w:val="hybridMultilevel"/>
    <w:tmpl w:val="7E02A63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7AA7EB1"/>
    <w:multiLevelType w:val="hybridMultilevel"/>
    <w:tmpl w:val="88D60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F85B9D"/>
    <w:multiLevelType w:val="hybridMultilevel"/>
    <w:tmpl w:val="C7D27AD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C8088F"/>
    <w:multiLevelType w:val="hybridMultilevel"/>
    <w:tmpl w:val="20CECF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935519"/>
    <w:multiLevelType w:val="hybridMultilevel"/>
    <w:tmpl w:val="D644A5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32F4"/>
    <w:rsid w:val="000009BE"/>
    <w:rsid w:val="00000BD2"/>
    <w:rsid w:val="00000ED5"/>
    <w:rsid w:val="0000103E"/>
    <w:rsid w:val="00001109"/>
    <w:rsid w:val="00001540"/>
    <w:rsid w:val="000017EC"/>
    <w:rsid w:val="00001CB5"/>
    <w:rsid w:val="00002BDC"/>
    <w:rsid w:val="00003402"/>
    <w:rsid w:val="00003534"/>
    <w:rsid w:val="000035EE"/>
    <w:rsid w:val="00003977"/>
    <w:rsid w:val="00003978"/>
    <w:rsid w:val="0000408A"/>
    <w:rsid w:val="00004572"/>
    <w:rsid w:val="00004CED"/>
    <w:rsid w:val="0000521E"/>
    <w:rsid w:val="00005263"/>
    <w:rsid w:val="00005505"/>
    <w:rsid w:val="00005DE1"/>
    <w:rsid w:val="0000618F"/>
    <w:rsid w:val="000062E7"/>
    <w:rsid w:val="000066EB"/>
    <w:rsid w:val="00006E00"/>
    <w:rsid w:val="00006FAB"/>
    <w:rsid w:val="000072A3"/>
    <w:rsid w:val="0000738E"/>
    <w:rsid w:val="000073A9"/>
    <w:rsid w:val="000073BB"/>
    <w:rsid w:val="0000772D"/>
    <w:rsid w:val="00007B34"/>
    <w:rsid w:val="00007DDE"/>
    <w:rsid w:val="0001003F"/>
    <w:rsid w:val="00010590"/>
    <w:rsid w:val="00010B0F"/>
    <w:rsid w:val="00010EC0"/>
    <w:rsid w:val="0001113B"/>
    <w:rsid w:val="000112CD"/>
    <w:rsid w:val="000113BF"/>
    <w:rsid w:val="00011511"/>
    <w:rsid w:val="000120BE"/>
    <w:rsid w:val="000120C2"/>
    <w:rsid w:val="0001220D"/>
    <w:rsid w:val="0001242F"/>
    <w:rsid w:val="00012496"/>
    <w:rsid w:val="00012593"/>
    <w:rsid w:val="000125AB"/>
    <w:rsid w:val="0001268D"/>
    <w:rsid w:val="00012AFF"/>
    <w:rsid w:val="00013BDC"/>
    <w:rsid w:val="00013D35"/>
    <w:rsid w:val="00013D49"/>
    <w:rsid w:val="00013F69"/>
    <w:rsid w:val="000140A0"/>
    <w:rsid w:val="00014537"/>
    <w:rsid w:val="000145AF"/>
    <w:rsid w:val="00014F58"/>
    <w:rsid w:val="000152BC"/>
    <w:rsid w:val="00015383"/>
    <w:rsid w:val="00015528"/>
    <w:rsid w:val="00015558"/>
    <w:rsid w:val="00015566"/>
    <w:rsid w:val="00015614"/>
    <w:rsid w:val="000169C5"/>
    <w:rsid w:val="00016B6A"/>
    <w:rsid w:val="00016C61"/>
    <w:rsid w:val="00017110"/>
    <w:rsid w:val="000172B9"/>
    <w:rsid w:val="000174C9"/>
    <w:rsid w:val="0001798F"/>
    <w:rsid w:val="00017B03"/>
    <w:rsid w:val="00017D20"/>
    <w:rsid w:val="0002007E"/>
    <w:rsid w:val="0002039D"/>
    <w:rsid w:val="00020501"/>
    <w:rsid w:val="00020740"/>
    <w:rsid w:val="000207FB"/>
    <w:rsid w:val="00020BE9"/>
    <w:rsid w:val="000211CD"/>
    <w:rsid w:val="000213E2"/>
    <w:rsid w:val="0002140B"/>
    <w:rsid w:val="0002159A"/>
    <w:rsid w:val="00021613"/>
    <w:rsid w:val="000216B0"/>
    <w:rsid w:val="00021990"/>
    <w:rsid w:val="00021FB2"/>
    <w:rsid w:val="0002202D"/>
    <w:rsid w:val="000222D5"/>
    <w:rsid w:val="00022338"/>
    <w:rsid w:val="0002261D"/>
    <w:rsid w:val="0002283F"/>
    <w:rsid w:val="00022EA1"/>
    <w:rsid w:val="00023214"/>
    <w:rsid w:val="00023411"/>
    <w:rsid w:val="00023424"/>
    <w:rsid w:val="000238C8"/>
    <w:rsid w:val="00023944"/>
    <w:rsid w:val="00023A70"/>
    <w:rsid w:val="00023ADC"/>
    <w:rsid w:val="00023D2F"/>
    <w:rsid w:val="00023DD0"/>
    <w:rsid w:val="00023FFF"/>
    <w:rsid w:val="00024062"/>
    <w:rsid w:val="000241CD"/>
    <w:rsid w:val="0002425C"/>
    <w:rsid w:val="00024473"/>
    <w:rsid w:val="00024CE2"/>
    <w:rsid w:val="00024DB0"/>
    <w:rsid w:val="00025142"/>
    <w:rsid w:val="0002519A"/>
    <w:rsid w:val="00025200"/>
    <w:rsid w:val="00025270"/>
    <w:rsid w:val="00025331"/>
    <w:rsid w:val="000254A7"/>
    <w:rsid w:val="00025805"/>
    <w:rsid w:val="00025A3F"/>
    <w:rsid w:val="00025D83"/>
    <w:rsid w:val="00026655"/>
    <w:rsid w:val="00026D75"/>
    <w:rsid w:val="000272A6"/>
    <w:rsid w:val="000276C5"/>
    <w:rsid w:val="00027735"/>
    <w:rsid w:val="000277E6"/>
    <w:rsid w:val="00027841"/>
    <w:rsid w:val="00027911"/>
    <w:rsid w:val="00030897"/>
    <w:rsid w:val="00030996"/>
    <w:rsid w:val="000312A2"/>
    <w:rsid w:val="0003177B"/>
    <w:rsid w:val="000317EA"/>
    <w:rsid w:val="00031B6C"/>
    <w:rsid w:val="00031DBB"/>
    <w:rsid w:val="000324E9"/>
    <w:rsid w:val="000328C6"/>
    <w:rsid w:val="00032AAB"/>
    <w:rsid w:val="00032C0F"/>
    <w:rsid w:val="00032D4E"/>
    <w:rsid w:val="000335AB"/>
    <w:rsid w:val="00033802"/>
    <w:rsid w:val="00033B32"/>
    <w:rsid w:val="00033C55"/>
    <w:rsid w:val="00033D40"/>
    <w:rsid w:val="00033F5A"/>
    <w:rsid w:val="00033FDC"/>
    <w:rsid w:val="00034915"/>
    <w:rsid w:val="00034CD4"/>
    <w:rsid w:val="00034E02"/>
    <w:rsid w:val="000351E5"/>
    <w:rsid w:val="00035764"/>
    <w:rsid w:val="00035E87"/>
    <w:rsid w:val="0003613E"/>
    <w:rsid w:val="0003698A"/>
    <w:rsid w:val="000375B8"/>
    <w:rsid w:val="000378E2"/>
    <w:rsid w:val="00037AD3"/>
    <w:rsid w:val="00037BD7"/>
    <w:rsid w:val="00037E35"/>
    <w:rsid w:val="00037FDC"/>
    <w:rsid w:val="000400D3"/>
    <w:rsid w:val="00040838"/>
    <w:rsid w:val="00040A35"/>
    <w:rsid w:val="000417BD"/>
    <w:rsid w:val="000418CD"/>
    <w:rsid w:val="00041A10"/>
    <w:rsid w:val="00041A28"/>
    <w:rsid w:val="00041BB6"/>
    <w:rsid w:val="00041E99"/>
    <w:rsid w:val="00042484"/>
    <w:rsid w:val="00042793"/>
    <w:rsid w:val="000427F2"/>
    <w:rsid w:val="0004298C"/>
    <w:rsid w:val="00042CD9"/>
    <w:rsid w:val="000432B6"/>
    <w:rsid w:val="00043525"/>
    <w:rsid w:val="00043D16"/>
    <w:rsid w:val="00043EC7"/>
    <w:rsid w:val="00043F90"/>
    <w:rsid w:val="000440BE"/>
    <w:rsid w:val="000442B5"/>
    <w:rsid w:val="000444C7"/>
    <w:rsid w:val="00044631"/>
    <w:rsid w:val="00044664"/>
    <w:rsid w:val="000447C0"/>
    <w:rsid w:val="0004499E"/>
    <w:rsid w:val="00044FCF"/>
    <w:rsid w:val="000452FC"/>
    <w:rsid w:val="000453E0"/>
    <w:rsid w:val="00046256"/>
    <w:rsid w:val="00046A10"/>
    <w:rsid w:val="00046A54"/>
    <w:rsid w:val="00046B4A"/>
    <w:rsid w:val="00046F71"/>
    <w:rsid w:val="00047353"/>
    <w:rsid w:val="000478E5"/>
    <w:rsid w:val="0005001A"/>
    <w:rsid w:val="0005006F"/>
    <w:rsid w:val="00050B5F"/>
    <w:rsid w:val="00050CAC"/>
    <w:rsid w:val="0005103C"/>
    <w:rsid w:val="0005161D"/>
    <w:rsid w:val="000517EE"/>
    <w:rsid w:val="00051A8B"/>
    <w:rsid w:val="00051D1D"/>
    <w:rsid w:val="00051F09"/>
    <w:rsid w:val="00052187"/>
    <w:rsid w:val="00052295"/>
    <w:rsid w:val="00052672"/>
    <w:rsid w:val="00052F4D"/>
    <w:rsid w:val="0005326D"/>
    <w:rsid w:val="00053CE1"/>
    <w:rsid w:val="00053E4D"/>
    <w:rsid w:val="0005424B"/>
    <w:rsid w:val="0005453C"/>
    <w:rsid w:val="000545CF"/>
    <w:rsid w:val="00054E96"/>
    <w:rsid w:val="00055618"/>
    <w:rsid w:val="00055BD9"/>
    <w:rsid w:val="00056003"/>
    <w:rsid w:val="00056250"/>
    <w:rsid w:val="0005635B"/>
    <w:rsid w:val="0005656D"/>
    <w:rsid w:val="00056A4B"/>
    <w:rsid w:val="000570B3"/>
    <w:rsid w:val="0005732C"/>
    <w:rsid w:val="00057383"/>
    <w:rsid w:val="0005742D"/>
    <w:rsid w:val="0005790A"/>
    <w:rsid w:val="00057BC5"/>
    <w:rsid w:val="00057C09"/>
    <w:rsid w:val="000606CA"/>
    <w:rsid w:val="00060811"/>
    <w:rsid w:val="00060B08"/>
    <w:rsid w:val="00060C0A"/>
    <w:rsid w:val="00060F68"/>
    <w:rsid w:val="000613FD"/>
    <w:rsid w:val="000617D1"/>
    <w:rsid w:val="000617E1"/>
    <w:rsid w:val="00061822"/>
    <w:rsid w:val="00061933"/>
    <w:rsid w:val="000619E0"/>
    <w:rsid w:val="00061F15"/>
    <w:rsid w:val="000623AA"/>
    <w:rsid w:val="000623D2"/>
    <w:rsid w:val="00062601"/>
    <w:rsid w:val="000627F5"/>
    <w:rsid w:val="00062922"/>
    <w:rsid w:val="00062964"/>
    <w:rsid w:val="00062E1A"/>
    <w:rsid w:val="00063005"/>
    <w:rsid w:val="0006314D"/>
    <w:rsid w:val="00063709"/>
    <w:rsid w:val="00063B6A"/>
    <w:rsid w:val="00063F9B"/>
    <w:rsid w:val="00064450"/>
    <w:rsid w:val="0006470D"/>
    <w:rsid w:val="00064F0C"/>
    <w:rsid w:val="000655D1"/>
    <w:rsid w:val="0006572D"/>
    <w:rsid w:val="00065B5B"/>
    <w:rsid w:val="00065C91"/>
    <w:rsid w:val="00065CA7"/>
    <w:rsid w:val="00065CB8"/>
    <w:rsid w:val="000661AA"/>
    <w:rsid w:val="0006691E"/>
    <w:rsid w:val="00066C85"/>
    <w:rsid w:val="00066CC9"/>
    <w:rsid w:val="0006780C"/>
    <w:rsid w:val="00067FC1"/>
    <w:rsid w:val="00070166"/>
    <w:rsid w:val="00070593"/>
    <w:rsid w:val="0007059D"/>
    <w:rsid w:val="000706EF"/>
    <w:rsid w:val="000715A0"/>
    <w:rsid w:val="000715AF"/>
    <w:rsid w:val="0007194B"/>
    <w:rsid w:val="00071B82"/>
    <w:rsid w:val="000721EC"/>
    <w:rsid w:val="00072A2D"/>
    <w:rsid w:val="00072B93"/>
    <w:rsid w:val="000731F1"/>
    <w:rsid w:val="00073394"/>
    <w:rsid w:val="000734D6"/>
    <w:rsid w:val="00073506"/>
    <w:rsid w:val="00073F83"/>
    <w:rsid w:val="00074285"/>
    <w:rsid w:val="00074665"/>
    <w:rsid w:val="000747DA"/>
    <w:rsid w:val="00074FAC"/>
    <w:rsid w:val="0007502A"/>
    <w:rsid w:val="000756B4"/>
    <w:rsid w:val="00075845"/>
    <w:rsid w:val="00075C85"/>
    <w:rsid w:val="00076111"/>
    <w:rsid w:val="00076232"/>
    <w:rsid w:val="00076831"/>
    <w:rsid w:val="00076A9C"/>
    <w:rsid w:val="0007721B"/>
    <w:rsid w:val="00077E51"/>
    <w:rsid w:val="000803EB"/>
    <w:rsid w:val="0008098B"/>
    <w:rsid w:val="000809BB"/>
    <w:rsid w:val="00080DE7"/>
    <w:rsid w:val="00081436"/>
    <w:rsid w:val="000817D3"/>
    <w:rsid w:val="000817EA"/>
    <w:rsid w:val="000820AD"/>
    <w:rsid w:val="000823EC"/>
    <w:rsid w:val="00082814"/>
    <w:rsid w:val="00082988"/>
    <w:rsid w:val="00082B77"/>
    <w:rsid w:val="00083219"/>
    <w:rsid w:val="000835D1"/>
    <w:rsid w:val="000836D7"/>
    <w:rsid w:val="00083FF8"/>
    <w:rsid w:val="000840B2"/>
    <w:rsid w:val="000844AE"/>
    <w:rsid w:val="00084AC1"/>
    <w:rsid w:val="00085015"/>
    <w:rsid w:val="00085056"/>
    <w:rsid w:val="000852EF"/>
    <w:rsid w:val="00085BE7"/>
    <w:rsid w:val="00085D93"/>
    <w:rsid w:val="00086347"/>
    <w:rsid w:val="0008647E"/>
    <w:rsid w:val="0008663A"/>
    <w:rsid w:val="000866B2"/>
    <w:rsid w:val="00087571"/>
    <w:rsid w:val="00087BAA"/>
    <w:rsid w:val="00087C37"/>
    <w:rsid w:val="00087D10"/>
    <w:rsid w:val="00087D7A"/>
    <w:rsid w:val="00087F69"/>
    <w:rsid w:val="000901E0"/>
    <w:rsid w:val="000907A4"/>
    <w:rsid w:val="00090BC4"/>
    <w:rsid w:val="00090C0D"/>
    <w:rsid w:val="00090D85"/>
    <w:rsid w:val="0009176F"/>
    <w:rsid w:val="00091A29"/>
    <w:rsid w:val="00091B45"/>
    <w:rsid w:val="00091C3A"/>
    <w:rsid w:val="00092189"/>
    <w:rsid w:val="00092517"/>
    <w:rsid w:val="00092836"/>
    <w:rsid w:val="00092A2F"/>
    <w:rsid w:val="00092A4C"/>
    <w:rsid w:val="00093267"/>
    <w:rsid w:val="00093864"/>
    <w:rsid w:val="000938A3"/>
    <w:rsid w:val="00093965"/>
    <w:rsid w:val="00093E29"/>
    <w:rsid w:val="00093FEE"/>
    <w:rsid w:val="00094520"/>
    <w:rsid w:val="0009477B"/>
    <w:rsid w:val="000949FA"/>
    <w:rsid w:val="00094B12"/>
    <w:rsid w:val="00094C31"/>
    <w:rsid w:val="00094E01"/>
    <w:rsid w:val="00095267"/>
    <w:rsid w:val="000954FB"/>
    <w:rsid w:val="0009550E"/>
    <w:rsid w:val="00095F06"/>
    <w:rsid w:val="00096533"/>
    <w:rsid w:val="00096572"/>
    <w:rsid w:val="0009692A"/>
    <w:rsid w:val="00096A3B"/>
    <w:rsid w:val="00096BEB"/>
    <w:rsid w:val="00096F7B"/>
    <w:rsid w:val="00097B9E"/>
    <w:rsid w:val="00097BE8"/>
    <w:rsid w:val="000A01C0"/>
    <w:rsid w:val="000A029A"/>
    <w:rsid w:val="000A0424"/>
    <w:rsid w:val="000A0B8B"/>
    <w:rsid w:val="000A0F62"/>
    <w:rsid w:val="000A19A4"/>
    <w:rsid w:val="000A1AFC"/>
    <w:rsid w:val="000A1D10"/>
    <w:rsid w:val="000A21E2"/>
    <w:rsid w:val="000A249A"/>
    <w:rsid w:val="000A2529"/>
    <w:rsid w:val="000A288A"/>
    <w:rsid w:val="000A2977"/>
    <w:rsid w:val="000A2A9F"/>
    <w:rsid w:val="000A2ABF"/>
    <w:rsid w:val="000A2D33"/>
    <w:rsid w:val="000A3234"/>
    <w:rsid w:val="000A34D7"/>
    <w:rsid w:val="000A3BB0"/>
    <w:rsid w:val="000A3FA1"/>
    <w:rsid w:val="000A4284"/>
    <w:rsid w:val="000A4808"/>
    <w:rsid w:val="000A52CA"/>
    <w:rsid w:val="000A5413"/>
    <w:rsid w:val="000A592D"/>
    <w:rsid w:val="000A5A91"/>
    <w:rsid w:val="000A5AD5"/>
    <w:rsid w:val="000A620E"/>
    <w:rsid w:val="000A6380"/>
    <w:rsid w:val="000A67BB"/>
    <w:rsid w:val="000A6B31"/>
    <w:rsid w:val="000A7D49"/>
    <w:rsid w:val="000A7F90"/>
    <w:rsid w:val="000B0209"/>
    <w:rsid w:val="000B0284"/>
    <w:rsid w:val="000B02D1"/>
    <w:rsid w:val="000B0663"/>
    <w:rsid w:val="000B069D"/>
    <w:rsid w:val="000B06F2"/>
    <w:rsid w:val="000B084D"/>
    <w:rsid w:val="000B0868"/>
    <w:rsid w:val="000B0DC1"/>
    <w:rsid w:val="000B1358"/>
    <w:rsid w:val="000B16B0"/>
    <w:rsid w:val="000B1865"/>
    <w:rsid w:val="000B19F3"/>
    <w:rsid w:val="000B1A43"/>
    <w:rsid w:val="000B1D5F"/>
    <w:rsid w:val="000B2526"/>
    <w:rsid w:val="000B2689"/>
    <w:rsid w:val="000B2F08"/>
    <w:rsid w:val="000B35D8"/>
    <w:rsid w:val="000B3770"/>
    <w:rsid w:val="000B3BEB"/>
    <w:rsid w:val="000B3C46"/>
    <w:rsid w:val="000B4108"/>
    <w:rsid w:val="000B440E"/>
    <w:rsid w:val="000B4780"/>
    <w:rsid w:val="000B47CE"/>
    <w:rsid w:val="000B5296"/>
    <w:rsid w:val="000B5376"/>
    <w:rsid w:val="000B5C59"/>
    <w:rsid w:val="000B5DEE"/>
    <w:rsid w:val="000B6303"/>
    <w:rsid w:val="000B6451"/>
    <w:rsid w:val="000B6B39"/>
    <w:rsid w:val="000B6E5E"/>
    <w:rsid w:val="000B7401"/>
    <w:rsid w:val="000C0475"/>
    <w:rsid w:val="000C07EE"/>
    <w:rsid w:val="000C097D"/>
    <w:rsid w:val="000C0D0A"/>
    <w:rsid w:val="000C303E"/>
    <w:rsid w:val="000C3714"/>
    <w:rsid w:val="000C38E0"/>
    <w:rsid w:val="000C3DAA"/>
    <w:rsid w:val="000C4337"/>
    <w:rsid w:val="000C438C"/>
    <w:rsid w:val="000C4467"/>
    <w:rsid w:val="000C44F4"/>
    <w:rsid w:val="000C48A5"/>
    <w:rsid w:val="000C49AE"/>
    <w:rsid w:val="000C4EE3"/>
    <w:rsid w:val="000C4F6A"/>
    <w:rsid w:val="000C5274"/>
    <w:rsid w:val="000C5390"/>
    <w:rsid w:val="000C54F4"/>
    <w:rsid w:val="000C55BB"/>
    <w:rsid w:val="000C578C"/>
    <w:rsid w:val="000C59C4"/>
    <w:rsid w:val="000C5F5C"/>
    <w:rsid w:val="000C5F60"/>
    <w:rsid w:val="000C63F9"/>
    <w:rsid w:val="000C6843"/>
    <w:rsid w:val="000C6A85"/>
    <w:rsid w:val="000C6FA8"/>
    <w:rsid w:val="000C7530"/>
    <w:rsid w:val="000C75FE"/>
    <w:rsid w:val="000C7C12"/>
    <w:rsid w:val="000C7EDE"/>
    <w:rsid w:val="000D0152"/>
    <w:rsid w:val="000D0333"/>
    <w:rsid w:val="000D05CA"/>
    <w:rsid w:val="000D0744"/>
    <w:rsid w:val="000D09F3"/>
    <w:rsid w:val="000D0C8D"/>
    <w:rsid w:val="000D0D9C"/>
    <w:rsid w:val="000D0E43"/>
    <w:rsid w:val="000D0EB2"/>
    <w:rsid w:val="000D111D"/>
    <w:rsid w:val="000D1163"/>
    <w:rsid w:val="000D1375"/>
    <w:rsid w:val="000D1376"/>
    <w:rsid w:val="000D1A7D"/>
    <w:rsid w:val="000D1B59"/>
    <w:rsid w:val="000D1D7F"/>
    <w:rsid w:val="000D2487"/>
    <w:rsid w:val="000D263C"/>
    <w:rsid w:val="000D26F1"/>
    <w:rsid w:val="000D2ED2"/>
    <w:rsid w:val="000D36C6"/>
    <w:rsid w:val="000D3776"/>
    <w:rsid w:val="000D4311"/>
    <w:rsid w:val="000D49DC"/>
    <w:rsid w:val="000D4BEB"/>
    <w:rsid w:val="000D4D47"/>
    <w:rsid w:val="000D4E18"/>
    <w:rsid w:val="000D4E5E"/>
    <w:rsid w:val="000D4FFB"/>
    <w:rsid w:val="000D5424"/>
    <w:rsid w:val="000D584E"/>
    <w:rsid w:val="000D603C"/>
    <w:rsid w:val="000D634C"/>
    <w:rsid w:val="000D63FA"/>
    <w:rsid w:val="000D6509"/>
    <w:rsid w:val="000D6624"/>
    <w:rsid w:val="000D67C4"/>
    <w:rsid w:val="000D680D"/>
    <w:rsid w:val="000D6AF6"/>
    <w:rsid w:val="000D6EE9"/>
    <w:rsid w:val="000D72B1"/>
    <w:rsid w:val="000D73B5"/>
    <w:rsid w:val="000D7D0D"/>
    <w:rsid w:val="000D7E3E"/>
    <w:rsid w:val="000E0323"/>
    <w:rsid w:val="000E0927"/>
    <w:rsid w:val="000E0BC5"/>
    <w:rsid w:val="000E1088"/>
    <w:rsid w:val="000E123A"/>
    <w:rsid w:val="000E148C"/>
    <w:rsid w:val="000E1BE0"/>
    <w:rsid w:val="000E1D8F"/>
    <w:rsid w:val="000E1F5B"/>
    <w:rsid w:val="000E2087"/>
    <w:rsid w:val="000E244F"/>
    <w:rsid w:val="000E2557"/>
    <w:rsid w:val="000E25C8"/>
    <w:rsid w:val="000E2CE0"/>
    <w:rsid w:val="000E356D"/>
    <w:rsid w:val="000E3A1E"/>
    <w:rsid w:val="000E3E8D"/>
    <w:rsid w:val="000E4325"/>
    <w:rsid w:val="000E490A"/>
    <w:rsid w:val="000E5367"/>
    <w:rsid w:val="000E5538"/>
    <w:rsid w:val="000E567A"/>
    <w:rsid w:val="000E5852"/>
    <w:rsid w:val="000E6251"/>
    <w:rsid w:val="000E64BF"/>
    <w:rsid w:val="000E667C"/>
    <w:rsid w:val="000E689C"/>
    <w:rsid w:val="000E6B4E"/>
    <w:rsid w:val="000E6C68"/>
    <w:rsid w:val="000E7B8E"/>
    <w:rsid w:val="000E7F0C"/>
    <w:rsid w:val="000F044F"/>
    <w:rsid w:val="000F0633"/>
    <w:rsid w:val="000F0928"/>
    <w:rsid w:val="000F0A4A"/>
    <w:rsid w:val="000F0ACF"/>
    <w:rsid w:val="000F0AEF"/>
    <w:rsid w:val="000F0EB7"/>
    <w:rsid w:val="000F135A"/>
    <w:rsid w:val="000F13B6"/>
    <w:rsid w:val="000F16EE"/>
    <w:rsid w:val="000F17DC"/>
    <w:rsid w:val="000F1BF5"/>
    <w:rsid w:val="000F1E1E"/>
    <w:rsid w:val="000F2142"/>
    <w:rsid w:val="000F23B9"/>
    <w:rsid w:val="000F2876"/>
    <w:rsid w:val="000F2EB5"/>
    <w:rsid w:val="000F2EE9"/>
    <w:rsid w:val="000F30A8"/>
    <w:rsid w:val="000F368B"/>
    <w:rsid w:val="000F37BE"/>
    <w:rsid w:val="000F3BF9"/>
    <w:rsid w:val="000F3C44"/>
    <w:rsid w:val="000F3C8D"/>
    <w:rsid w:val="000F3F2F"/>
    <w:rsid w:val="000F42E6"/>
    <w:rsid w:val="000F575D"/>
    <w:rsid w:val="000F584B"/>
    <w:rsid w:val="000F5AAA"/>
    <w:rsid w:val="000F5C34"/>
    <w:rsid w:val="000F5CA0"/>
    <w:rsid w:val="000F604F"/>
    <w:rsid w:val="000F6DB3"/>
    <w:rsid w:val="000F6E15"/>
    <w:rsid w:val="000F73C5"/>
    <w:rsid w:val="000F786E"/>
    <w:rsid w:val="0010069B"/>
    <w:rsid w:val="00100B33"/>
    <w:rsid w:val="00101012"/>
    <w:rsid w:val="0010122D"/>
    <w:rsid w:val="001015C3"/>
    <w:rsid w:val="00101735"/>
    <w:rsid w:val="001021AB"/>
    <w:rsid w:val="0010224E"/>
    <w:rsid w:val="00102470"/>
    <w:rsid w:val="0010257E"/>
    <w:rsid w:val="00102925"/>
    <w:rsid w:val="0010342E"/>
    <w:rsid w:val="0010350D"/>
    <w:rsid w:val="001038B9"/>
    <w:rsid w:val="00103A3A"/>
    <w:rsid w:val="00103EDF"/>
    <w:rsid w:val="00103FE5"/>
    <w:rsid w:val="00104380"/>
    <w:rsid w:val="00104461"/>
    <w:rsid w:val="001047B9"/>
    <w:rsid w:val="001049D4"/>
    <w:rsid w:val="00104BCB"/>
    <w:rsid w:val="00104FDD"/>
    <w:rsid w:val="00105239"/>
    <w:rsid w:val="00105252"/>
    <w:rsid w:val="00105396"/>
    <w:rsid w:val="001053AA"/>
    <w:rsid w:val="00105D5C"/>
    <w:rsid w:val="001061A5"/>
    <w:rsid w:val="001061CE"/>
    <w:rsid w:val="0010674E"/>
    <w:rsid w:val="001070E3"/>
    <w:rsid w:val="0010713F"/>
    <w:rsid w:val="001076DF"/>
    <w:rsid w:val="00107BCD"/>
    <w:rsid w:val="00107CEC"/>
    <w:rsid w:val="00110216"/>
    <w:rsid w:val="0011025B"/>
    <w:rsid w:val="0011042F"/>
    <w:rsid w:val="001108C0"/>
    <w:rsid w:val="00111089"/>
    <w:rsid w:val="001111F4"/>
    <w:rsid w:val="00111845"/>
    <w:rsid w:val="0011187D"/>
    <w:rsid w:val="00111A40"/>
    <w:rsid w:val="00111F3A"/>
    <w:rsid w:val="001121C9"/>
    <w:rsid w:val="0011232F"/>
    <w:rsid w:val="0011251C"/>
    <w:rsid w:val="00112A21"/>
    <w:rsid w:val="00112BC0"/>
    <w:rsid w:val="00112D15"/>
    <w:rsid w:val="0011332A"/>
    <w:rsid w:val="00113995"/>
    <w:rsid w:val="00113E49"/>
    <w:rsid w:val="001145F6"/>
    <w:rsid w:val="00114744"/>
    <w:rsid w:val="00114CD8"/>
    <w:rsid w:val="00115204"/>
    <w:rsid w:val="001152D2"/>
    <w:rsid w:val="001155C8"/>
    <w:rsid w:val="001158CB"/>
    <w:rsid w:val="00115A60"/>
    <w:rsid w:val="00115CA8"/>
    <w:rsid w:val="00115D7F"/>
    <w:rsid w:val="00115F2D"/>
    <w:rsid w:val="0011600B"/>
    <w:rsid w:val="0011651D"/>
    <w:rsid w:val="001167A2"/>
    <w:rsid w:val="00116BEF"/>
    <w:rsid w:val="00116BF0"/>
    <w:rsid w:val="00116D25"/>
    <w:rsid w:val="00116FD7"/>
    <w:rsid w:val="00117598"/>
    <w:rsid w:val="00117B19"/>
    <w:rsid w:val="00117C98"/>
    <w:rsid w:val="00117FB3"/>
    <w:rsid w:val="00120038"/>
    <w:rsid w:val="0012009C"/>
    <w:rsid w:val="001209B5"/>
    <w:rsid w:val="00120CBA"/>
    <w:rsid w:val="00121392"/>
    <w:rsid w:val="001213D0"/>
    <w:rsid w:val="00121478"/>
    <w:rsid w:val="00121D16"/>
    <w:rsid w:val="00121DAD"/>
    <w:rsid w:val="00121E54"/>
    <w:rsid w:val="0012225C"/>
    <w:rsid w:val="00122268"/>
    <w:rsid w:val="001226A0"/>
    <w:rsid w:val="00122823"/>
    <w:rsid w:val="001228C1"/>
    <w:rsid w:val="001229CC"/>
    <w:rsid w:val="00122BB1"/>
    <w:rsid w:val="00122E74"/>
    <w:rsid w:val="00123024"/>
    <w:rsid w:val="001239C0"/>
    <w:rsid w:val="00123AEE"/>
    <w:rsid w:val="00123E4E"/>
    <w:rsid w:val="001241E2"/>
    <w:rsid w:val="001242BB"/>
    <w:rsid w:val="001247FC"/>
    <w:rsid w:val="001248BE"/>
    <w:rsid w:val="00124BF6"/>
    <w:rsid w:val="00124F54"/>
    <w:rsid w:val="0012529A"/>
    <w:rsid w:val="00125349"/>
    <w:rsid w:val="00125462"/>
    <w:rsid w:val="00125CB7"/>
    <w:rsid w:val="0012690B"/>
    <w:rsid w:val="00127213"/>
    <w:rsid w:val="0012721A"/>
    <w:rsid w:val="00127DA0"/>
    <w:rsid w:val="00127E8E"/>
    <w:rsid w:val="001300AC"/>
    <w:rsid w:val="00130255"/>
    <w:rsid w:val="00130277"/>
    <w:rsid w:val="00130F4F"/>
    <w:rsid w:val="0013238F"/>
    <w:rsid w:val="001324AF"/>
    <w:rsid w:val="00132591"/>
    <w:rsid w:val="00132BC5"/>
    <w:rsid w:val="00133175"/>
    <w:rsid w:val="001331FB"/>
    <w:rsid w:val="00133294"/>
    <w:rsid w:val="0013335C"/>
    <w:rsid w:val="0013347D"/>
    <w:rsid w:val="0013359E"/>
    <w:rsid w:val="00133825"/>
    <w:rsid w:val="00133942"/>
    <w:rsid w:val="00133AE5"/>
    <w:rsid w:val="00133DB5"/>
    <w:rsid w:val="00133E17"/>
    <w:rsid w:val="0013473E"/>
    <w:rsid w:val="00134BEE"/>
    <w:rsid w:val="00134F26"/>
    <w:rsid w:val="001350AE"/>
    <w:rsid w:val="001352B3"/>
    <w:rsid w:val="001354BE"/>
    <w:rsid w:val="00135859"/>
    <w:rsid w:val="00135C0F"/>
    <w:rsid w:val="00135E18"/>
    <w:rsid w:val="001360B8"/>
    <w:rsid w:val="00136561"/>
    <w:rsid w:val="0013675E"/>
    <w:rsid w:val="00136C17"/>
    <w:rsid w:val="001372AD"/>
    <w:rsid w:val="001374C8"/>
    <w:rsid w:val="001376B1"/>
    <w:rsid w:val="00140391"/>
    <w:rsid w:val="00140432"/>
    <w:rsid w:val="00140652"/>
    <w:rsid w:val="00140875"/>
    <w:rsid w:val="00140BD7"/>
    <w:rsid w:val="00140C67"/>
    <w:rsid w:val="00140C7F"/>
    <w:rsid w:val="001416D7"/>
    <w:rsid w:val="001419C2"/>
    <w:rsid w:val="00141E04"/>
    <w:rsid w:val="001423A4"/>
    <w:rsid w:val="00142883"/>
    <w:rsid w:val="00142B97"/>
    <w:rsid w:val="00142F78"/>
    <w:rsid w:val="00142FA5"/>
    <w:rsid w:val="001430D1"/>
    <w:rsid w:val="00143153"/>
    <w:rsid w:val="001431C1"/>
    <w:rsid w:val="0014377C"/>
    <w:rsid w:val="001438D5"/>
    <w:rsid w:val="00143949"/>
    <w:rsid w:val="001439F2"/>
    <w:rsid w:val="00143A80"/>
    <w:rsid w:val="001440E4"/>
    <w:rsid w:val="00144730"/>
    <w:rsid w:val="00144B05"/>
    <w:rsid w:val="00144D9A"/>
    <w:rsid w:val="001453AB"/>
    <w:rsid w:val="00145BB2"/>
    <w:rsid w:val="001461C4"/>
    <w:rsid w:val="001462EF"/>
    <w:rsid w:val="0014717E"/>
    <w:rsid w:val="001471CD"/>
    <w:rsid w:val="00147370"/>
    <w:rsid w:val="0014768D"/>
    <w:rsid w:val="001477C1"/>
    <w:rsid w:val="001477C5"/>
    <w:rsid w:val="00147808"/>
    <w:rsid w:val="00147A5B"/>
    <w:rsid w:val="00147B10"/>
    <w:rsid w:val="00147D10"/>
    <w:rsid w:val="00150246"/>
    <w:rsid w:val="00150439"/>
    <w:rsid w:val="0015065D"/>
    <w:rsid w:val="00150DA6"/>
    <w:rsid w:val="00150E78"/>
    <w:rsid w:val="001525E6"/>
    <w:rsid w:val="001527A7"/>
    <w:rsid w:val="001528DA"/>
    <w:rsid w:val="00152B74"/>
    <w:rsid w:val="00152EB3"/>
    <w:rsid w:val="001532AE"/>
    <w:rsid w:val="0015347C"/>
    <w:rsid w:val="0015354A"/>
    <w:rsid w:val="001538B0"/>
    <w:rsid w:val="00153C37"/>
    <w:rsid w:val="00153C86"/>
    <w:rsid w:val="001543A8"/>
    <w:rsid w:val="0015476A"/>
    <w:rsid w:val="00154A6C"/>
    <w:rsid w:val="00154B98"/>
    <w:rsid w:val="0015503D"/>
    <w:rsid w:val="001552E1"/>
    <w:rsid w:val="00155323"/>
    <w:rsid w:val="00155505"/>
    <w:rsid w:val="00155C00"/>
    <w:rsid w:val="00155F9A"/>
    <w:rsid w:val="001561F7"/>
    <w:rsid w:val="00156315"/>
    <w:rsid w:val="001567CE"/>
    <w:rsid w:val="0015682F"/>
    <w:rsid w:val="0015687C"/>
    <w:rsid w:val="00156DBA"/>
    <w:rsid w:val="00156E4C"/>
    <w:rsid w:val="001571DE"/>
    <w:rsid w:val="00157A95"/>
    <w:rsid w:val="00157B71"/>
    <w:rsid w:val="00157E8D"/>
    <w:rsid w:val="00157E92"/>
    <w:rsid w:val="00157EEB"/>
    <w:rsid w:val="00160095"/>
    <w:rsid w:val="00160939"/>
    <w:rsid w:val="00160C09"/>
    <w:rsid w:val="0016165C"/>
    <w:rsid w:val="001617D7"/>
    <w:rsid w:val="00161877"/>
    <w:rsid w:val="00161C8D"/>
    <w:rsid w:val="001621B8"/>
    <w:rsid w:val="001622ED"/>
    <w:rsid w:val="0016263C"/>
    <w:rsid w:val="00162D00"/>
    <w:rsid w:val="00162EAF"/>
    <w:rsid w:val="0016303B"/>
    <w:rsid w:val="0016309E"/>
    <w:rsid w:val="00163B71"/>
    <w:rsid w:val="00163EEC"/>
    <w:rsid w:val="00164450"/>
    <w:rsid w:val="001645BB"/>
    <w:rsid w:val="00164B71"/>
    <w:rsid w:val="00164EBD"/>
    <w:rsid w:val="00165291"/>
    <w:rsid w:val="00165524"/>
    <w:rsid w:val="00165779"/>
    <w:rsid w:val="0016583B"/>
    <w:rsid w:val="00166077"/>
    <w:rsid w:val="00166A7A"/>
    <w:rsid w:val="00166C77"/>
    <w:rsid w:val="0016706B"/>
    <w:rsid w:val="001673A0"/>
    <w:rsid w:val="00167A3B"/>
    <w:rsid w:val="00167B70"/>
    <w:rsid w:val="00170359"/>
    <w:rsid w:val="00170835"/>
    <w:rsid w:val="001708CA"/>
    <w:rsid w:val="00170A81"/>
    <w:rsid w:val="00170FE5"/>
    <w:rsid w:val="00171283"/>
    <w:rsid w:val="00171348"/>
    <w:rsid w:val="00171850"/>
    <w:rsid w:val="001721A2"/>
    <w:rsid w:val="0017227C"/>
    <w:rsid w:val="0017241E"/>
    <w:rsid w:val="00172691"/>
    <w:rsid w:val="001733AE"/>
    <w:rsid w:val="00173A22"/>
    <w:rsid w:val="0017455A"/>
    <w:rsid w:val="001749A5"/>
    <w:rsid w:val="00174B8E"/>
    <w:rsid w:val="00175367"/>
    <w:rsid w:val="001753F6"/>
    <w:rsid w:val="00175412"/>
    <w:rsid w:val="00175760"/>
    <w:rsid w:val="00175979"/>
    <w:rsid w:val="00175A30"/>
    <w:rsid w:val="00175ACB"/>
    <w:rsid w:val="00175D4C"/>
    <w:rsid w:val="00175F45"/>
    <w:rsid w:val="0017626E"/>
    <w:rsid w:val="00176728"/>
    <w:rsid w:val="001769DF"/>
    <w:rsid w:val="00176A74"/>
    <w:rsid w:val="00176A7F"/>
    <w:rsid w:val="00176A87"/>
    <w:rsid w:val="00176CD6"/>
    <w:rsid w:val="00176F11"/>
    <w:rsid w:val="00177069"/>
    <w:rsid w:val="00177A31"/>
    <w:rsid w:val="00177B70"/>
    <w:rsid w:val="001800D4"/>
    <w:rsid w:val="001801F5"/>
    <w:rsid w:val="00180288"/>
    <w:rsid w:val="0018042B"/>
    <w:rsid w:val="001806BE"/>
    <w:rsid w:val="00180DEE"/>
    <w:rsid w:val="00180F3E"/>
    <w:rsid w:val="0018118F"/>
    <w:rsid w:val="00181621"/>
    <w:rsid w:val="0018163A"/>
    <w:rsid w:val="00181737"/>
    <w:rsid w:val="0018173B"/>
    <w:rsid w:val="00181CFC"/>
    <w:rsid w:val="0018226A"/>
    <w:rsid w:val="001822AC"/>
    <w:rsid w:val="0018291F"/>
    <w:rsid w:val="00182DE5"/>
    <w:rsid w:val="00183063"/>
    <w:rsid w:val="00183BBE"/>
    <w:rsid w:val="00183BDE"/>
    <w:rsid w:val="00184070"/>
    <w:rsid w:val="0018418A"/>
    <w:rsid w:val="001844C6"/>
    <w:rsid w:val="00184562"/>
    <w:rsid w:val="0018460E"/>
    <w:rsid w:val="00184856"/>
    <w:rsid w:val="00184A3A"/>
    <w:rsid w:val="00184C33"/>
    <w:rsid w:val="00185B26"/>
    <w:rsid w:val="00185C2D"/>
    <w:rsid w:val="00185FB4"/>
    <w:rsid w:val="00186009"/>
    <w:rsid w:val="00186485"/>
    <w:rsid w:val="00186958"/>
    <w:rsid w:val="00186DEF"/>
    <w:rsid w:val="00186F94"/>
    <w:rsid w:val="001871C7"/>
    <w:rsid w:val="001871FB"/>
    <w:rsid w:val="00187A90"/>
    <w:rsid w:val="00187FA8"/>
    <w:rsid w:val="00187FC0"/>
    <w:rsid w:val="001900DC"/>
    <w:rsid w:val="0019013C"/>
    <w:rsid w:val="001902CA"/>
    <w:rsid w:val="001906CB"/>
    <w:rsid w:val="001909FC"/>
    <w:rsid w:val="00190A9E"/>
    <w:rsid w:val="00190B33"/>
    <w:rsid w:val="00190FA5"/>
    <w:rsid w:val="00191ADE"/>
    <w:rsid w:val="00191BAF"/>
    <w:rsid w:val="00191CE6"/>
    <w:rsid w:val="0019217D"/>
    <w:rsid w:val="0019259B"/>
    <w:rsid w:val="00192E0B"/>
    <w:rsid w:val="00192E14"/>
    <w:rsid w:val="00193125"/>
    <w:rsid w:val="0019345C"/>
    <w:rsid w:val="00193617"/>
    <w:rsid w:val="00193812"/>
    <w:rsid w:val="00193A53"/>
    <w:rsid w:val="00193CAF"/>
    <w:rsid w:val="00193FC2"/>
    <w:rsid w:val="00194031"/>
    <w:rsid w:val="0019432F"/>
    <w:rsid w:val="00194652"/>
    <w:rsid w:val="001947F2"/>
    <w:rsid w:val="00194BE2"/>
    <w:rsid w:val="0019511B"/>
    <w:rsid w:val="001954B0"/>
    <w:rsid w:val="001954D9"/>
    <w:rsid w:val="00195B21"/>
    <w:rsid w:val="00195C86"/>
    <w:rsid w:val="00195D9D"/>
    <w:rsid w:val="00195E06"/>
    <w:rsid w:val="0019651E"/>
    <w:rsid w:val="00196E4A"/>
    <w:rsid w:val="00196E99"/>
    <w:rsid w:val="00197048"/>
    <w:rsid w:val="00197140"/>
    <w:rsid w:val="0019757B"/>
    <w:rsid w:val="001977AB"/>
    <w:rsid w:val="00197924"/>
    <w:rsid w:val="00197AF1"/>
    <w:rsid w:val="00197FC3"/>
    <w:rsid w:val="001A05AA"/>
    <w:rsid w:val="001A0953"/>
    <w:rsid w:val="001A0A92"/>
    <w:rsid w:val="001A0DC1"/>
    <w:rsid w:val="001A0EBB"/>
    <w:rsid w:val="001A0FF7"/>
    <w:rsid w:val="001A1230"/>
    <w:rsid w:val="001A1517"/>
    <w:rsid w:val="001A1A64"/>
    <w:rsid w:val="001A1A8C"/>
    <w:rsid w:val="001A21FE"/>
    <w:rsid w:val="001A2541"/>
    <w:rsid w:val="001A317B"/>
    <w:rsid w:val="001A37ED"/>
    <w:rsid w:val="001A3D1A"/>
    <w:rsid w:val="001A3F2F"/>
    <w:rsid w:val="001A423C"/>
    <w:rsid w:val="001A42BD"/>
    <w:rsid w:val="001A4986"/>
    <w:rsid w:val="001A4A41"/>
    <w:rsid w:val="001A4FE2"/>
    <w:rsid w:val="001A521B"/>
    <w:rsid w:val="001A5231"/>
    <w:rsid w:val="001A58EB"/>
    <w:rsid w:val="001A5EF3"/>
    <w:rsid w:val="001A60E3"/>
    <w:rsid w:val="001A6205"/>
    <w:rsid w:val="001A65F7"/>
    <w:rsid w:val="001A7383"/>
    <w:rsid w:val="001A7457"/>
    <w:rsid w:val="001A7547"/>
    <w:rsid w:val="001A7555"/>
    <w:rsid w:val="001A7EB8"/>
    <w:rsid w:val="001B06FA"/>
    <w:rsid w:val="001B0E2A"/>
    <w:rsid w:val="001B0FA3"/>
    <w:rsid w:val="001B1428"/>
    <w:rsid w:val="001B186A"/>
    <w:rsid w:val="001B18EB"/>
    <w:rsid w:val="001B1909"/>
    <w:rsid w:val="001B1B32"/>
    <w:rsid w:val="001B1DEC"/>
    <w:rsid w:val="001B21C6"/>
    <w:rsid w:val="001B2985"/>
    <w:rsid w:val="001B2C80"/>
    <w:rsid w:val="001B3AC6"/>
    <w:rsid w:val="001B3E3A"/>
    <w:rsid w:val="001B41AC"/>
    <w:rsid w:val="001B42E5"/>
    <w:rsid w:val="001B481D"/>
    <w:rsid w:val="001B4C64"/>
    <w:rsid w:val="001B4D68"/>
    <w:rsid w:val="001B5005"/>
    <w:rsid w:val="001B5060"/>
    <w:rsid w:val="001B583A"/>
    <w:rsid w:val="001B5861"/>
    <w:rsid w:val="001B5B5D"/>
    <w:rsid w:val="001B5BC2"/>
    <w:rsid w:val="001B5C6D"/>
    <w:rsid w:val="001B6F2A"/>
    <w:rsid w:val="001B777E"/>
    <w:rsid w:val="001B7D72"/>
    <w:rsid w:val="001C01EC"/>
    <w:rsid w:val="001C02C5"/>
    <w:rsid w:val="001C0AB8"/>
    <w:rsid w:val="001C0EFD"/>
    <w:rsid w:val="001C1136"/>
    <w:rsid w:val="001C13EB"/>
    <w:rsid w:val="001C14E3"/>
    <w:rsid w:val="001C1518"/>
    <w:rsid w:val="001C15EA"/>
    <w:rsid w:val="001C1703"/>
    <w:rsid w:val="001C1DD1"/>
    <w:rsid w:val="001C3201"/>
    <w:rsid w:val="001C34E3"/>
    <w:rsid w:val="001C484A"/>
    <w:rsid w:val="001C4B2F"/>
    <w:rsid w:val="001C4B70"/>
    <w:rsid w:val="001C4BBC"/>
    <w:rsid w:val="001C4CB8"/>
    <w:rsid w:val="001C4E3A"/>
    <w:rsid w:val="001C5836"/>
    <w:rsid w:val="001C59D5"/>
    <w:rsid w:val="001C5AC4"/>
    <w:rsid w:val="001C63D9"/>
    <w:rsid w:val="001C6970"/>
    <w:rsid w:val="001C6A72"/>
    <w:rsid w:val="001C6FF6"/>
    <w:rsid w:val="001C7312"/>
    <w:rsid w:val="001C7CC8"/>
    <w:rsid w:val="001C7D7D"/>
    <w:rsid w:val="001C7E1D"/>
    <w:rsid w:val="001C7E53"/>
    <w:rsid w:val="001D0792"/>
    <w:rsid w:val="001D09D5"/>
    <w:rsid w:val="001D0AEC"/>
    <w:rsid w:val="001D0D07"/>
    <w:rsid w:val="001D0DC8"/>
    <w:rsid w:val="001D14CD"/>
    <w:rsid w:val="001D18E9"/>
    <w:rsid w:val="001D198B"/>
    <w:rsid w:val="001D1F47"/>
    <w:rsid w:val="001D1F49"/>
    <w:rsid w:val="001D23AD"/>
    <w:rsid w:val="001D25B0"/>
    <w:rsid w:val="001D272E"/>
    <w:rsid w:val="001D2D55"/>
    <w:rsid w:val="001D2DD4"/>
    <w:rsid w:val="001D2F18"/>
    <w:rsid w:val="001D2F68"/>
    <w:rsid w:val="001D2FEB"/>
    <w:rsid w:val="001D3060"/>
    <w:rsid w:val="001D314A"/>
    <w:rsid w:val="001D32EA"/>
    <w:rsid w:val="001D3396"/>
    <w:rsid w:val="001D3F0E"/>
    <w:rsid w:val="001D424B"/>
    <w:rsid w:val="001D4285"/>
    <w:rsid w:val="001D4392"/>
    <w:rsid w:val="001D43C3"/>
    <w:rsid w:val="001D4460"/>
    <w:rsid w:val="001D44F1"/>
    <w:rsid w:val="001D4BE9"/>
    <w:rsid w:val="001D4C0F"/>
    <w:rsid w:val="001D4C2B"/>
    <w:rsid w:val="001D53B9"/>
    <w:rsid w:val="001D5451"/>
    <w:rsid w:val="001D5794"/>
    <w:rsid w:val="001D58DE"/>
    <w:rsid w:val="001D5A4A"/>
    <w:rsid w:val="001D5A95"/>
    <w:rsid w:val="001D5B64"/>
    <w:rsid w:val="001D5F23"/>
    <w:rsid w:val="001D6904"/>
    <w:rsid w:val="001D6AE6"/>
    <w:rsid w:val="001D6F2E"/>
    <w:rsid w:val="001D74DA"/>
    <w:rsid w:val="001E0442"/>
    <w:rsid w:val="001E05D1"/>
    <w:rsid w:val="001E0A71"/>
    <w:rsid w:val="001E0FD3"/>
    <w:rsid w:val="001E174B"/>
    <w:rsid w:val="001E1ACE"/>
    <w:rsid w:val="001E1EC4"/>
    <w:rsid w:val="001E1EFC"/>
    <w:rsid w:val="001E218C"/>
    <w:rsid w:val="001E2961"/>
    <w:rsid w:val="001E2ADD"/>
    <w:rsid w:val="001E2C1D"/>
    <w:rsid w:val="001E2E1D"/>
    <w:rsid w:val="001E3008"/>
    <w:rsid w:val="001E3381"/>
    <w:rsid w:val="001E3DA4"/>
    <w:rsid w:val="001E3E84"/>
    <w:rsid w:val="001E423D"/>
    <w:rsid w:val="001E4A8A"/>
    <w:rsid w:val="001E4ABB"/>
    <w:rsid w:val="001E5027"/>
    <w:rsid w:val="001E50E3"/>
    <w:rsid w:val="001E50EF"/>
    <w:rsid w:val="001E54A9"/>
    <w:rsid w:val="001E56CE"/>
    <w:rsid w:val="001E5B9F"/>
    <w:rsid w:val="001E6056"/>
    <w:rsid w:val="001E6166"/>
    <w:rsid w:val="001E6666"/>
    <w:rsid w:val="001E6893"/>
    <w:rsid w:val="001E6A93"/>
    <w:rsid w:val="001E6FAB"/>
    <w:rsid w:val="001E741D"/>
    <w:rsid w:val="001E7603"/>
    <w:rsid w:val="001E799C"/>
    <w:rsid w:val="001E7E40"/>
    <w:rsid w:val="001F03C5"/>
    <w:rsid w:val="001F050C"/>
    <w:rsid w:val="001F0C38"/>
    <w:rsid w:val="001F11AF"/>
    <w:rsid w:val="001F15AC"/>
    <w:rsid w:val="001F187F"/>
    <w:rsid w:val="001F1D44"/>
    <w:rsid w:val="001F1DD3"/>
    <w:rsid w:val="001F1FA1"/>
    <w:rsid w:val="001F209B"/>
    <w:rsid w:val="001F2B4C"/>
    <w:rsid w:val="001F2DF7"/>
    <w:rsid w:val="001F314D"/>
    <w:rsid w:val="001F323A"/>
    <w:rsid w:val="001F32FC"/>
    <w:rsid w:val="001F36CF"/>
    <w:rsid w:val="001F38DD"/>
    <w:rsid w:val="001F3B1F"/>
    <w:rsid w:val="001F3D21"/>
    <w:rsid w:val="001F3D5B"/>
    <w:rsid w:val="001F3F00"/>
    <w:rsid w:val="001F3FA3"/>
    <w:rsid w:val="001F4003"/>
    <w:rsid w:val="001F4130"/>
    <w:rsid w:val="001F45B6"/>
    <w:rsid w:val="001F4D48"/>
    <w:rsid w:val="001F4DD3"/>
    <w:rsid w:val="001F52E4"/>
    <w:rsid w:val="001F59C3"/>
    <w:rsid w:val="001F5CB3"/>
    <w:rsid w:val="001F6643"/>
    <w:rsid w:val="001F6670"/>
    <w:rsid w:val="001F6B4D"/>
    <w:rsid w:val="001F6D62"/>
    <w:rsid w:val="001F6EAE"/>
    <w:rsid w:val="001F7219"/>
    <w:rsid w:val="001F7656"/>
    <w:rsid w:val="001F7BE8"/>
    <w:rsid w:val="001F7EB3"/>
    <w:rsid w:val="002006D9"/>
    <w:rsid w:val="00200B40"/>
    <w:rsid w:val="0020106A"/>
    <w:rsid w:val="002010DE"/>
    <w:rsid w:val="0020112E"/>
    <w:rsid w:val="00201195"/>
    <w:rsid w:val="002013EC"/>
    <w:rsid w:val="00201491"/>
    <w:rsid w:val="00201FEB"/>
    <w:rsid w:val="002024E2"/>
    <w:rsid w:val="00202663"/>
    <w:rsid w:val="002027C5"/>
    <w:rsid w:val="00202883"/>
    <w:rsid w:val="002029B6"/>
    <w:rsid w:val="00202A3B"/>
    <w:rsid w:val="00202CB8"/>
    <w:rsid w:val="00202F3F"/>
    <w:rsid w:val="00203368"/>
    <w:rsid w:val="0020344B"/>
    <w:rsid w:val="00203505"/>
    <w:rsid w:val="00203582"/>
    <w:rsid w:val="002035C5"/>
    <w:rsid w:val="002040CC"/>
    <w:rsid w:val="00204201"/>
    <w:rsid w:val="00204773"/>
    <w:rsid w:val="00204795"/>
    <w:rsid w:val="002049DD"/>
    <w:rsid w:val="00204C7B"/>
    <w:rsid w:val="00204E12"/>
    <w:rsid w:val="00204F40"/>
    <w:rsid w:val="00204FA2"/>
    <w:rsid w:val="002050F3"/>
    <w:rsid w:val="00205217"/>
    <w:rsid w:val="0020545D"/>
    <w:rsid w:val="00205596"/>
    <w:rsid w:val="002057A7"/>
    <w:rsid w:val="00205B0F"/>
    <w:rsid w:val="00205E8D"/>
    <w:rsid w:val="002064FA"/>
    <w:rsid w:val="00206870"/>
    <w:rsid w:val="00207483"/>
    <w:rsid w:val="00207563"/>
    <w:rsid w:val="0020779D"/>
    <w:rsid w:val="002077CA"/>
    <w:rsid w:val="00207D7F"/>
    <w:rsid w:val="002102A5"/>
    <w:rsid w:val="0021055B"/>
    <w:rsid w:val="0021075D"/>
    <w:rsid w:val="00210DDE"/>
    <w:rsid w:val="002115A4"/>
    <w:rsid w:val="002119EF"/>
    <w:rsid w:val="00211A60"/>
    <w:rsid w:val="00211FED"/>
    <w:rsid w:val="002121F5"/>
    <w:rsid w:val="00212299"/>
    <w:rsid w:val="00212767"/>
    <w:rsid w:val="00212BA3"/>
    <w:rsid w:val="0021321E"/>
    <w:rsid w:val="00213472"/>
    <w:rsid w:val="0021359E"/>
    <w:rsid w:val="00213F10"/>
    <w:rsid w:val="00214548"/>
    <w:rsid w:val="0021461E"/>
    <w:rsid w:val="002146A2"/>
    <w:rsid w:val="00214810"/>
    <w:rsid w:val="0021481D"/>
    <w:rsid w:val="002148B4"/>
    <w:rsid w:val="0021501C"/>
    <w:rsid w:val="002163E4"/>
    <w:rsid w:val="0021672B"/>
    <w:rsid w:val="00216958"/>
    <w:rsid w:val="00216D2E"/>
    <w:rsid w:val="00217233"/>
    <w:rsid w:val="00217D0F"/>
    <w:rsid w:val="00220220"/>
    <w:rsid w:val="00220281"/>
    <w:rsid w:val="00220541"/>
    <w:rsid w:val="002209F7"/>
    <w:rsid w:val="00220E02"/>
    <w:rsid w:val="00220F9B"/>
    <w:rsid w:val="00221784"/>
    <w:rsid w:val="00221CA4"/>
    <w:rsid w:val="002224B6"/>
    <w:rsid w:val="00222587"/>
    <w:rsid w:val="00222677"/>
    <w:rsid w:val="00222ABA"/>
    <w:rsid w:val="00222B53"/>
    <w:rsid w:val="00222D02"/>
    <w:rsid w:val="0022309F"/>
    <w:rsid w:val="002234C7"/>
    <w:rsid w:val="00223566"/>
    <w:rsid w:val="00223590"/>
    <w:rsid w:val="0022366C"/>
    <w:rsid w:val="002237F0"/>
    <w:rsid w:val="00223D66"/>
    <w:rsid w:val="00224300"/>
    <w:rsid w:val="00224421"/>
    <w:rsid w:val="00224A40"/>
    <w:rsid w:val="00225000"/>
    <w:rsid w:val="0022511B"/>
    <w:rsid w:val="00225334"/>
    <w:rsid w:val="0022540E"/>
    <w:rsid w:val="00225D7B"/>
    <w:rsid w:val="002262B4"/>
    <w:rsid w:val="002263D4"/>
    <w:rsid w:val="002265E2"/>
    <w:rsid w:val="0022681F"/>
    <w:rsid w:val="00226AA1"/>
    <w:rsid w:val="00226C00"/>
    <w:rsid w:val="00226D25"/>
    <w:rsid w:val="00226F34"/>
    <w:rsid w:val="00227491"/>
    <w:rsid w:val="0022767A"/>
    <w:rsid w:val="00227A62"/>
    <w:rsid w:val="002305F8"/>
    <w:rsid w:val="002308E8"/>
    <w:rsid w:val="00230B11"/>
    <w:rsid w:val="00230F0A"/>
    <w:rsid w:val="00230FC3"/>
    <w:rsid w:val="0023193A"/>
    <w:rsid w:val="00231C10"/>
    <w:rsid w:val="0023252B"/>
    <w:rsid w:val="00232754"/>
    <w:rsid w:val="00232B93"/>
    <w:rsid w:val="00232E07"/>
    <w:rsid w:val="00232E68"/>
    <w:rsid w:val="002334C7"/>
    <w:rsid w:val="002337C1"/>
    <w:rsid w:val="00233840"/>
    <w:rsid w:val="00233C72"/>
    <w:rsid w:val="00233CC5"/>
    <w:rsid w:val="00233D97"/>
    <w:rsid w:val="00234169"/>
    <w:rsid w:val="00234ACF"/>
    <w:rsid w:val="00234FF6"/>
    <w:rsid w:val="00235529"/>
    <w:rsid w:val="00235C06"/>
    <w:rsid w:val="00235C48"/>
    <w:rsid w:val="00235F66"/>
    <w:rsid w:val="0023650B"/>
    <w:rsid w:val="00236596"/>
    <w:rsid w:val="00236629"/>
    <w:rsid w:val="00236CCA"/>
    <w:rsid w:val="00236E30"/>
    <w:rsid w:val="00236F12"/>
    <w:rsid w:val="00236F2B"/>
    <w:rsid w:val="00237169"/>
    <w:rsid w:val="00237494"/>
    <w:rsid w:val="00237854"/>
    <w:rsid w:val="00237A44"/>
    <w:rsid w:val="0024022E"/>
    <w:rsid w:val="00240451"/>
    <w:rsid w:val="0024058F"/>
    <w:rsid w:val="002416C2"/>
    <w:rsid w:val="00241738"/>
    <w:rsid w:val="00241A00"/>
    <w:rsid w:val="00241E9F"/>
    <w:rsid w:val="00242103"/>
    <w:rsid w:val="0024236C"/>
    <w:rsid w:val="002426DE"/>
    <w:rsid w:val="002427D5"/>
    <w:rsid w:val="0024302C"/>
    <w:rsid w:val="00243143"/>
    <w:rsid w:val="00243411"/>
    <w:rsid w:val="00243478"/>
    <w:rsid w:val="0024349B"/>
    <w:rsid w:val="00244085"/>
    <w:rsid w:val="00244741"/>
    <w:rsid w:val="002448CE"/>
    <w:rsid w:val="0024521B"/>
    <w:rsid w:val="00245273"/>
    <w:rsid w:val="0024563E"/>
    <w:rsid w:val="00245757"/>
    <w:rsid w:val="002459AA"/>
    <w:rsid w:val="002459E2"/>
    <w:rsid w:val="00245F76"/>
    <w:rsid w:val="0024643D"/>
    <w:rsid w:val="00246600"/>
    <w:rsid w:val="00246858"/>
    <w:rsid w:val="0024694A"/>
    <w:rsid w:val="00246B5E"/>
    <w:rsid w:val="00246C73"/>
    <w:rsid w:val="00246D71"/>
    <w:rsid w:val="0024784A"/>
    <w:rsid w:val="002505EE"/>
    <w:rsid w:val="00250638"/>
    <w:rsid w:val="00250DCC"/>
    <w:rsid w:val="0025148F"/>
    <w:rsid w:val="0025150B"/>
    <w:rsid w:val="00251777"/>
    <w:rsid w:val="00251D73"/>
    <w:rsid w:val="00252290"/>
    <w:rsid w:val="002524E4"/>
    <w:rsid w:val="00252FFC"/>
    <w:rsid w:val="00253120"/>
    <w:rsid w:val="00253365"/>
    <w:rsid w:val="002533F7"/>
    <w:rsid w:val="00253527"/>
    <w:rsid w:val="00253E95"/>
    <w:rsid w:val="0025419F"/>
    <w:rsid w:val="00254201"/>
    <w:rsid w:val="00254718"/>
    <w:rsid w:val="00254863"/>
    <w:rsid w:val="00254C4E"/>
    <w:rsid w:val="00255E3A"/>
    <w:rsid w:val="00256235"/>
    <w:rsid w:val="00256848"/>
    <w:rsid w:val="0025690F"/>
    <w:rsid w:val="00256BF2"/>
    <w:rsid w:val="00257382"/>
    <w:rsid w:val="0025745C"/>
    <w:rsid w:val="002576F5"/>
    <w:rsid w:val="00257BD4"/>
    <w:rsid w:val="00260405"/>
    <w:rsid w:val="00260604"/>
    <w:rsid w:val="00260809"/>
    <w:rsid w:val="00260C49"/>
    <w:rsid w:val="00260CA2"/>
    <w:rsid w:val="00260E16"/>
    <w:rsid w:val="00261185"/>
    <w:rsid w:val="002612D6"/>
    <w:rsid w:val="00261334"/>
    <w:rsid w:val="00261BE0"/>
    <w:rsid w:val="00261D2B"/>
    <w:rsid w:val="0026223B"/>
    <w:rsid w:val="002625C8"/>
    <w:rsid w:val="00262795"/>
    <w:rsid w:val="00262970"/>
    <w:rsid w:val="00262DCE"/>
    <w:rsid w:val="002633F8"/>
    <w:rsid w:val="002634C9"/>
    <w:rsid w:val="00263823"/>
    <w:rsid w:val="00263F45"/>
    <w:rsid w:val="00263FD2"/>
    <w:rsid w:val="00264512"/>
    <w:rsid w:val="002647C3"/>
    <w:rsid w:val="00264A6E"/>
    <w:rsid w:val="00264A9F"/>
    <w:rsid w:val="00264C8C"/>
    <w:rsid w:val="00265920"/>
    <w:rsid w:val="0026596D"/>
    <w:rsid w:val="00265DFC"/>
    <w:rsid w:val="00266358"/>
    <w:rsid w:val="00266F9C"/>
    <w:rsid w:val="00266FD9"/>
    <w:rsid w:val="0026718A"/>
    <w:rsid w:val="0026760A"/>
    <w:rsid w:val="00267C3C"/>
    <w:rsid w:val="00270025"/>
    <w:rsid w:val="002701BB"/>
    <w:rsid w:val="0027026D"/>
    <w:rsid w:val="002703B9"/>
    <w:rsid w:val="00270656"/>
    <w:rsid w:val="00271546"/>
    <w:rsid w:val="00271CFC"/>
    <w:rsid w:val="00271DA9"/>
    <w:rsid w:val="00271F6D"/>
    <w:rsid w:val="002724C0"/>
    <w:rsid w:val="002726E2"/>
    <w:rsid w:val="00272B7E"/>
    <w:rsid w:val="00273000"/>
    <w:rsid w:val="0027388E"/>
    <w:rsid w:val="00273AD3"/>
    <w:rsid w:val="00273F67"/>
    <w:rsid w:val="00274442"/>
    <w:rsid w:val="00274539"/>
    <w:rsid w:val="002745B7"/>
    <w:rsid w:val="002746DE"/>
    <w:rsid w:val="00274A2B"/>
    <w:rsid w:val="00274AB0"/>
    <w:rsid w:val="00274D36"/>
    <w:rsid w:val="00275125"/>
    <w:rsid w:val="00275260"/>
    <w:rsid w:val="00275BE0"/>
    <w:rsid w:val="00275F14"/>
    <w:rsid w:val="002761BA"/>
    <w:rsid w:val="002768DB"/>
    <w:rsid w:val="00276F13"/>
    <w:rsid w:val="002772BA"/>
    <w:rsid w:val="00277426"/>
    <w:rsid w:val="00277A3D"/>
    <w:rsid w:val="0028016B"/>
    <w:rsid w:val="00280360"/>
    <w:rsid w:val="002808FE"/>
    <w:rsid w:val="00280B0B"/>
    <w:rsid w:val="00280E96"/>
    <w:rsid w:val="002819C3"/>
    <w:rsid w:val="0028295B"/>
    <w:rsid w:val="00282B13"/>
    <w:rsid w:val="00282BF6"/>
    <w:rsid w:val="00282CEC"/>
    <w:rsid w:val="00283A50"/>
    <w:rsid w:val="00284AA3"/>
    <w:rsid w:val="00284D02"/>
    <w:rsid w:val="00284D8E"/>
    <w:rsid w:val="0028529F"/>
    <w:rsid w:val="0028531B"/>
    <w:rsid w:val="00285351"/>
    <w:rsid w:val="002853F4"/>
    <w:rsid w:val="00285548"/>
    <w:rsid w:val="00285967"/>
    <w:rsid w:val="00285C06"/>
    <w:rsid w:val="00286E2A"/>
    <w:rsid w:val="00287A58"/>
    <w:rsid w:val="00287BDE"/>
    <w:rsid w:val="0029010A"/>
    <w:rsid w:val="00290177"/>
    <w:rsid w:val="00290501"/>
    <w:rsid w:val="0029059D"/>
    <w:rsid w:val="002908D0"/>
    <w:rsid w:val="00290EC3"/>
    <w:rsid w:val="00290F40"/>
    <w:rsid w:val="00291ABB"/>
    <w:rsid w:val="00291B11"/>
    <w:rsid w:val="00291E0E"/>
    <w:rsid w:val="00291E1A"/>
    <w:rsid w:val="00292967"/>
    <w:rsid w:val="002929FD"/>
    <w:rsid w:val="00292A13"/>
    <w:rsid w:val="00292AD7"/>
    <w:rsid w:val="00293577"/>
    <w:rsid w:val="002936AB"/>
    <w:rsid w:val="0029389F"/>
    <w:rsid w:val="00293989"/>
    <w:rsid w:val="00293C29"/>
    <w:rsid w:val="00293F43"/>
    <w:rsid w:val="00293FF6"/>
    <w:rsid w:val="00294050"/>
    <w:rsid w:val="0029418D"/>
    <w:rsid w:val="00294246"/>
    <w:rsid w:val="002949C1"/>
    <w:rsid w:val="00294CDC"/>
    <w:rsid w:val="00295496"/>
    <w:rsid w:val="00295643"/>
    <w:rsid w:val="0029566D"/>
    <w:rsid w:val="0029578D"/>
    <w:rsid w:val="002959F0"/>
    <w:rsid w:val="002960B2"/>
    <w:rsid w:val="002960EE"/>
    <w:rsid w:val="00296A69"/>
    <w:rsid w:val="00296E23"/>
    <w:rsid w:val="00296EA8"/>
    <w:rsid w:val="00297D05"/>
    <w:rsid w:val="002A0222"/>
    <w:rsid w:val="002A02F1"/>
    <w:rsid w:val="002A077F"/>
    <w:rsid w:val="002A07F6"/>
    <w:rsid w:val="002A0B3F"/>
    <w:rsid w:val="002A0D5E"/>
    <w:rsid w:val="002A1082"/>
    <w:rsid w:val="002A123C"/>
    <w:rsid w:val="002A125E"/>
    <w:rsid w:val="002A1610"/>
    <w:rsid w:val="002A1BBE"/>
    <w:rsid w:val="002A1C5D"/>
    <w:rsid w:val="002A1F2D"/>
    <w:rsid w:val="002A213E"/>
    <w:rsid w:val="002A21FA"/>
    <w:rsid w:val="002A229B"/>
    <w:rsid w:val="002A2487"/>
    <w:rsid w:val="002A2B0F"/>
    <w:rsid w:val="002A2B5C"/>
    <w:rsid w:val="002A2F80"/>
    <w:rsid w:val="002A3068"/>
    <w:rsid w:val="002A3115"/>
    <w:rsid w:val="002A33C2"/>
    <w:rsid w:val="002A42C7"/>
    <w:rsid w:val="002A42F3"/>
    <w:rsid w:val="002A45F5"/>
    <w:rsid w:val="002A5081"/>
    <w:rsid w:val="002A5775"/>
    <w:rsid w:val="002A5EAD"/>
    <w:rsid w:val="002A5EB8"/>
    <w:rsid w:val="002A64AF"/>
    <w:rsid w:val="002A699D"/>
    <w:rsid w:val="002A6D1B"/>
    <w:rsid w:val="002A6F8B"/>
    <w:rsid w:val="002A72E4"/>
    <w:rsid w:val="002A7301"/>
    <w:rsid w:val="002A75D8"/>
    <w:rsid w:val="002A76FC"/>
    <w:rsid w:val="002A7C29"/>
    <w:rsid w:val="002A7FB7"/>
    <w:rsid w:val="002B049E"/>
    <w:rsid w:val="002B08B1"/>
    <w:rsid w:val="002B0A81"/>
    <w:rsid w:val="002B0E0C"/>
    <w:rsid w:val="002B0EEE"/>
    <w:rsid w:val="002B1135"/>
    <w:rsid w:val="002B1175"/>
    <w:rsid w:val="002B1710"/>
    <w:rsid w:val="002B205A"/>
    <w:rsid w:val="002B2817"/>
    <w:rsid w:val="002B32A6"/>
    <w:rsid w:val="002B32EF"/>
    <w:rsid w:val="002B34C3"/>
    <w:rsid w:val="002B37F9"/>
    <w:rsid w:val="002B3BEB"/>
    <w:rsid w:val="002B3D7D"/>
    <w:rsid w:val="002B4974"/>
    <w:rsid w:val="002B4A9A"/>
    <w:rsid w:val="002B53B9"/>
    <w:rsid w:val="002B5550"/>
    <w:rsid w:val="002B57A0"/>
    <w:rsid w:val="002B61A7"/>
    <w:rsid w:val="002B61B9"/>
    <w:rsid w:val="002B61DE"/>
    <w:rsid w:val="002B63A9"/>
    <w:rsid w:val="002B647A"/>
    <w:rsid w:val="002B68B7"/>
    <w:rsid w:val="002B6C44"/>
    <w:rsid w:val="002B7248"/>
    <w:rsid w:val="002B72C7"/>
    <w:rsid w:val="002B7621"/>
    <w:rsid w:val="002B797A"/>
    <w:rsid w:val="002B7DE7"/>
    <w:rsid w:val="002B7FA1"/>
    <w:rsid w:val="002C029F"/>
    <w:rsid w:val="002C0C63"/>
    <w:rsid w:val="002C10F0"/>
    <w:rsid w:val="002C156D"/>
    <w:rsid w:val="002C1756"/>
    <w:rsid w:val="002C1A30"/>
    <w:rsid w:val="002C1B8C"/>
    <w:rsid w:val="002C1CE3"/>
    <w:rsid w:val="002C1E4F"/>
    <w:rsid w:val="002C1F3F"/>
    <w:rsid w:val="002C2523"/>
    <w:rsid w:val="002C2698"/>
    <w:rsid w:val="002C2BF4"/>
    <w:rsid w:val="002C2F03"/>
    <w:rsid w:val="002C3471"/>
    <w:rsid w:val="002C3B13"/>
    <w:rsid w:val="002C3DCD"/>
    <w:rsid w:val="002C413C"/>
    <w:rsid w:val="002C4426"/>
    <w:rsid w:val="002C4488"/>
    <w:rsid w:val="002C49FF"/>
    <w:rsid w:val="002C53E7"/>
    <w:rsid w:val="002C55A3"/>
    <w:rsid w:val="002C57E3"/>
    <w:rsid w:val="002C589B"/>
    <w:rsid w:val="002C5902"/>
    <w:rsid w:val="002C5912"/>
    <w:rsid w:val="002C5C64"/>
    <w:rsid w:val="002C5D04"/>
    <w:rsid w:val="002C6143"/>
    <w:rsid w:val="002C6235"/>
    <w:rsid w:val="002C636A"/>
    <w:rsid w:val="002C6684"/>
    <w:rsid w:val="002C6A40"/>
    <w:rsid w:val="002D0256"/>
    <w:rsid w:val="002D02B3"/>
    <w:rsid w:val="002D0725"/>
    <w:rsid w:val="002D09CC"/>
    <w:rsid w:val="002D0C18"/>
    <w:rsid w:val="002D1187"/>
    <w:rsid w:val="002D1D13"/>
    <w:rsid w:val="002D1EDC"/>
    <w:rsid w:val="002D21A8"/>
    <w:rsid w:val="002D21B1"/>
    <w:rsid w:val="002D2555"/>
    <w:rsid w:val="002D27ED"/>
    <w:rsid w:val="002D2DD4"/>
    <w:rsid w:val="002D2E92"/>
    <w:rsid w:val="002D3262"/>
    <w:rsid w:val="002D3459"/>
    <w:rsid w:val="002D34E2"/>
    <w:rsid w:val="002D35C1"/>
    <w:rsid w:val="002D3C01"/>
    <w:rsid w:val="002D3C61"/>
    <w:rsid w:val="002D3E8B"/>
    <w:rsid w:val="002D4385"/>
    <w:rsid w:val="002D46F2"/>
    <w:rsid w:val="002D4B05"/>
    <w:rsid w:val="002D4F9D"/>
    <w:rsid w:val="002D50B3"/>
    <w:rsid w:val="002D5F65"/>
    <w:rsid w:val="002D606B"/>
    <w:rsid w:val="002D62F4"/>
    <w:rsid w:val="002D650A"/>
    <w:rsid w:val="002D6710"/>
    <w:rsid w:val="002D6E80"/>
    <w:rsid w:val="002D75C6"/>
    <w:rsid w:val="002D771D"/>
    <w:rsid w:val="002D779B"/>
    <w:rsid w:val="002D7F91"/>
    <w:rsid w:val="002E012A"/>
    <w:rsid w:val="002E0176"/>
    <w:rsid w:val="002E0371"/>
    <w:rsid w:val="002E0584"/>
    <w:rsid w:val="002E0972"/>
    <w:rsid w:val="002E0D1D"/>
    <w:rsid w:val="002E10DB"/>
    <w:rsid w:val="002E1278"/>
    <w:rsid w:val="002E1327"/>
    <w:rsid w:val="002E1375"/>
    <w:rsid w:val="002E1E62"/>
    <w:rsid w:val="002E2303"/>
    <w:rsid w:val="002E248A"/>
    <w:rsid w:val="002E2B4A"/>
    <w:rsid w:val="002E2DC0"/>
    <w:rsid w:val="002E3B53"/>
    <w:rsid w:val="002E3C20"/>
    <w:rsid w:val="002E3F6F"/>
    <w:rsid w:val="002E410C"/>
    <w:rsid w:val="002E4911"/>
    <w:rsid w:val="002E4E1B"/>
    <w:rsid w:val="002E4FC0"/>
    <w:rsid w:val="002E5772"/>
    <w:rsid w:val="002E5939"/>
    <w:rsid w:val="002E5CB5"/>
    <w:rsid w:val="002E62B3"/>
    <w:rsid w:val="002E634F"/>
    <w:rsid w:val="002E649E"/>
    <w:rsid w:val="002E65EE"/>
    <w:rsid w:val="002E6C07"/>
    <w:rsid w:val="002E6E5A"/>
    <w:rsid w:val="002E7112"/>
    <w:rsid w:val="002E7AB1"/>
    <w:rsid w:val="002E7BDE"/>
    <w:rsid w:val="002E7DE0"/>
    <w:rsid w:val="002E7FE2"/>
    <w:rsid w:val="002F014E"/>
    <w:rsid w:val="002F0A10"/>
    <w:rsid w:val="002F0A32"/>
    <w:rsid w:val="002F11A7"/>
    <w:rsid w:val="002F123A"/>
    <w:rsid w:val="002F1337"/>
    <w:rsid w:val="002F162A"/>
    <w:rsid w:val="002F16B2"/>
    <w:rsid w:val="002F226E"/>
    <w:rsid w:val="002F22F4"/>
    <w:rsid w:val="002F2424"/>
    <w:rsid w:val="002F256B"/>
    <w:rsid w:val="002F2774"/>
    <w:rsid w:val="002F2852"/>
    <w:rsid w:val="002F33B7"/>
    <w:rsid w:val="002F381C"/>
    <w:rsid w:val="002F3C74"/>
    <w:rsid w:val="002F43FF"/>
    <w:rsid w:val="002F467A"/>
    <w:rsid w:val="002F49C0"/>
    <w:rsid w:val="002F5DA2"/>
    <w:rsid w:val="002F5E74"/>
    <w:rsid w:val="002F5F5D"/>
    <w:rsid w:val="002F637A"/>
    <w:rsid w:val="002F675C"/>
    <w:rsid w:val="002F6943"/>
    <w:rsid w:val="002F793C"/>
    <w:rsid w:val="002F7BBD"/>
    <w:rsid w:val="002F7C1D"/>
    <w:rsid w:val="002F7D7E"/>
    <w:rsid w:val="002F7F83"/>
    <w:rsid w:val="0030032E"/>
    <w:rsid w:val="00300840"/>
    <w:rsid w:val="00300AE3"/>
    <w:rsid w:val="00300C30"/>
    <w:rsid w:val="003010D4"/>
    <w:rsid w:val="0030136C"/>
    <w:rsid w:val="00301600"/>
    <w:rsid w:val="0030181A"/>
    <w:rsid w:val="00301F54"/>
    <w:rsid w:val="00302770"/>
    <w:rsid w:val="00302964"/>
    <w:rsid w:val="0030384E"/>
    <w:rsid w:val="0030397F"/>
    <w:rsid w:val="00303A30"/>
    <w:rsid w:val="00304030"/>
    <w:rsid w:val="003042A5"/>
    <w:rsid w:val="003043A3"/>
    <w:rsid w:val="0030479A"/>
    <w:rsid w:val="00304827"/>
    <w:rsid w:val="0030550F"/>
    <w:rsid w:val="00305DF0"/>
    <w:rsid w:val="00306157"/>
    <w:rsid w:val="003065D8"/>
    <w:rsid w:val="00306A12"/>
    <w:rsid w:val="00306C6E"/>
    <w:rsid w:val="00306DFD"/>
    <w:rsid w:val="00306F3C"/>
    <w:rsid w:val="003079BC"/>
    <w:rsid w:val="003101AF"/>
    <w:rsid w:val="0031042F"/>
    <w:rsid w:val="0031068B"/>
    <w:rsid w:val="0031077F"/>
    <w:rsid w:val="00311458"/>
    <w:rsid w:val="00311AEF"/>
    <w:rsid w:val="003121F5"/>
    <w:rsid w:val="00312415"/>
    <w:rsid w:val="0031276F"/>
    <w:rsid w:val="003129F3"/>
    <w:rsid w:val="00313267"/>
    <w:rsid w:val="0031356D"/>
    <w:rsid w:val="003135F0"/>
    <w:rsid w:val="003138DC"/>
    <w:rsid w:val="00313A2B"/>
    <w:rsid w:val="00313C43"/>
    <w:rsid w:val="003141BE"/>
    <w:rsid w:val="003142D7"/>
    <w:rsid w:val="003143E8"/>
    <w:rsid w:val="0031440E"/>
    <w:rsid w:val="0031460E"/>
    <w:rsid w:val="0031488D"/>
    <w:rsid w:val="003149A5"/>
    <w:rsid w:val="00314C85"/>
    <w:rsid w:val="003151E2"/>
    <w:rsid w:val="00315230"/>
    <w:rsid w:val="003152E0"/>
    <w:rsid w:val="00315336"/>
    <w:rsid w:val="0031546D"/>
    <w:rsid w:val="003155D5"/>
    <w:rsid w:val="003155ED"/>
    <w:rsid w:val="00315696"/>
    <w:rsid w:val="00315BC0"/>
    <w:rsid w:val="00315F5C"/>
    <w:rsid w:val="00316048"/>
    <w:rsid w:val="00316146"/>
    <w:rsid w:val="00316218"/>
    <w:rsid w:val="0031651D"/>
    <w:rsid w:val="00316A4F"/>
    <w:rsid w:val="00316B24"/>
    <w:rsid w:val="0031717C"/>
    <w:rsid w:val="00317203"/>
    <w:rsid w:val="0031725C"/>
    <w:rsid w:val="00317991"/>
    <w:rsid w:val="0032027A"/>
    <w:rsid w:val="003204C1"/>
    <w:rsid w:val="003208CE"/>
    <w:rsid w:val="00320E25"/>
    <w:rsid w:val="0032126A"/>
    <w:rsid w:val="0032127B"/>
    <w:rsid w:val="003213A9"/>
    <w:rsid w:val="003217BE"/>
    <w:rsid w:val="003219A6"/>
    <w:rsid w:val="00321CC3"/>
    <w:rsid w:val="00321D29"/>
    <w:rsid w:val="00321E17"/>
    <w:rsid w:val="00322099"/>
    <w:rsid w:val="00322358"/>
    <w:rsid w:val="003223ED"/>
    <w:rsid w:val="0032250E"/>
    <w:rsid w:val="00322853"/>
    <w:rsid w:val="003229A6"/>
    <w:rsid w:val="00322AE2"/>
    <w:rsid w:val="00322B3E"/>
    <w:rsid w:val="00322C90"/>
    <w:rsid w:val="00322F2D"/>
    <w:rsid w:val="003237DD"/>
    <w:rsid w:val="00323D2F"/>
    <w:rsid w:val="00323ED6"/>
    <w:rsid w:val="00324233"/>
    <w:rsid w:val="00324AE3"/>
    <w:rsid w:val="00324E57"/>
    <w:rsid w:val="0032601A"/>
    <w:rsid w:val="0032660A"/>
    <w:rsid w:val="0032668E"/>
    <w:rsid w:val="00326B42"/>
    <w:rsid w:val="00326D93"/>
    <w:rsid w:val="00327126"/>
    <w:rsid w:val="003271D3"/>
    <w:rsid w:val="00327632"/>
    <w:rsid w:val="003278A9"/>
    <w:rsid w:val="00327A33"/>
    <w:rsid w:val="00327BA5"/>
    <w:rsid w:val="00327CAD"/>
    <w:rsid w:val="003308BB"/>
    <w:rsid w:val="00330902"/>
    <w:rsid w:val="00330B6E"/>
    <w:rsid w:val="00330CFC"/>
    <w:rsid w:val="00330E55"/>
    <w:rsid w:val="00330E78"/>
    <w:rsid w:val="00330F54"/>
    <w:rsid w:val="00331365"/>
    <w:rsid w:val="0033157D"/>
    <w:rsid w:val="00331B21"/>
    <w:rsid w:val="00331F4A"/>
    <w:rsid w:val="003322C0"/>
    <w:rsid w:val="00332377"/>
    <w:rsid w:val="00333156"/>
    <w:rsid w:val="00333243"/>
    <w:rsid w:val="0033356F"/>
    <w:rsid w:val="003337A3"/>
    <w:rsid w:val="00333BE6"/>
    <w:rsid w:val="00333E0E"/>
    <w:rsid w:val="00333E7D"/>
    <w:rsid w:val="003349F3"/>
    <w:rsid w:val="00334A64"/>
    <w:rsid w:val="003352DF"/>
    <w:rsid w:val="0033575E"/>
    <w:rsid w:val="0033663C"/>
    <w:rsid w:val="00336712"/>
    <w:rsid w:val="0033703F"/>
    <w:rsid w:val="00337075"/>
    <w:rsid w:val="00337AA0"/>
    <w:rsid w:val="00337D86"/>
    <w:rsid w:val="00337DEF"/>
    <w:rsid w:val="00337E7A"/>
    <w:rsid w:val="00340063"/>
    <w:rsid w:val="0034038B"/>
    <w:rsid w:val="00340539"/>
    <w:rsid w:val="0034092E"/>
    <w:rsid w:val="00340A47"/>
    <w:rsid w:val="0034146A"/>
    <w:rsid w:val="003414AB"/>
    <w:rsid w:val="0034159D"/>
    <w:rsid w:val="00341700"/>
    <w:rsid w:val="003417AA"/>
    <w:rsid w:val="00341E60"/>
    <w:rsid w:val="00342025"/>
    <w:rsid w:val="0034223F"/>
    <w:rsid w:val="003432F3"/>
    <w:rsid w:val="003433F5"/>
    <w:rsid w:val="003439DA"/>
    <w:rsid w:val="00343BF5"/>
    <w:rsid w:val="00343CCC"/>
    <w:rsid w:val="00344252"/>
    <w:rsid w:val="00344464"/>
    <w:rsid w:val="00344AB9"/>
    <w:rsid w:val="003453B7"/>
    <w:rsid w:val="00345B0F"/>
    <w:rsid w:val="00345BB3"/>
    <w:rsid w:val="00345CE0"/>
    <w:rsid w:val="0034630B"/>
    <w:rsid w:val="0034668A"/>
    <w:rsid w:val="003467B6"/>
    <w:rsid w:val="00346D99"/>
    <w:rsid w:val="00346FCD"/>
    <w:rsid w:val="003471A5"/>
    <w:rsid w:val="00347841"/>
    <w:rsid w:val="00350482"/>
    <w:rsid w:val="0035055A"/>
    <w:rsid w:val="003508B9"/>
    <w:rsid w:val="00350A70"/>
    <w:rsid w:val="00350E0C"/>
    <w:rsid w:val="003512A5"/>
    <w:rsid w:val="00351301"/>
    <w:rsid w:val="003513C7"/>
    <w:rsid w:val="003519C6"/>
    <w:rsid w:val="00351AE0"/>
    <w:rsid w:val="00351B5C"/>
    <w:rsid w:val="00351F31"/>
    <w:rsid w:val="00352332"/>
    <w:rsid w:val="00352CB6"/>
    <w:rsid w:val="0035311A"/>
    <w:rsid w:val="00353318"/>
    <w:rsid w:val="003533BE"/>
    <w:rsid w:val="00353829"/>
    <w:rsid w:val="00353873"/>
    <w:rsid w:val="00354200"/>
    <w:rsid w:val="0035424A"/>
    <w:rsid w:val="00354268"/>
    <w:rsid w:val="0035444F"/>
    <w:rsid w:val="00354727"/>
    <w:rsid w:val="00354A77"/>
    <w:rsid w:val="00354B88"/>
    <w:rsid w:val="00354C26"/>
    <w:rsid w:val="00354EFC"/>
    <w:rsid w:val="003551AF"/>
    <w:rsid w:val="003559BA"/>
    <w:rsid w:val="00355C4E"/>
    <w:rsid w:val="00355C99"/>
    <w:rsid w:val="00355E57"/>
    <w:rsid w:val="00355ED9"/>
    <w:rsid w:val="00355F55"/>
    <w:rsid w:val="00356C35"/>
    <w:rsid w:val="00356D3F"/>
    <w:rsid w:val="00356EF3"/>
    <w:rsid w:val="00356FF4"/>
    <w:rsid w:val="003570A6"/>
    <w:rsid w:val="003570EA"/>
    <w:rsid w:val="00357304"/>
    <w:rsid w:val="00357CBB"/>
    <w:rsid w:val="00360631"/>
    <w:rsid w:val="0036077F"/>
    <w:rsid w:val="003609D0"/>
    <w:rsid w:val="003613E4"/>
    <w:rsid w:val="003618BD"/>
    <w:rsid w:val="00361A68"/>
    <w:rsid w:val="00361C21"/>
    <w:rsid w:val="00361C2D"/>
    <w:rsid w:val="00362596"/>
    <w:rsid w:val="00362971"/>
    <w:rsid w:val="00362E82"/>
    <w:rsid w:val="0036327E"/>
    <w:rsid w:val="0036331A"/>
    <w:rsid w:val="00363A25"/>
    <w:rsid w:val="0036432D"/>
    <w:rsid w:val="003643FE"/>
    <w:rsid w:val="003644E6"/>
    <w:rsid w:val="00364517"/>
    <w:rsid w:val="00364904"/>
    <w:rsid w:val="00364985"/>
    <w:rsid w:val="00364B33"/>
    <w:rsid w:val="00364E49"/>
    <w:rsid w:val="0036501F"/>
    <w:rsid w:val="00365125"/>
    <w:rsid w:val="003655FE"/>
    <w:rsid w:val="003656E1"/>
    <w:rsid w:val="00365AE0"/>
    <w:rsid w:val="0036642A"/>
    <w:rsid w:val="00366456"/>
    <w:rsid w:val="00366706"/>
    <w:rsid w:val="003668AB"/>
    <w:rsid w:val="00366CA5"/>
    <w:rsid w:val="00367D8F"/>
    <w:rsid w:val="00367F3A"/>
    <w:rsid w:val="00367FE9"/>
    <w:rsid w:val="00370276"/>
    <w:rsid w:val="003704F3"/>
    <w:rsid w:val="00370504"/>
    <w:rsid w:val="0037056C"/>
    <w:rsid w:val="00370829"/>
    <w:rsid w:val="00371AE0"/>
    <w:rsid w:val="00371D27"/>
    <w:rsid w:val="003720DA"/>
    <w:rsid w:val="003723E3"/>
    <w:rsid w:val="003726F6"/>
    <w:rsid w:val="00372A69"/>
    <w:rsid w:val="00372A9E"/>
    <w:rsid w:val="003732E1"/>
    <w:rsid w:val="003732EF"/>
    <w:rsid w:val="00373406"/>
    <w:rsid w:val="00373451"/>
    <w:rsid w:val="003734B0"/>
    <w:rsid w:val="00373EAE"/>
    <w:rsid w:val="003745E4"/>
    <w:rsid w:val="0037483A"/>
    <w:rsid w:val="00374921"/>
    <w:rsid w:val="00374C2A"/>
    <w:rsid w:val="0037580D"/>
    <w:rsid w:val="00375B35"/>
    <w:rsid w:val="0037638D"/>
    <w:rsid w:val="00376DA0"/>
    <w:rsid w:val="00376EBC"/>
    <w:rsid w:val="00376F52"/>
    <w:rsid w:val="003770C8"/>
    <w:rsid w:val="00377788"/>
    <w:rsid w:val="00377A72"/>
    <w:rsid w:val="00377B9F"/>
    <w:rsid w:val="00377BC3"/>
    <w:rsid w:val="00377E34"/>
    <w:rsid w:val="00377F66"/>
    <w:rsid w:val="00380361"/>
    <w:rsid w:val="00380405"/>
    <w:rsid w:val="003804AC"/>
    <w:rsid w:val="00380FC1"/>
    <w:rsid w:val="0038122E"/>
    <w:rsid w:val="00381383"/>
    <w:rsid w:val="003816C4"/>
    <w:rsid w:val="00381C1B"/>
    <w:rsid w:val="00381F73"/>
    <w:rsid w:val="003828FC"/>
    <w:rsid w:val="0038316D"/>
    <w:rsid w:val="0038365F"/>
    <w:rsid w:val="00383A43"/>
    <w:rsid w:val="00383A9D"/>
    <w:rsid w:val="0038403A"/>
    <w:rsid w:val="00384782"/>
    <w:rsid w:val="00384D85"/>
    <w:rsid w:val="00384FC4"/>
    <w:rsid w:val="0038574C"/>
    <w:rsid w:val="003858BF"/>
    <w:rsid w:val="00385BF3"/>
    <w:rsid w:val="00386044"/>
    <w:rsid w:val="003861B0"/>
    <w:rsid w:val="00386763"/>
    <w:rsid w:val="00386979"/>
    <w:rsid w:val="00386D7D"/>
    <w:rsid w:val="003874EB"/>
    <w:rsid w:val="00387852"/>
    <w:rsid w:val="00387885"/>
    <w:rsid w:val="003879BC"/>
    <w:rsid w:val="00387E89"/>
    <w:rsid w:val="00387F2A"/>
    <w:rsid w:val="00390112"/>
    <w:rsid w:val="003906CA"/>
    <w:rsid w:val="003906FA"/>
    <w:rsid w:val="00390A41"/>
    <w:rsid w:val="00390D2A"/>
    <w:rsid w:val="003916AF"/>
    <w:rsid w:val="00391789"/>
    <w:rsid w:val="003919E3"/>
    <w:rsid w:val="00391B1F"/>
    <w:rsid w:val="00391D26"/>
    <w:rsid w:val="00391DAC"/>
    <w:rsid w:val="00391DD2"/>
    <w:rsid w:val="00391E46"/>
    <w:rsid w:val="0039288B"/>
    <w:rsid w:val="00392B7E"/>
    <w:rsid w:val="00392EB6"/>
    <w:rsid w:val="003933D9"/>
    <w:rsid w:val="00393433"/>
    <w:rsid w:val="003934F4"/>
    <w:rsid w:val="003936D9"/>
    <w:rsid w:val="0039371D"/>
    <w:rsid w:val="00393883"/>
    <w:rsid w:val="00393972"/>
    <w:rsid w:val="00393A10"/>
    <w:rsid w:val="00393AD5"/>
    <w:rsid w:val="00393EA0"/>
    <w:rsid w:val="00394228"/>
    <w:rsid w:val="00394671"/>
    <w:rsid w:val="00394807"/>
    <w:rsid w:val="0039491D"/>
    <w:rsid w:val="00394C0F"/>
    <w:rsid w:val="00394D01"/>
    <w:rsid w:val="00394ED0"/>
    <w:rsid w:val="003958EF"/>
    <w:rsid w:val="003959C4"/>
    <w:rsid w:val="00395E1D"/>
    <w:rsid w:val="00395FB0"/>
    <w:rsid w:val="0039698C"/>
    <w:rsid w:val="003969D9"/>
    <w:rsid w:val="00396B69"/>
    <w:rsid w:val="00396B6A"/>
    <w:rsid w:val="00396CC1"/>
    <w:rsid w:val="00397455"/>
    <w:rsid w:val="00397708"/>
    <w:rsid w:val="003979FB"/>
    <w:rsid w:val="00397B0C"/>
    <w:rsid w:val="00397CC7"/>
    <w:rsid w:val="003A04F0"/>
    <w:rsid w:val="003A06D7"/>
    <w:rsid w:val="003A06F4"/>
    <w:rsid w:val="003A07B6"/>
    <w:rsid w:val="003A0F99"/>
    <w:rsid w:val="003A17F2"/>
    <w:rsid w:val="003A1EA6"/>
    <w:rsid w:val="003A1EEA"/>
    <w:rsid w:val="003A2525"/>
    <w:rsid w:val="003A29FA"/>
    <w:rsid w:val="003A2A9F"/>
    <w:rsid w:val="003A2AA1"/>
    <w:rsid w:val="003A2F6C"/>
    <w:rsid w:val="003A31F8"/>
    <w:rsid w:val="003A35AB"/>
    <w:rsid w:val="003A3974"/>
    <w:rsid w:val="003A3BCA"/>
    <w:rsid w:val="003A3DD8"/>
    <w:rsid w:val="003A3E0A"/>
    <w:rsid w:val="003A44A9"/>
    <w:rsid w:val="003A4963"/>
    <w:rsid w:val="003A4DAF"/>
    <w:rsid w:val="003A517F"/>
    <w:rsid w:val="003A5505"/>
    <w:rsid w:val="003A5730"/>
    <w:rsid w:val="003A59A1"/>
    <w:rsid w:val="003A59C0"/>
    <w:rsid w:val="003A6008"/>
    <w:rsid w:val="003A614C"/>
    <w:rsid w:val="003A617D"/>
    <w:rsid w:val="003A7089"/>
    <w:rsid w:val="003A73E2"/>
    <w:rsid w:val="003A7527"/>
    <w:rsid w:val="003A7739"/>
    <w:rsid w:val="003A7878"/>
    <w:rsid w:val="003A7903"/>
    <w:rsid w:val="003A7B1F"/>
    <w:rsid w:val="003A7B93"/>
    <w:rsid w:val="003A7EA0"/>
    <w:rsid w:val="003B0538"/>
    <w:rsid w:val="003B08CE"/>
    <w:rsid w:val="003B0A83"/>
    <w:rsid w:val="003B109A"/>
    <w:rsid w:val="003B14EE"/>
    <w:rsid w:val="003B157F"/>
    <w:rsid w:val="003B1631"/>
    <w:rsid w:val="003B191E"/>
    <w:rsid w:val="003B1FF8"/>
    <w:rsid w:val="003B2167"/>
    <w:rsid w:val="003B23F9"/>
    <w:rsid w:val="003B2DD4"/>
    <w:rsid w:val="003B2ED8"/>
    <w:rsid w:val="003B317D"/>
    <w:rsid w:val="003B38CD"/>
    <w:rsid w:val="003B4BE0"/>
    <w:rsid w:val="003B4FE2"/>
    <w:rsid w:val="003B5320"/>
    <w:rsid w:val="003B555F"/>
    <w:rsid w:val="003B5570"/>
    <w:rsid w:val="003B5B84"/>
    <w:rsid w:val="003B5BD4"/>
    <w:rsid w:val="003B5E55"/>
    <w:rsid w:val="003B600B"/>
    <w:rsid w:val="003B66A3"/>
    <w:rsid w:val="003B6AA5"/>
    <w:rsid w:val="003B6BDE"/>
    <w:rsid w:val="003B6C98"/>
    <w:rsid w:val="003B6F9D"/>
    <w:rsid w:val="003B72AC"/>
    <w:rsid w:val="003B7327"/>
    <w:rsid w:val="003B7862"/>
    <w:rsid w:val="003B7870"/>
    <w:rsid w:val="003B79B0"/>
    <w:rsid w:val="003B7B6F"/>
    <w:rsid w:val="003B7BCA"/>
    <w:rsid w:val="003B7D82"/>
    <w:rsid w:val="003B7E61"/>
    <w:rsid w:val="003B7ED3"/>
    <w:rsid w:val="003C09A1"/>
    <w:rsid w:val="003C0FA8"/>
    <w:rsid w:val="003C10BF"/>
    <w:rsid w:val="003C1364"/>
    <w:rsid w:val="003C1CCC"/>
    <w:rsid w:val="003C1D19"/>
    <w:rsid w:val="003C1EBC"/>
    <w:rsid w:val="003C22FC"/>
    <w:rsid w:val="003C2496"/>
    <w:rsid w:val="003C24D7"/>
    <w:rsid w:val="003C27E3"/>
    <w:rsid w:val="003C2CAF"/>
    <w:rsid w:val="003C2D08"/>
    <w:rsid w:val="003C30AD"/>
    <w:rsid w:val="003C34BB"/>
    <w:rsid w:val="003C3BFD"/>
    <w:rsid w:val="003C3DCE"/>
    <w:rsid w:val="003C4259"/>
    <w:rsid w:val="003C4427"/>
    <w:rsid w:val="003C49B1"/>
    <w:rsid w:val="003C4FC0"/>
    <w:rsid w:val="003C521A"/>
    <w:rsid w:val="003C5523"/>
    <w:rsid w:val="003C55CB"/>
    <w:rsid w:val="003C5B1F"/>
    <w:rsid w:val="003C5F64"/>
    <w:rsid w:val="003C67FD"/>
    <w:rsid w:val="003C6B4F"/>
    <w:rsid w:val="003C7D15"/>
    <w:rsid w:val="003C7FC5"/>
    <w:rsid w:val="003D057D"/>
    <w:rsid w:val="003D0620"/>
    <w:rsid w:val="003D0D1E"/>
    <w:rsid w:val="003D0DB5"/>
    <w:rsid w:val="003D1FE3"/>
    <w:rsid w:val="003D208E"/>
    <w:rsid w:val="003D21A3"/>
    <w:rsid w:val="003D2341"/>
    <w:rsid w:val="003D289C"/>
    <w:rsid w:val="003D2DBA"/>
    <w:rsid w:val="003D2E2F"/>
    <w:rsid w:val="003D2EB6"/>
    <w:rsid w:val="003D30F5"/>
    <w:rsid w:val="003D3494"/>
    <w:rsid w:val="003D3497"/>
    <w:rsid w:val="003D3554"/>
    <w:rsid w:val="003D3790"/>
    <w:rsid w:val="003D3B6A"/>
    <w:rsid w:val="003D3CA2"/>
    <w:rsid w:val="003D3D10"/>
    <w:rsid w:val="003D41FC"/>
    <w:rsid w:val="003D47D0"/>
    <w:rsid w:val="003D4BD9"/>
    <w:rsid w:val="003D4C6D"/>
    <w:rsid w:val="003D4CDF"/>
    <w:rsid w:val="003D5354"/>
    <w:rsid w:val="003D5596"/>
    <w:rsid w:val="003D5E46"/>
    <w:rsid w:val="003D6578"/>
    <w:rsid w:val="003D66A2"/>
    <w:rsid w:val="003D698A"/>
    <w:rsid w:val="003D717F"/>
    <w:rsid w:val="003D7190"/>
    <w:rsid w:val="003D77A9"/>
    <w:rsid w:val="003D7855"/>
    <w:rsid w:val="003D7BD2"/>
    <w:rsid w:val="003D7CC9"/>
    <w:rsid w:val="003D7E04"/>
    <w:rsid w:val="003E01BC"/>
    <w:rsid w:val="003E0270"/>
    <w:rsid w:val="003E03B7"/>
    <w:rsid w:val="003E0712"/>
    <w:rsid w:val="003E0A98"/>
    <w:rsid w:val="003E0AA8"/>
    <w:rsid w:val="003E0D04"/>
    <w:rsid w:val="003E141D"/>
    <w:rsid w:val="003E1C17"/>
    <w:rsid w:val="003E29E5"/>
    <w:rsid w:val="003E2DEE"/>
    <w:rsid w:val="003E31D6"/>
    <w:rsid w:val="003E34B2"/>
    <w:rsid w:val="003E3A76"/>
    <w:rsid w:val="003E3D26"/>
    <w:rsid w:val="003E3D97"/>
    <w:rsid w:val="003E3F5E"/>
    <w:rsid w:val="003E4009"/>
    <w:rsid w:val="003E420A"/>
    <w:rsid w:val="003E4313"/>
    <w:rsid w:val="003E43C7"/>
    <w:rsid w:val="003E4419"/>
    <w:rsid w:val="003E477B"/>
    <w:rsid w:val="003E4B69"/>
    <w:rsid w:val="003E4C7D"/>
    <w:rsid w:val="003E4F86"/>
    <w:rsid w:val="003E4FF7"/>
    <w:rsid w:val="003E5271"/>
    <w:rsid w:val="003E52CD"/>
    <w:rsid w:val="003E535A"/>
    <w:rsid w:val="003E571D"/>
    <w:rsid w:val="003E5B91"/>
    <w:rsid w:val="003E5E6B"/>
    <w:rsid w:val="003E5EC2"/>
    <w:rsid w:val="003E625D"/>
    <w:rsid w:val="003E676C"/>
    <w:rsid w:val="003E6829"/>
    <w:rsid w:val="003E7075"/>
    <w:rsid w:val="003E7423"/>
    <w:rsid w:val="003E7646"/>
    <w:rsid w:val="003E770A"/>
    <w:rsid w:val="003E790E"/>
    <w:rsid w:val="003E7C7F"/>
    <w:rsid w:val="003E7D5D"/>
    <w:rsid w:val="003F029D"/>
    <w:rsid w:val="003F02D8"/>
    <w:rsid w:val="003F02E2"/>
    <w:rsid w:val="003F04F9"/>
    <w:rsid w:val="003F0EFD"/>
    <w:rsid w:val="003F174B"/>
    <w:rsid w:val="003F1795"/>
    <w:rsid w:val="003F1991"/>
    <w:rsid w:val="003F1AC0"/>
    <w:rsid w:val="003F1C76"/>
    <w:rsid w:val="003F1E8A"/>
    <w:rsid w:val="003F244C"/>
    <w:rsid w:val="003F2520"/>
    <w:rsid w:val="003F2534"/>
    <w:rsid w:val="003F2DE3"/>
    <w:rsid w:val="003F2DE9"/>
    <w:rsid w:val="003F36AD"/>
    <w:rsid w:val="003F477B"/>
    <w:rsid w:val="003F4785"/>
    <w:rsid w:val="003F4B93"/>
    <w:rsid w:val="003F4E13"/>
    <w:rsid w:val="003F4EB8"/>
    <w:rsid w:val="003F4EC2"/>
    <w:rsid w:val="003F5529"/>
    <w:rsid w:val="003F5548"/>
    <w:rsid w:val="003F57FE"/>
    <w:rsid w:val="003F5826"/>
    <w:rsid w:val="003F58A6"/>
    <w:rsid w:val="003F5BBF"/>
    <w:rsid w:val="003F5E7A"/>
    <w:rsid w:val="003F5FB5"/>
    <w:rsid w:val="003F611A"/>
    <w:rsid w:val="003F6746"/>
    <w:rsid w:val="003F679B"/>
    <w:rsid w:val="003F683A"/>
    <w:rsid w:val="003F6AF5"/>
    <w:rsid w:val="003F6B3E"/>
    <w:rsid w:val="003F6E5E"/>
    <w:rsid w:val="003F74D9"/>
    <w:rsid w:val="003F798B"/>
    <w:rsid w:val="0040065F"/>
    <w:rsid w:val="004007E1"/>
    <w:rsid w:val="004010A6"/>
    <w:rsid w:val="004018BA"/>
    <w:rsid w:val="004018FE"/>
    <w:rsid w:val="00401961"/>
    <w:rsid w:val="004019C6"/>
    <w:rsid w:val="00401D13"/>
    <w:rsid w:val="00401D55"/>
    <w:rsid w:val="00402698"/>
    <w:rsid w:val="004026A9"/>
    <w:rsid w:val="00402747"/>
    <w:rsid w:val="00402816"/>
    <w:rsid w:val="00402865"/>
    <w:rsid w:val="00402922"/>
    <w:rsid w:val="00402CC8"/>
    <w:rsid w:val="004039A3"/>
    <w:rsid w:val="00403E5E"/>
    <w:rsid w:val="00403FC1"/>
    <w:rsid w:val="004046CE"/>
    <w:rsid w:val="00404B6B"/>
    <w:rsid w:val="004053EF"/>
    <w:rsid w:val="00405A53"/>
    <w:rsid w:val="00405B09"/>
    <w:rsid w:val="00405C5C"/>
    <w:rsid w:val="004064CA"/>
    <w:rsid w:val="0040669D"/>
    <w:rsid w:val="00406875"/>
    <w:rsid w:val="00406AB5"/>
    <w:rsid w:val="00406DCB"/>
    <w:rsid w:val="00407117"/>
    <w:rsid w:val="0040725C"/>
    <w:rsid w:val="00407462"/>
    <w:rsid w:val="00407765"/>
    <w:rsid w:val="004079A5"/>
    <w:rsid w:val="00407C1F"/>
    <w:rsid w:val="00407C9C"/>
    <w:rsid w:val="00410496"/>
    <w:rsid w:val="00410A7D"/>
    <w:rsid w:val="00410F40"/>
    <w:rsid w:val="004110EA"/>
    <w:rsid w:val="004113D4"/>
    <w:rsid w:val="004114E6"/>
    <w:rsid w:val="004115F5"/>
    <w:rsid w:val="00411C7B"/>
    <w:rsid w:val="00412070"/>
    <w:rsid w:val="004124CD"/>
    <w:rsid w:val="00412690"/>
    <w:rsid w:val="0041294B"/>
    <w:rsid w:val="004130A1"/>
    <w:rsid w:val="004131A3"/>
    <w:rsid w:val="0041389D"/>
    <w:rsid w:val="00413C84"/>
    <w:rsid w:val="00413CF3"/>
    <w:rsid w:val="00413DF4"/>
    <w:rsid w:val="0041423B"/>
    <w:rsid w:val="004149D1"/>
    <w:rsid w:val="004149D8"/>
    <w:rsid w:val="00414D67"/>
    <w:rsid w:val="00415321"/>
    <w:rsid w:val="00415B91"/>
    <w:rsid w:val="00415C4F"/>
    <w:rsid w:val="00415DEC"/>
    <w:rsid w:val="0041613E"/>
    <w:rsid w:val="004163C0"/>
    <w:rsid w:val="00416F5D"/>
    <w:rsid w:val="00417F0C"/>
    <w:rsid w:val="00417F2C"/>
    <w:rsid w:val="00420A30"/>
    <w:rsid w:val="00420A3E"/>
    <w:rsid w:val="0042104C"/>
    <w:rsid w:val="00421284"/>
    <w:rsid w:val="0042176B"/>
    <w:rsid w:val="004218D3"/>
    <w:rsid w:val="00421B90"/>
    <w:rsid w:val="00421DDA"/>
    <w:rsid w:val="00421E36"/>
    <w:rsid w:val="00422574"/>
    <w:rsid w:val="00422815"/>
    <w:rsid w:val="00422D30"/>
    <w:rsid w:val="004230AD"/>
    <w:rsid w:val="004232A9"/>
    <w:rsid w:val="00423C70"/>
    <w:rsid w:val="00423F80"/>
    <w:rsid w:val="004245CD"/>
    <w:rsid w:val="0042480A"/>
    <w:rsid w:val="00424854"/>
    <w:rsid w:val="00424C00"/>
    <w:rsid w:val="00424D04"/>
    <w:rsid w:val="00424D57"/>
    <w:rsid w:val="00424F28"/>
    <w:rsid w:val="00425047"/>
    <w:rsid w:val="004252AA"/>
    <w:rsid w:val="00425384"/>
    <w:rsid w:val="00426221"/>
    <w:rsid w:val="004262AA"/>
    <w:rsid w:val="0042637D"/>
    <w:rsid w:val="00426AC4"/>
    <w:rsid w:val="004271BE"/>
    <w:rsid w:val="0043001D"/>
    <w:rsid w:val="00430512"/>
    <w:rsid w:val="00430736"/>
    <w:rsid w:val="00430BDA"/>
    <w:rsid w:val="00430E3E"/>
    <w:rsid w:val="00430F4B"/>
    <w:rsid w:val="0043133B"/>
    <w:rsid w:val="00431ACC"/>
    <w:rsid w:val="0043200D"/>
    <w:rsid w:val="004322F6"/>
    <w:rsid w:val="00432323"/>
    <w:rsid w:val="004323A5"/>
    <w:rsid w:val="00432582"/>
    <w:rsid w:val="004325C6"/>
    <w:rsid w:val="004327F2"/>
    <w:rsid w:val="00432926"/>
    <w:rsid w:val="00432D47"/>
    <w:rsid w:val="00432DE0"/>
    <w:rsid w:val="00432E16"/>
    <w:rsid w:val="0043338E"/>
    <w:rsid w:val="00433683"/>
    <w:rsid w:val="00434336"/>
    <w:rsid w:val="004343B3"/>
    <w:rsid w:val="004345A5"/>
    <w:rsid w:val="00434682"/>
    <w:rsid w:val="004346E7"/>
    <w:rsid w:val="004346F8"/>
    <w:rsid w:val="00434AB6"/>
    <w:rsid w:val="0043511D"/>
    <w:rsid w:val="0043516C"/>
    <w:rsid w:val="0043519B"/>
    <w:rsid w:val="0043520C"/>
    <w:rsid w:val="0043528A"/>
    <w:rsid w:val="004355DF"/>
    <w:rsid w:val="00435600"/>
    <w:rsid w:val="004359C5"/>
    <w:rsid w:val="00435AD0"/>
    <w:rsid w:val="00435FB3"/>
    <w:rsid w:val="00436134"/>
    <w:rsid w:val="00436295"/>
    <w:rsid w:val="00436337"/>
    <w:rsid w:val="0043635D"/>
    <w:rsid w:val="00436442"/>
    <w:rsid w:val="00436513"/>
    <w:rsid w:val="00436F07"/>
    <w:rsid w:val="004373A2"/>
    <w:rsid w:val="004379D7"/>
    <w:rsid w:val="00437ABA"/>
    <w:rsid w:val="00437B28"/>
    <w:rsid w:val="00440909"/>
    <w:rsid w:val="00440AEE"/>
    <w:rsid w:val="00441025"/>
    <w:rsid w:val="004410A1"/>
    <w:rsid w:val="00441AD3"/>
    <w:rsid w:val="00441D3B"/>
    <w:rsid w:val="00441E67"/>
    <w:rsid w:val="00442581"/>
    <w:rsid w:val="00442953"/>
    <w:rsid w:val="00442B4E"/>
    <w:rsid w:val="00443181"/>
    <w:rsid w:val="00443253"/>
    <w:rsid w:val="004443AD"/>
    <w:rsid w:val="00444934"/>
    <w:rsid w:val="00444A58"/>
    <w:rsid w:val="00444B50"/>
    <w:rsid w:val="00444E64"/>
    <w:rsid w:val="004450F7"/>
    <w:rsid w:val="004458B2"/>
    <w:rsid w:val="00445F88"/>
    <w:rsid w:val="0044623B"/>
    <w:rsid w:val="00446283"/>
    <w:rsid w:val="0044641B"/>
    <w:rsid w:val="0044691F"/>
    <w:rsid w:val="00446FE7"/>
    <w:rsid w:val="00447115"/>
    <w:rsid w:val="00447289"/>
    <w:rsid w:val="004472C4"/>
    <w:rsid w:val="0044776D"/>
    <w:rsid w:val="00447ABD"/>
    <w:rsid w:val="00447E9E"/>
    <w:rsid w:val="00450342"/>
    <w:rsid w:val="00450558"/>
    <w:rsid w:val="004505B2"/>
    <w:rsid w:val="004506A6"/>
    <w:rsid w:val="00450715"/>
    <w:rsid w:val="004508E6"/>
    <w:rsid w:val="00450BC5"/>
    <w:rsid w:val="00450BDA"/>
    <w:rsid w:val="00450C8B"/>
    <w:rsid w:val="00451061"/>
    <w:rsid w:val="004510BB"/>
    <w:rsid w:val="00451372"/>
    <w:rsid w:val="004513CA"/>
    <w:rsid w:val="00451448"/>
    <w:rsid w:val="00451574"/>
    <w:rsid w:val="0045168F"/>
    <w:rsid w:val="00452066"/>
    <w:rsid w:val="00452162"/>
    <w:rsid w:val="00452208"/>
    <w:rsid w:val="004534ED"/>
    <w:rsid w:val="0045398D"/>
    <w:rsid w:val="00453E97"/>
    <w:rsid w:val="00454580"/>
    <w:rsid w:val="00454E09"/>
    <w:rsid w:val="00454EB0"/>
    <w:rsid w:val="004553D4"/>
    <w:rsid w:val="00455401"/>
    <w:rsid w:val="00455AAB"/>
    <w:rsid w:val="00456564"/>
    <w:rsid w:val="00456A37"/>
    <w:rsid w:val="00456C83"/>
    <w:rsid w:val="00456EB6"/>
    <w:rsid w:val="0045748F"/>
    <w:rsid w:val="004574FE"/>
    <w:rsid w:val="00457675"/>
    <w:rsid w:val="00457998"/>
    <w:rsid w:val="00457B05"/>
    <w:rsid w:val="00457C1D"/>
    <w:rsid w:val="00457C89"/>
    <w:rsid w:val="00460194"/>
    <w:rsid w:val="00460C84"/>
    <w:rsid w:val="004610E2"/>
    <w:rsid w:val="004611EB"/>
    <w:rsid w:val="00462254"/>
    <w:rsid w:val="004622B7"/>
    <w:rsid w:val="004625A2"/>
    <w:rsid w:val="00462B71"/>
    <w:rsid w:val="00462E06"/>
    <w:rsid w:val="00463151"/>
    <w:rsid w:val="0046333D"/>
    <w:rsid w:val="004633CF"/>
    <w:rsid w:val="00463512"/>
    <w:rsid w:val="00463607"/>
    <w:rsid w:val="00463699"/>
    <w:rsid w:val="004636C8"/>
    <w:rsid w:val="00463A47"/>
    <w:rsid w:val="00463D21"/>
    <w:rsid w:val="004644D4"/>
    <w:rsid w:val="00464FE8"/>
    <w:rsid w:val="00465065"/>
    <w:rsid w:val="00465301"/>
    <w:rsid w:val="004653BD"/>
    <w:rsid w:val="00465699"/>
    <w:rsid w:val="00465A81"/>
    <w:rsid w:val="00465C92"/>
    <w:rsid w:val="00465E39"/>
    <w:rsid w:val="004664C6"/>
    <w:rsid w:val="0046669C"/>
    <w:rsid w:val="00466ED7"/>
    <w:rsid w:val="00467019"/>
    <w:rsid w:val="004674B9"/>
    <w:rsid w:val="004678EE"/>
    <w:rsid w:val="00467B92"/>
    <w:rsid w:val="00471809"/>
    <w:rsid w:val="0047256D"/>
    <w:rsid w:val="00472C0C"/>
    <w:rsid w:val="004731B3"/>
    <w:rsid w:val="004734BC"/>
    <w:rsid w:val="004734F8"/>
    <w:rsid w:val="0047368F"/>
    <w:rsid w:val="0047396F"/>
    <w:rsid w:val="00473C31"/>
    <w:rsid w:val="004740A3"/>
    <w:rsid w:val="00474525"/>
    <w:rsid w:val="00474593"/>
    <w:rsid w:val="0047462B"/>
    <w:rsid w:val="00474654"/>
    <w:rsid w:val="00474EA5"/>
    <w:rsid w:val="00475249"/>
    <w:rsid w:val="004755E6"/>
    <w:rsid w:val="004756EC"/>
    <w:rsid w:val="004758F1"/>
    <w:rsid w:val="00475FF6"/>
    <w:rsid w:val="004763DF"/>
    <w:rsid w:val="00476815"/>
    <w:rsid w:val="00476D90"/>
    <w:rsid w:val="00476F07"/>
    <w:rsid w:val="004777BE"/>
    <w:rsid w:val="00477C7B"/>
    <w:rsid w:val="00477D28"/>
    <w:rsid w:val="00477EEE"/>
    <w:rsid w:val="004812B2"/>
    <w:rsid w:val="00481321"/>
    <w:rsid w:val="0048132F"/>
    <w:rsid w:val="0048156F"/>
    <w:rsid w:val="004817CF"/>
    <w:rsid w:val="00481935"/>
    <w:rsid w:val="00481FCD"/>
    <w:rsid w:val="0048214F"/>
    <w:rsid w:val="00482190"/>
    <w:rsid w:val="004828B6"/>
    <w:rsid w:val="00482DC5"/>
    <w:rsid w:val="00482EE8"/>
    <w:rsid w:val="00482FEC"/>
    <w:rsid w:val="004831BF"/>
    <w:rsid w:val="004836C8"/>
    <w:rsid w:val="00483A86"/>
    <w:rsid w:val="00484003"/>
    <w:rsid w:val="0048460D"/>
    <w:rsid w:val="00484820"/>
    <w:rsid w:val="00484C34"/>
    <w:rsid w:val="00484C94"/>
    <w:rsid w:val="00484D1C"/>
    <w:rsid w:val="00484D23"/>
    <w:rsid w:val="00484F8E"/>
    <w:rsid w:val="0048510D"/>
    <w:rsid w:val="004856D2"/>
    <w:rsid w:val="00485971"/>
    <w:rsid w:val="00485CF6"/>
    <w:rsid w:val="0048625A"/>
    <w:rsid w:val="0048637D"/>
    <w:rsid w:val="00486678"/>
    <w:rsid w:val="0048682F"/>
    <w:rsid w:val="00486DF8"/>
    <w:rsid w:val="00487F09"/>
    <w:rsid w:val="00490017"/>
    <w:rsid w:val="004903B0"/>
    <w:rsid w:val="00490D9A"/>
    <w:rsid w:val="00490DA4"/>
    <w:rsid w:val="00492392"/>
    <w:rsid w:val="004923B0"/>
    <w:rsid w:val="004925E9"/>
    <w:rsid w:val="00492A42"/>
    <w:rsid w:val="00492DDA"/>
    <w:rsid w:val="00493054"/>
    <w:rsid w:val="0049308B"/>
    <w:rsid w:val="00493391"/>
    <w:rsid w:val="004933CD"/>
    <w:rsid w:val="00493769"/>
    <w:rsid w:val="0049378A"/>
    <w:rsid w:val="004938EB"/>
    <w:rsid w:val="00493FD2"/>
    <w:rsid w:val="00494272"/>
    <w:rsid w:val="00494386"/>
    <w:rsid w:val="0049457F"/>
    <w:rsid w:val="00494937"/>
    <w:rsid w:val="004949EB"/>
    <w:rsid w:val="00494BFE"/>
    <w:rsid w:val="00494C98"/>
    <w:rsid w:val="00494D14"/>
    <w:rsid w:val="00494E96"/>
    <w:rsid w:val="0049590A"/>
    <w:rsid w:val="0049597E"/>
    <w:rsid w:val="00495B00"/>
    <w:rsid w:val="004960FA"/>
    <w:rsid w:val="00496137"/>
    <w:rsid w:val="0049644E"/>
    <w:rsid w:val="004967E8"/>
    <w:rsid w:val="00496B48"/>
    <w:rsid w:val="00496D00"/>
    <w:rsid w:val="00497428"/>
    <w:rsid w:val="004A05D8"/>
    <w:rsid w:val="004A0CBA"/>
    <w:rsid w:val="004A120C"/>
    <w:rsid w:val="004A127B"/>
    <w:rsid w:val="004A15BD"/>
    <w:rsid w:val="004A166B"/>
    <w:rsid w:val="004A1A72"/>
    <w:rsid w:val="004A1ADD"/>
    <w:rsid w:val="004A23B7"/>
    <w:rsid w:val="004A26F0"/>
    <w:rsid w:val="004A2E8E"/>
    <w:rsid w:val="004A2EC5"/>
    <w:rsid w:val="004A325C"/>
    <w:rsid w:val="004A3C35"/>
    <w:rsid w:val="004A3D71"/>
    <w:rsid w:val="004A4123"/>
    <w:rsid w:val="004A4351"/>
    <w:rsid w:val="004A440C"/>
    <w:rsid w:val="004A4EF9"/>
    <w:rsid w:val="004A5241"/>
    <w:rsid w:val="004A5478"/>
    <w:rsid w:val="004A56C1"/>
    <w:rsid w:val="004A5814"/>
    <w:rsid w:val="004A5AFF"/>
    <w:rsid w:val="004A5C9B"/>
    <w:rsid w:val="004A5CBB"/>
    <w:rsid w:val="004A5FC0"/>
    <w:rsid w:val="004A5FC5"/>
    <w:rsid w:val="004A6233"/>
    <w:rsid w:val="004A66BC"/>
    <w:rsid w:val="004A6CD6"/>
    <w:rsid w:val="004A6D52"/>
    <w:rsid w:val="004A711F"/>
    <w:rsid w:val="004A78D1"/>
    <w:rsid w:val="004A7D87"/>
    <w:rsid w:val="004A7F54"/>
    <w:rsid w:val="004B02E3"/>
    <w:rsid w:val="004B0D77"/>
    <w:rsid w:val="004B0E56"/>
    <w:rsid w:val="004B0F31"/>
    <w:rsid w:val="004B12CE"/>
    <w:rsid w:val="004B1800"/>
    <w:rsid w:val="004B1E9D"/>
    <w:rsid w:val="004B2520"/>
    <w:rsid w:val="004B25D5"/>
    <w:rsid w:val="004B29A8"/>
    <w:rsid w:val="004B29B4"/>
    <w:rsid w:val="004B2FCF"/>
    <w:rsid w:val="004B32CC"/>
    <w:rsid w:val="004B41D7"/>
    <w:rsid w:val="004B4271"/>
    <w:rsid w:val="004B4A5A"/>
    <w:rsid w:val="004B4AFF"/>
    <w:rsid w:val="004B4DA3"/>
    <w:rsid w:val="004B5082"/>
    <w:rsid w:val="004B50CA"/>
    <w:rsid w:val="004B539B"/>
    <w:rsid w:val="004B5897"/>
    <w:rsid w:val="004B5B38"/>
    <w:rsid w:val="004B60FA"/>
    <w:rsid w:val="004B6257"/>
    <w:rsid w:val="004B6A2D"/>
    <w:rsid w:val="004B6B55"/>
    <w:rsid w:val="004B6C7E"/>
    <w:rsid w:val="004B72D8"/>
    <w:rsid w:val="004C0541"/>
    <w:rsid w:val="004C0878"/>
    <w:rsid w:val="004C0942"/>
    <w:rsid w:val="004C09AD"/>
    <w:rsid w:val="004C09FE"/>
    <w:rsid w:val="004C0B23"/>
    <w:rsid w:val="004C0D0E"/>
    <w:rsid w:val="004C0DA7"/>
    <w:rsid w:val="004C0F72"/>
    <w:rsid w:val="004C126E"/>
    <w:rsid w:val="004C151C"/>
    <w:rsid w:val="004C1726"/>
    <w:rsid w:val="004C1AE7"/>
    <w:rsid w:val="004C1BC8"/>
    <w:rsid w:val="004C1C4D"/>
    <w:rsid w:val="004C1D2C"/>
    <w:rsid w:val="004C1E05"/>
    <w:rsid w:val="004C2764"/>
    <w:rsid w:val="004C2A56"/>
    <w:rsid w:val="004C3955"/>
    <w:rsid w:val="004C42DC"/>
    <w:rsid w:val="004C42E2"/>
    <w:rsid w:val="004C45F6"/>
    <w:rsid w:val="004C4B8B"/>
    <w:rsid w:val="004C4B9F"/>
    <w:rsid w:val="004C5260"/>
    <w:rsid w:val="004C5B34"/>
    <w:rsid w:val="004C5D08"/>
    <w:rsid w:val="004C5F48"/>
    <w:rsid w:val="004C6076"/>
    <w:rsid w:val="004C60FD"/>
    <w:rsid w:val="004C6164"/>
    <w:rsid w:val="004C62BE"/>
    <w:rsid w:val="004C6341"/>
    <w:rsid w:val="004C6444"/>
    <w:rsid w:val="004C64EF"/>
    <w:rsid w:val="004C697F"/>
    <w:rsid w:val="004C6EAB"/>
    <w:rsid w:val="004C6F51"/>
    <w:rsid w:val="004C7582"/>
    <w:rsid w:val="004D064C"/>
    <w:rsid w:val="004D0652"/>
    <w:rsid w:val="004D065D"/>
    <w:rsid w:val="004D1746"/>
    <w:rsid w:val="004D24F7"/>
    <w:rsid w:val="004D26EC"/>
    <w:rsid w:val="004D2B20"/>
    <w:rsid w:val="004D2C6C"/>
    <w:rsid w:val="004D2D68"/>
    <w:rsid w:val="004D2FAC"/>
    <w:rsid w:val="004D300D"/>
    <w:rsid w:val="004D334C"/>
    <w:rsid w:val="004D383F"/>
    <w:rsid w:val="004D405A"/>
    <w:rsid w:val="004D411F"/>
    <w:rsid w:val="004D41ED"/>
    <w:rsid w:val="004D4276"/>
    <w:rsid w:val="004D49E7"/>
    <w:rsid w:val="004D4AA5"/>
    <w:rsid w:val="004D4BC8"/>
    <w:rsid w:val="004D4E0F"/>
    <w:rsid w:val="004D4F45"/>
    <w:rsid w:val="004D50A0"/>
    <w:rsid w:val="004D5133"/>
    <w:rsid w:val="004D5551"/>
    <w:rsid w:val="004D5999"/>
    <w:rsid w:val="004D5C8F"/>
    <w:rsid w:val="004D5F4B"/>
    <w:rsid w:val="004D60B4"/>
    <w:rsid w:val="004D6406"/>
    <w:rsid w:val="004D6C2E"/>
    <w:rsid w:val="004D6C5C"/>
    <w:rsid w:val="004D6E82"/>
    <w:rsid w:val="004D6F07"/>
    <w:rsid w:val="004D6F45"/>
    <w:rsid w:val="004D6F4A"/>
    <w:rsid w:val="004D775C"/>
    <w:rsid w:val="004D782B"/>
    <w:rsid w:val="004D7868"/>
    <w:rsid w:val="004D7F19"/>
    <w:rsid w:val="004E0862"/>
    <w:rsid w:val="004E0EB8"/>
    <w:rsid w:val="004E1225"/>
    <w:rsid w:val="004E2091"/>
    <w:rsid w:val="004E25C4"/>
    <w:rsid w:val="004E2677"/>
    <w:rsid w:val="004E269E"/>
    <w:rsid w:val="004E2729"/>
    <w:rsid w:val="004E29FF"/>
    <w:rsid w:val="004E2A27"/>
    <w:rsid w:val="004E2DAA"/>
    <w:rsid w:val="004E2E14"/>
    <w:rsid w:val="004E3366"/>
    <w:rsid w:val="004E35BE"/>
    <w:rsid w:val="004E41B2"/>
    <w:rsid w:val="004E4428"/>
    <w:rsid w:val="004E44FB"/>
    <w:rsid w:val="004E4505"/>
    <w:rsid w:val="004E4B98"/>
    <w:rsid w:val="004E4BBF"/>
    <w:rsid w:val="004E4EFF"/>
    <w:rsid w:val="004E54C0"/>
    <w:rsid w:val="004E595E"/>
    <w:rsid w:val="004E598A"/>
    <w:rsid w:val="004E6106"/>
    <w:rsid w:val="004E62E9"/>
    <w:rsid w:val="004E66D0"/>
    <w:rsid w:val="004E66DA"/>
    <w:rsid w:val="004E728F"/>
    <w:rsid w:val="004E7465"/>
    <w:rsid w:val="004E7883"/>
    <w:rsid w:val="004E7A02"/>
    <w:rsid w:val="004E7F86"/>
    <w:rsid w:val="004F05E0"/>
    <w:rsid w:val="004F069F"/>
    <w:rsid w:val="004F077B"/>
    <w:rsid w:val="004F0997"/>
    <w:rsid w:val="004F09CA"/>
    <w:rsid w:val="004F09CC"/>
    <w:rsid w:val="004F167F"/>
    <w:rsid w:val="004F16AA"/>
    <w:rsid w:val="004F1B6D"/>
    <w:rsid w:val="004F220F"/>
    <w:rsid w:val="004F2406"/>
    <w:rsid w:val="004F2836"/>
    <w:rsid w:val="004F316B"/>
    <w:rsid w:val="004F31BC"/>
    <w:rsid w:val="004F322C"/>
    <w:rsid w:val="004F3996"/>
    <w:rsid w:val="004F3D7F"/>
    <w:rsid w:val="004F3EEE"/>
    <w:rsid w:val="004F4124"/>
    <w:rsid w:val="004F419F"/>
    <w:rsid w:val="004F42EA"/>
    <w:rsid w:val="004F4B86"/>
    <w:rsid w:val="004F5209"/>
    <w:rsid w:val="004F540A"/>
    <w:rsid w:val="004F567C"/>
    <w:rsid w:val="004F599E"/>
    <w:rsid w:val="004F5DD3"/>
    <w:rsid w:val="004F5E74"/>
    <w:rsid w:val="004F66C9"/>
    <w:rsid w:val="004F68C3"/>
    <w:rsid w:val="004F6B1F"/>
    <w:rsid w:val="004F6BF2"/>
    <w:rsid w:val="004F7A06"/>
    <w:rsid w:val="004F7C56"/>
    <w:rsid w:val="004F7E56"/>
    <w:rsid w:val="0050033F"/>
    <w:rsid w:val="005006F2"/>
    <w:rsid w:val="005009F3"/>
    <w:rsid w:val="00501223"/>
    <w:rsid w:val="00501670"/>
    <w:rsid w:val="00501D67"/>
    <w:rsid w:val="00501FFA"/>
    <w:rsid w:val="0050252C"/>
    <w:rsid w:val="0050293D"/>
    <w:rsid w:val="0050294A"/>
    <w:rsid w:val="00502F0C"/>
    <w:rsid w:val="00502F7E"/>
    <w:rsid w:val="00503578"/>
    <w:rsid w:val="00503581"/>
    <w:rsid w:val="00503965"/>
    <w:rsid w:val="00503E1C"/>
    <w:rsid w:val="00503E32"/>
    <w:rsid w:val="00504680"/>
    <w:rsid w:val="00504735"/>
    <w:rsid w:val="00504984"/>
    <w:rsid w:val="00504F24"/>
    <w:rsid w:val="0050542C"/>
    <w:rsid w:val="00505717"/>
    <w:rsid w:val="005059E2"/>
    <w:rsid w:val="0050634D"/>
    <w:rsid w:val="00506A11"/>
    <w:rsid w:val="00506C09"/>
    <w:rsid w:val="00506E0B"/>
    <w:rsid w:val="00506ECD"/>
    <w:rsid w:val="0050703A"/>
    <w:rsid w:val="00507695"/>
    <w:rsid w:val="00507700"/>
    <w:rsid w:val="005077FA"/>
    <w:rsid w:val="005102E1"/>
    <w:rsid w:val="005104C5"/>
    <w:rsid w:val="00510537"/>
    <w:rsid w:val="0051097C"/>
    <w:rsid w:val="005115F2"/>
    <w:rsid w:val="005118DF"/>
    <w:rsid w:val="00511D50"/>
    <w:rsid w:val="0051201C"/>
    <w:rsid w:val="0051207A"/>
    <w:rsid w:val="0051247F"/>
    <w:rsid w:val="005128B4"/>
    <w:rsid w:val="005137FB"/>
    <w:rsid w:val="00513843"/>
    <w:rsid w:val="00513FA9"/>
    <w:rsid w:val="005142A5"/>
    <w:rsid w:val="00514569"/>
    <w:rsid w:val="00514748"/>
    <w:rsid w:val="0051490A"/>
    <w:rsid w:val="00514A8E"/>
    <w:rsid w:val="00514AAB"/>
    <w:rsid w:val="00515193"/>
    <w:rsid w:val="00515475"/>
    <w:rsid w:val="005155F8"/>
    <w:rsid w:val="0051568D"/>
    <w:rsid w:val="00516355"/>
    <w:rsid w:val="005164A3"/>
    <w:rsid w:val="00516A52"/>
    <w:rsid w:val="005170C6"/>
    <w:rsid w:val="00517393"/>
    <w:rsid w:val="00517C38"/>
    <w:rsid w:val="005201D9"/>
    <w:rsid w:val="005206A0"/>
    <w:rsid w:val="0052084F"/>
    <w:rsid w:val="00521749"/>
    <w:rsid w:val="005218C3"/>
    <w:rsid w:val="00522194"/>
    <w:rsid w:val="00522268"/>
    <w:rsid w:val="0052252B"/>
    <w:rsid w:val="00522597"/>
    <w:rsid w:val="005225C8"/>
    <w:rsid w:val="0052299A"/>
    <w:rsid w:val="00522DDB"/>
    <w:rsid w:val="005235AC"/>
    <w:rsid w:val="00523876"/>
    <w:rsid w:val="00523958"/>
    <w:rsid w:val="00524148"/>
    <w:rsid w:val="005242C7"/>
    <w:rsid w:val="00524371"/>
    <w:rsid w:val="00524530"/>
    <w:rsid w:val="00524C40"/>
    <w:rsid w:val="00524C43"/>
    <w:rsid w:val="00524D11"/>
    <w:rsid w:val="005252F9"/>
    <w:rsid w:val="00525B2D"/>
    <w:rsid w:val="00525EA9"/>
    <w:rsid w:val="00526002"/>
    <w:rsid w:val="00526659"/>
    <w:rsid w:val="00526901"/>
    <w:rsid w:val="00526B53"/>
    <w:rsid w:val="00527139"/>
    <w:rsid w:val="00527429"/>
    <w:rsid w:val="005274A6"/>
    <w:rsid w:val="005276BF"/>
    <w:rsid w:val="005276FC"/>
    <w:rsid w:val="00527725"/>
    <w:rsid w:val="0052789F"/>
    <w:rsid w:val="00527A8B"/>
    <w:rsid w:val="00530019"/>
    <w:rsid w:val="0053019A"/>
    <w:rsid w:val="00530523"/>
    <w:rsid w:val="00530AA8"/>
    <w:rsid w:val="00531706"/>
    <w:rsid w:val="00531F35"/>
    <w:rsid w:val="005320E9"/>
    <w:rsid w:val="00532793"/>
    <w:rsid w:val="00532ECC"/>
    <w:rsid w:val="00533183"/>
    <w:rsid w:val="00533498"/>
    <w:rsid w:val="005336A4"/>
    <w:rsid w:val="00533852"/>
    <w:rsid w:val="00533C1F"/>
    <w:rsid w:val="005345C6"/>
    <w:rsid w:val="00534FE3"/>
    <w:rsid w:val="005355B6"/>
    <w:rsid w:val="0053571B"/>
    <w:rsid w:val="005357D4"/>
    <w:rsid w:val="00535876"/>
    <w:rsid w:val="00535E93"/>
    <w:rsid w:val="005361F2"/>
    <w:rsid w:val="005362CE"/>
    <w:rsid w:val="005367D7"/>
    <w:rsid w:val="00536A51"/>
    <w:rsid w:val="00536CC3"/>
    <w:rsid w:val="00536EE2"/>
    <w:rsid w:val="00536FE8"/>
    <w:rsid w:val="00537402"/>
    <w:rsid w:val="005374F4"/>
    <w:rsid w:val="00537890"/>
    <w:rsid w:val="00537954"/>
    <w:rsid w:val="005379C0"/>
    <w:rsid w:val="00537A28"/>
    <w:rsid w:val="00537E46"/>
    <w:rsid w:val="00537E77"/>
    <w:rsid w:val="0054021C"/>
    <w:rsid w:val="00540450"/>
    <w:rsid w:val="00540704"/>
    <w:rsid w:val="005408BC"/>
    <w:rsid w:val="005408C3"/>
    <w:rsid w:val="00541D36"/>
    <w:rsid w:val="00541F94"/>
    <w:rsid w:val="00542517"/>
    <w:rsid w:val="00542727"/>
    <w:rsid w:val="00542AED"/>
    <w:rsid w:val="00542C34"/>
    <w:rsid w:val="00542DB9"/>
    <w:rsid w:val="00542E7F"/>
    <w:rsid w:val="005431A6"/>
    <w:rsid w:val="005432E3"/>
    <w:rsid w:val="005436C3"/>
    <w:rsid w:val="005436F0"/>
    <w:rsid w:val="00543957"/>
    <w:rsid w:val="00543A0E"/>
    <w:rsid w:val="00543A74"/>
    <w:rsid w:val="00543BED"/>
    <w:rsid w:val="00543D3A"/>
    <w:rsid w:val="005447DE"/>
    <w:rsid w:val="00544943"/>
    <w:rsid w:val="00544C48"/>
    <w:rsid w:val="00544E0B"/>
    <w:rsid w:val="0054541D"/>
    <w:rsid w:val="005454D6"/>
    <w:rsid w:val="00545851"/>
    <w:rsid w:val="005458BA"/>
    <w:rsid w:val="00546603"/>
    <w:rsid w:val="005466A4"/>
    <w:rsid w:val="00546BA1"/>
    <w:rsid w:val="0054773D"/>
    <w:rsid w:val="00547844"/>
    <w:rsid w:val="00550174"/>
    <w:rsid w:val="0055033F"/>
    <w:rsid w:val="00550446"/>
    <w:rsid w:val="005505C6"/>
    <w:rsid w:val="00550803"/>
    <w:rsid w:val="005508D0"/>
    <w:rsid w:val="005509D1"/>
    <w:rsid w:val="00550CDE"/>
    <w:rsid w:val="00550E83"/>
    <w:rsid w:val="00550F19"/>
    <w:rsid w:val="00551023"/>
    <w:rsid w:val="00551473"/>
    <w:rsid w:val="005517DE"/>
    <w:rsid w:val="00551843"/>
    <w:rsid w:val="005519B0"/>
    <w:rsid w:val="00551C27"/>
    <w:rsid w:val="00551C59"/>
    <w:rsid w:val="00551C92"/>
    <w:rsid w:val="00551D9B"/>
    <w:rsid w:val="005522EB"/>
    <w:rsid w:val="005522F4"/>
    <w:rsid w:val="0055231E"/>
    <w:rsid w:val="005525DF"/>
    <w:rsid w:val="00552672"/>
    <w:rsid w:val="00552717"/>
    <w:rsid w:val="00552A97"/>
    <w:rsid w:val="00552FA3"/>
    <w:rsid w:val="00553044"/>
    <w:rsid w:val="005531F0"/>
    <w:rsid w:val="00554062"/>
    <w:rsid w:val="00554592"/>
    <w:rsid w:val="005545D8"/>
    <w:rsid w:val="00554F5E"/>
    <w:rsid w:val="005551F0"/>
    <w:rsid w:val="00555C5F"/>
    <w:rsid w:val="00555FAD"/>
    <w:rsid w:val="00555FF5"/>
    <w:rsid w:val="00556055"/>
    <w:rsid w:val="005565DF"/>
    <w:rsid w:val="005565EB"/>
    <w:rsid w:val="00556923"/>
    <w:rsid w:val="00556A35"/>
    <w:rsid w:val="00556B90"/>
    <w:rsid w:val="00556C44"/>
    <w:rsid w:val="00556CE3"/>
    <w:rsid w:val="00556F55"/>
    <w:rsid w:val="00557000"/>
    <w:rsid w:val="0055709F"/>
    <w:rsid w:val="00557E4D"/>
    <w:rsid w:val="00557E59"/>
    <w:rsid w:val="005604A4"/>
    <w:rsid w:val="005604EE"/>
    <w:rsid w:val="0056055A"/>
    <w:rsid w:val="005606BE"/>
    <w:rsid w:val="00560D5F"/>
    <w:rsid w:val="005615D0"/>
    <w:rsid w:val="005617F1"/>
    <w:rsid w:val="005619C3"/>
    <w:rsid w:val="00561E68"/>
    <w:rsid w:val="005624E4"/>
    <w:rsid w:val="00562D15"/>
    <w:rsid w:val="00562DEC"/>
    <w:rsid w:val="005631A5"/>
    <w:rsid w:val="005633B4"/>
    <w:rsid w:val="005638E9"/>
    <w:rsid w:val="00563DDA"/>
    <w:rsid w:val="00564091"/>
    <w:rsid w:val="005644D3"/>
    <w:rsid w:val="005648E7"/>
    <w:rsid w:val="005650CE"/>
    <w:rsid w:val="0056525C"/>
    <w:rsid w:val="00565854"/>
    <w:rsid w:val="005658D1"/>
    <w:rsid w:val="00565C94"/>
    <w:rsid w:val="00566263"/>
    <w:rsid w:val="00566567"/>
    <w:rsid w:val="005666C4"/>
    <w:rsid w:val="00566DFD"/>
    <w:rsid w:val="00566E27"/>
    <w:rsid w:val="00567933"/>
    <w:rsid w:val="00567B83"/>
    <w:rsid w:val="00567CF4"/>
    <w:rsid w:val="00567FAC"/>
    <w:rsid w:val="005703FB"/>
    <w:rsid w:val="00570ADE"/>
    <w:rsid w:val="00570DE3"/>
    <w:rsid w:val="00570F36"/>
    <w:rsid w:val="0057120F"/>
    <w:rsid w:val="005714A6"/>
    <w:rsid w:val="005719CA"/>
    <w:rsid w:val="00571BD0"/>
    <w:rsid w:val="00571DC9"/>
    <w:rsid w:val="00572931"/>
    <w:rsid w:val="00572A8A"/>
    <w:rsid w:val="00572E35"/>
    <w:rsid w:val="00572EE0"/>
    <w:rsid w:val="00572F00"/>
    <w:rsid w:val="0057316D"/>
    <w:rsid w:val="005732FE"/>
    <w:rsid w:val="00573B87"/>
    <w:rsid w:val="00573D43"/>
    <w:rsid w:val="00573DC4"/>
    <w:rsid w:val="0057405F"/>
    <w:rsid w:val="00574255"/>
    <w:rsid w:val="00574467"/>
    <w:rsid w:val="005747EC"/>
    <w:rsid w:val="00574809"/>
    <w:rsid w:val="00574C8D"/>
    <w:rsid w:val="00574E6E"/>
    <w:rsid w:val="00574EA5"/>
    <w:rsid w:val="0057534E"/>
    <w:rsid w:val="00575A0D"/>
    <w:rsid w:val="00575ADB"/>
    <w:rsid w:val="00575B19"/>
    <w:rsid w:val="00575BC6"/>
    <w:rsid w:val="00575CD1"/>
    <w:rsid w:val="00575DFA"/>
    <w:rsid w:val="005766AB"/>
    <w:rsid w:val="0057729A"/>
    <w:rsid w:val="00577542"/>
    <w:rsid w:val="005775BC"/>
    <w:rsid w:val="00577EBE"/>
    <w:rsid w:val="00580B95"/>
    <w:rsid w:val="00580BC7"/>
    <w:rsid w:val="00581192"/>
    <w:rsid w:val="0058183A"/>
    <w:rsid w:val="00582339"/>
    <w:rsid w:val="00582A6C"/>
    <w:rsid w:val="00583053"/>
    <w:rsid w:val="005835EA"/>
    <w:rsid w:val="00583AFE"/>
    <w:rsid w:val="00583DDD"/>
    <w:rsid w:val="005841E2"/>
    <w:rsid w:val="0058429A"/>
    <w:rsid w:val="005843C6"/>
    <w:rsid w:val="005845FA"/>
    <w:rsid w:val="00584CE7"/>
    <w:rsid w:val="00585708"/>
    <w:rsid w:val="00585AD4"/>
    <w:rsid w:val="00585CF3"/>
    <w:rsid w:val="0058645D"/>
    <w:rsid w:val="005865BC"/>
    <w:rsid w:val="00586B7A"/>
    <w:rsid w:val="005871FA"/>
    <w:rsid w:val="005872FA"/>
    <w:rsid w:val="005873F2"/>
    <w:rsid w:val="005875B8"/>
    <w:rsid w:val="00587B46"/>
    <w:rsid w:val="00590741"/>
    <w:rsid w:val="0059201C"/>
    <w:rsid w:val="0059211D"/>
    <w:rsid w:val="0059389A"/>
    <w:rsid w:val="00593C11"/>
    <w:rsid w:val="00593C2D"/>
    <w:rsid w:val="0059476E"/>
    <w:rsid w:val="005949F6"/>
    <w:rsid w:val="00594DDC"/>
    <w:rsid w:val="0059530D"/>
    <w:rsid w:val="005957FB"/>
    <w:rsid w:val="00595BC2"/>
    <w:rsid w:val="00595CB8"/>
    <w:rsid w:val="00595CFF"/>
    <w:rsid w:val="005960B7"/>
    <w:rsid w:val="00596368"/>
    <w:rsid w:val="005964A7"/>
    <w:rsid w:val="00596632"/>
    <w:rsid w:val="00596696"/>
    <w:rsid w:val="005972DD"/>
    <w:rsid w:val="00597710"/>
    <w:rsid w:val="0059783E"/>
    <w:rsid w:val="00597843"/>
    <w:rsid w:val="005978E3"/>
    <w:rsid w:val="0059791F"/>
    <w:rsid w:val="00597A77"/>
    <w:rsid w:val="00597DB4"/>
    <w:rsid w:val="005A0086"/>
    <w:rsid w:val="005A050A"/>
    <w:rsid w:val="005A0606"/>
    <w:rsid w:val="005A0CB9"/>
    <w:rsid w:val="005A0E40"/>
    <w:rsid w:val="005A0E4C"/>
    <w:rsid w:val="005A1547"/>
    <w:rsid w:val="005A1E8E"/>
    <w:rsid w:val="005A24CF"/>
    <w:rsid w:val="005A255F"/>
    <w:rsid w:val="005A2581"/>
    <w:rsid w:val="005A263B"/>
    <w:rsid w:val="005A2721"/>
    <w:rsid w:val="005A29FE"/>
    <w:rsid w:val="005A2DB6"/>
    <w:rsid w:val="005A3197"/>
    <w:rsid w:val="005A3415"/>
    <w:rsid w:val="005A361C"/>
    <w:rsid w:val="005A3C21"/>
    <w:rsid w:val="005A3D20"/>
    <w:rsid w:val="005A3EC7"/>
    <w:rsid w:val="005A4267"/>
    <w:rsid w:val="005A436F"/>
    <w:rsid w:val="005A4EF4"/>
    <w:rsid w:val="005A55AB"/>
    <w:rsid w:val="005A56EF"/>
    <w:rsid w:val="005A57C4"/>
    <w:rsid w:val="005A58E1"/>
    <w:rsid w:val="005A5D12"/>
    <w:rsid w:val="005A600A"/>
    <w:rsid w:val="005A60B6"/>
    <w:rsid w:val="005A622F"/>
    <w:rsid w:val="005A64CE"/>
    <w:rsid w:val="005A6519"/>
    <w:rsid w:val="005A65E0"/>
    <w:rsid w:val="005A7353"/>
    <w:rsid w:val="005A74D4"/>
    <w:rsid w:val="005A7FDB"/>
    <w:rsid w:val="005B09E8"/>
    <w:rsid w:val="005B0B6F"/>
    <w:rsid w:val="005B0B93"/>
    <w:rsid w:val="005B0CA6"/>
    <w:rsid w:val="005B0D3C"/>
    <w:rsid w:val="005B0F82"/>
    <w:rsid w:val="005B128E"/>
    <w:rsid w:val="005B1794"/>
    <w:rsid w:val="005B18FC"/>
    <w:rsid w:val="005B200E"/>
    <w:rsid w:val="005B2686"/>
    <w:rsid w:val="005B29DB"/>
    <w:rsid w:val="005B3217"/>
    <w:rsid w:val="005B32E3"/>
    <w:rsid w:val="005B32F4"/>
    <w:rsid w:val="005B35D9"/>
    <w:rsid w:val="005B36A8"/>
    <w:rsid w:val="005B3D7D"/>
    <w:rsid w:val="005B3FF2"/>
    <w:rsid w:val="005B40B2"/>
    <w:rsid w:val="005B41BA"/>
    <w:rsid w:val="005B4B03"/>
    <w:rsid w:val="005B533F"/>
    <w:rsid w:val="005B574C"/>
    <w:rsid w:val="005B5891"/>
    <w:rsid w:val="005B5C6B"/>
    <w:rsid w:val="005B5DEB"/>
    <w:rsid w:val="005B5FC8"/>
    <w:rsid w:val="005B62C5"/>
    <w:rsid w:val="005B6695"/>
    <w:rsid w:val="005B6815"/>
    <w:rsid w:val="005B71D3"/>
    <w:rsid w:val="005B73CE"/>
    <w:rsid w:val="005B73DB"/>
    <w:rsid w:val="005B75FD"/>
    <w:rsid w:val="005B78A2"/>
    <w:rsid w:val="005B7DD9"/>
    <w:rsid w:val="005C08C2"/>
    <w:rsid w:val="005C0AE6"/>
    <w:rsid w:val="005C0BD3"/>
    <w:rsid w:val="005C0D84"/>
    <w:rsid w:val="005C1079"/>
    <w:rsid w:val="005C1117"/>
    <w:rsid w:val="005C1235"/>
    <w:rsid w:val="005C1686"/>
    <w:rsid w:val="005C1D11"/>
    <w:rsid w:val="005C1EFF"/>
    <w:rsid w:val="005C22F8"/>
    <w:rsid w:val="005C29BF"/>
    <w:rsid w:val="005C2EC9"/>
    <w:rsid w:val="005C35A0"/>
    <w:rsid w:val="005C37A5"/>
    <w:rsid w:val="005C37F9"/>
    <w:rsid w:val="005C38B2"/>
    <w:rsid w:val="005C390B"/>
    <w:rsid w:val="005C3E4F"/>
    <w:rsid w:val="005C404D"/>
    <w:rsid w:val="005C405F"/>
    <w:rsid w:val="005C416B"/>
    <w:rsid w:val="005C4365"/>
    <w:rsid w:val="005C437A"/>
    <w:rsid w:val="005C4E71"/>
    <w:rsid w:val="005C511D"/>
    <w:rsid w:val="005C5167"/>
    <w:rsid w:val="005C53F1"/>
    <w:rsid w:val="005C5467"/>
    <w:rsid w:val="005C5946"/>
    <w:rsid w:val="005C5D20"/>
    <w:rsid w:val="005C5E21"/>
    <w:rsid w:val="005C5E57"/>
    <w:rsid w:val="005C5E5A"/>
    <w:rsid w:val="005C68B5"/>
    <w:rsid w:val="005C6B75"/>
    <w:rsid w:val="005C6EAF"/>
    <w:rsid w:val="005C6F0B"/>
    <w:rsid w:val="005C6F2D"/>
    <w:rsid w:val="005C7172"/>
    <w:rsid w:val="005C721D"/>
    <w:rsid w:val="005C72B9"/>
    <w:rsid w:val="005C74E7"/>
    <w:rsid w:val="005C750C"/>
    <w:rsid w:val="005C7686"/>
    <w:rsid w:val="005C7756"/>
    <w:rsid w:val="005C7A84"/>
    <w:rsid w:val="005C7DC3"/>
    <w:rsid w:val="005D039E"/>
    <w:rsid w:val="005D0DBD"/>
    <w:rsid w:val="005D11D3"/>
    <w:rsid w:val="005D1A08"/>
    <w:rsid w:val="005D20B1"/>
    <w:rsid w:val="005D2344"/>
    <w:rsid w:val="005D248D"/>
    <w:rsid w:val="005D2861"/>
    <w:rsid w:val="005D2BA4"/>
    <w:rsid w:val="005D2C35"/>
    <w:rsid w:val="005D32CD"/>
    <w:rsid w:val="005D3471"/>
    <w:rsid w:val="005D3635"/>
    <w:rsid w:val="005D373B"/>
    <w:rsid w:val="005D3A27"/>
    <w:rsid w:val="005D3A53"/>
    <w:rsid w:val="005D3BD9"/>
    <w:rsid w:val="005D3C6E"/>
    <w:rsid w:val="005D40BF"/>
    <w:rsid w:val="005D43CB"/>
    <w:rsid w:val="005D43DF"/>
    <w:rsid w:val="005D47F2"/>
    <w:rsid w:val="005D546A"/>
    <w:rsid w:val="005D5DB8"/>
    <w:rsid w:val="005D6435"/>
    <w:rsid w:val="005D6548"/>
    <w:rsid w:val="005D74B0"/>
    <w:rsid w:val="005D74BC"/>
    <w:rsid w:val="005D74E2"/>
    <w:rsid w:val="005D758F"/>
    <w:rsid w:val="005D7C08"/>
    <w:rsid w:val="005D7EBA"/>
    <w:rsid w:val="005E0020"/>
    <w:rsid w:val="005E0529"/>
    <w:rsid w:val="005E06E3"/>
    <w:rsid w:val="005E07DF"/>
    <w:rsid w:val="005E0973"/>
    <w:rsid w:val="005E0A81"/>
    <w:rsid w:val="005E0C74"/>
    <w:rsid w:val="005E1451"/>
    <w:rsid w:val="005E15E5"/>
    <w:rsid w:val="005E1C51"/>
    <w:rsid w:val="005E1DF3"/>
    <w:rsid w:val="005E1DFA"/>
    <w:rsid w:val="005E1FEF"/>
    <w:rsid w:val="005E25BC"/>
    <w:rsid w:val="005E274F"/>
    <w:rsid w:val="005E339B"/>
    <w:rsid w:val="005E33B0"/>
    <w:rsid w:val="005E3B5F"/>
    <w:rsid w:val="005E3C40"/>
    <w:rsid w:val="005E430A"/>
    <w:rsid w:val="005E44F8"/>
    <w:rsid w:val="005E4686"/>
    <w:rsid w:val="005E4857"/>
    <w:rsid w:val="005E4918"/>
    <w:rsid w:val="005E5690"/>
    <w:rsid w:val="005E5979"/>
    <w:rsid w:val="005E5C17"/>
    <w:rsid w:val="005E5F13"/>
    <w:rsid w:val="005E6F07"/>
    <w:rsid w:val="005E7168"/>
    <w:rsid w:val="005E7B77"/>
    <w:rsid w:val="005E7BBF"/>
    <w:rsid w:val="005F0195"/>
    <w:rsid w:val="005F0528"/>
    <w:rsid w:val="005F0781"/>
    <w:rsid w:val="005F0E4B"/>
    <w:rsid w:val="005F11F9"/>
    <w:rsid w:val="005F123D"/>
    <w:rsid w:val="005F1413"/>
    <w:rsid w:val="005F15C7"/>
    <w:rsid w:val="005F1854"/>
    <w:rsid w:val="005F1ED1"/>
    <w:rsid w:val="005F1FBA"/>
    <w:rsid w:val="005F222D"/>
    <w:rsid w:val="005F2544"/>
    <w:rsid w:val="005F299E"/>
    <w:rsid w:val="005F2A04"/>
    <w:rsid w:val="005F2A77"/>
    <w:rsid w:val="005F2AB6"/>
    <w:rsid w:val="005F2DDD"/>
    <w:rsid w:val="005F3244"/>
    <w:rsid w:val="005F35E4"/>
    <w:rsid w:val="005F3B9B"/>
    <w:rsid w:val="005F3C53"/>
    <w:rsid w:val="005F3EE1"/>
    <w:rsid w:val="005F3F0E"/>
    <w:rsid w:val="005F4378"/>
    <w:rsid w:val="005F43DA"/>
    <w:rsid w:val="005F4ADF"/>
    <w:rsid w:val="005F4E8B"/>
    <w:rsid w:val="005F5096"/>
    <w:rsid w:val="005F5170"/>
    <w:rsid w:val="005F5CA0"/>
    <w:rsid w:val="005F5D5C"/>
    <w:rsid w:val="005F5EAC"/>
    <w:rsid w:val="005F5EFC"/>
    <w:rsid w:val="005F624C"/>
    <w:rsid w:val="005F63E2"/>
    <w:rsid w:val="005F647D"/>
    <w:rsid w:val="005F68DE"/>
    <w:rsid w:val="005F7000"/>
    <w:rsid w:val="005F724F"/>
    <w:rsid w:val="005F741D"/>
    <w:rsid w:val="0060006A"/>
    <w:rsid w:val="006000A4"/>
    <w:rsid w:val="00600C5B"/>
    <w:rsid w:val="0060112B"/>
    <w:rsid w:val="00601201"/>
    <w:rsid w:val="006017A6"/>
    <w:rsid w:val="00601C48"/>
    <w:rsid w:val="00602410"/>
    <w:rsid w:val="00602504"/>
    <w:rsid w:val="00602582"/>
    <w:rsid w:val="006028AE"/>
    <w:rsid w:val="00602A94"/>
    <w:rsid w:val="00602B30"/>
    <w:rsid w:val="00602B35"/>
    <w:rsid w:val="00602DB8"/>
    <w:rsid w:val="00602EDB"/>
    <w:rsid w:val="00602F34"/>
    <w:rsid w:val="0060380E"/>
    <w:rsid w:val="006039BE"/>
    <w:rsid w:val="006039E2"/>
    <w:rsid w:val="00604031"/>
    <w:rsid w:val="00604729"/>
    <w:rsid w:val="00604CE4"/>
    <w:rsid w:val="006054DE"/>
    <w:rsid w:val="006057DA"/>
    <w:rsid w:val="006058BF"/>
    <w:rsid w:val="00605B8F"/>
    <w:rsid w:val="00605D30"/>
    <w:rsid w:val="006063CE"/>
    <w:rsid w:val="006064E4"/>
    <w:rsid w:val="006065E0"/>
    <w:rsid w:val="00606973"/>
    <w:rsid w:val="00606EDE"/>
    <w:rsid w:val="00607050"/>
    <w:rsid w:val="006070BF"/>
    <w:rsid w:val="006072B2"/>
    <w:rsid w:val="0060767E"/>
    <w:rsid w:val="00607A36"/>
    <w:rsid w:val="00607B54"/>
    <w:rsid w:val="006101E5"/>
    <w:rsid w:val="00610971"/>
    <w:rsid w:val="006109A6"/>
    <w:rsid w:val="006109B8"/>
    <w:rsid w:val="00610E00"/>
    <w:rsid w:val="00610E2C"/>
    <w:rsid w:val="00610E8C"/>
    <w:rsid w:val="00610F54"/>
    <w:rsid w:val="006113E5"/>
    <w:rsid w:val="006116C1"/>
    <w:rsid w:val="006117AB"/>
    <w:rsid w:val="006117FB"/>
    <w:rsid w:val="00611A5D"/>
    <w:rsid w:val="00611D67"/>
    <w:rsid w:val="00611E45"/>
    <w:rsid w:val="00612188"/>
    <w:rsid w:val="006122F8"/>
    <w:rsid w:val="00612414"/>
    <w:rsid w:val="00612566"/>
    <w:rsid w:val="00612766"/>
    <w:rsid w:val="0061290B"/>
    <w:rsid w:val="00612AF2"/>
    <w:rsid w:val="00612B6B"/>
    <w:rsid w:val="00613430"/>
    <w:rsid w:val="00613547"/>
    <w:rsid w:val="006143A3"/>
    <w:rsid w:val="006145E2"/>
    <w:rsid w:val="0061482A"/>
    <w:rsid w:val="0061499E"/>
    <w:rsid w:val="00615B29"/>
    <w:rsid w:val="00616336"/>
    <w:rsid w:val="006167CC"/>
    <w:rsid w:val="00616CEF"/>
    <w:rsid w:val="00616CFA"/>
    <w:rsid w:val="00616E7B"/>
    <w:rsid w:val="00617875"/>
    <w:rsid w:val="00617D6A"/>
    <w:rsid w:val="00620030"/>
    <w:rsid w:val="00620419"/>
    <w:rsid w:val="0062062A"/>
    <w:rsid w:val="0062090C"/>
    <w:rsid w:val="006210C0"/>
    <w:rsid w:val="00621211"/>
    <w:rsid w:val="00621E82"/>
    <w:rsid w:val="006221E2"/>
    <w:rsid w:val="00622307"/>
    <w:rsid w:val="00622390"/>
    <w:rsid w:val="006225F7"/>
    <w:rsid w:val="0062288E"/>
    <w:rsid w:val="00622E36"/>
    <w:rsid w:val="006232BF"/>
    <w:rsid w:val="0062354A"/>
    <w:rsid w:val="00623CAD"/>
    <w:rsid w:val="00623E89"/>
    <w:rsid w:val="00623F6A"/>
    <w:rsid w:val="006240F9"/>
    <w:rsid w:val="0062425D"/>
    <w:rsid w:val="006243C8"/>
    <w:rsid w:val="006247C5"/>
    <w:rsid w:val="00624965"/>
    <w:rsid w:val="00624A62"/>
    <w:rsid w:val="00624BE6"/>
    <w:rsid w:val="0062508B"/>
    <w:rsid w:val="0062564F"/>
    <w:rsid w:val="00625868"/>
    <w:rsid w:val="006259F3"/>
    <w:rsid w:val="00625DA0"/>
    <w:rsid w:val="00626D5F"/>
    <w:rsid w:val="00626F99"/>
    <w:rsid w:val="0062703F"/>
    <w:rsid w:val="00627383"/>
    <w:rsid w:val="00627596"/>
    <w:rsid w:val="00627808"/>
    <w:rsid w:val="006302BC"/>
    <w:rsid w:val="00630798"/>
    <w:rsid w:val="006307D5"/>
    <w:rsid w:val="006310DE"/>
    <w:rsid w:val="006318B6"/>
    <w:rsid w:val="00631C2B"/>
    <w:rsid w:val="00631CDB"/>
    <w:rsid w:val="00631F80"/>
    <w:rsid w:val="00631FB2"/>
    <w:rsid w:val="00632013"/>
    <w:rsid w:val="006321E0"/>
    <w:rsid w:val="00632845"/>
    <w:rsid w:val="0063304A"/>
    <w:rsid w:val="006330BA"/>
    <w:rsid w:val="00633192"/>
    <w:rsid w:val="00633947"/>
    <w:rsid w:val="00633A31"/>
    <w:rsid w:val="00633E26"/>
    <w:rsid w:val="006342C9"/>
    <w:rsid w:val="00634479"/>
    <w:rsid w:val="006347C1"/>
    <w:rsid w:val="00634878"/>
    <w:rsid w:val="00634C55"/>
    <w:rsid w:val="00635322"/>
    <w:rsid w:val="00635C31"/>
    <w:rsid w:val="0063663C"/>
    <w:rsid w:val="00636ABF"/>
    <w:rsid w:val="00636CD7"/>
    <w:rsid w:val="00636D6E"/>
    <w:rsid w:val="006370BA"/>
    <w:rsid w:val="0063717D"/>
    <w:rsid w:val="0063740A"/>
    <w:rsid w:val="00637CA6"/>
    <w:rsid w:val="00640021"/>
    <w:rsid w:val="006401DC"/>
    <w:rsid w:val="0064060C"/>
    <w:rsid w:val="00640B1C"/>
    <w:rsid w:val="00640C69"/>
    <w:rsid w:val="006410BF"/>
    <w:rsid w:val="006414E1"/>
    <w:rsid w:val="006416D2"/>
    <w:rsid w:val="00641DFD"/>
    <w:rsid w:val="0064231A"/>
    <w:rsid w:val="0064242B"/>
    <w:rsid w:val="00642A0B"/>
    <w:rsid w:val="00642CAA"/>
    <w:rsid w:val="00642CBE"/>
    <w:rsid w:val="00642D37"/>
    <w:rsid w:val="00642F46"/>
    <w:rsid w:val="0064305A"/>
    <w:rsid w:val="00643209"/>
    <w:rsid w:val="006437EF"/>
    <w:rsid w:val="00643A3B"/>
    <w:rsid w:val="00643AB7"/>
    <w:rsid w:val="006443F8"/>
    <w:rsid w:val="006444EA"/>
    <w:rsid w:val="00644763"/>
    <w:rsid w:val="00644A4B"/>
    <w:rsid w:val="00644C40"/>
    <w:rsid w:val="00644D5D"/>
    <w:rsid w:val="00644EC7"/>
    <w:rsid w:val="00644FC0"/>
    <w:rsid w:val="0064518C"/>
    <w:rsid w:val="00645242"/>
    <w:rsid w:val="00645325"/>
    <w:rsid w:val="006454ED"/>
    <w:rsid w:val="00645E55"/>
    <w:rsid w:val="00645EDD"/>
    <w:rsid w:val="00646042"/>
    <w:rsid w:val="00646554"/>
    <w:rsid w:val="0064679E"/>
    <w:rsid w:val="00646841"/>
    <w:rsid w:val="0064689E"/>
    <w:rsid w:val="00647045"/>
    <w:rsid w:val="0064718A"/>
    <w:rsid w:val="0064718F"/>
    <w:rsid w:val="00647984"/>
    <w:rsid w:val="00650030"/>
    <w:rsid w:val="0065052F"/>
    <w:rsid w:val="00650821"/>
    <w:rsid w:val="00650D19"/>
    <w:rsid w:val="00650EC1"/>
    <w:rsid w:val="006511E6"/>
    <w:rsid w:val="0065138C"/>
    <w:rsid w:val="00651597"/>
    <w:rsid w:val="00651712"/>
    <w:rsid w:val="0065198F"/>
    <w:rsid w:val="00651994"/>
    <w:rsid w:val="00651C6C"/>
    <w:rsid w:val="0065203E"/>
    <w:rsid w:val="00652094"/>
    <w:rsid w:val="0065239E"/>
    <w:rsid w:val="00652E26"/>
    <w:rsid w:val="006531FC"/>
    <w:rsid w:val="006538EC"/>
    <w:rsid w:val="00653D8B"/>
    <w:rsid w:val="006541C5"/>
    <w:rsid w:val="006545BC"/>
    <w:rsid w:val="0065461D"/>
    <w:rsid w:val="006546A8"/>
    <w:rsid w:val="00654CF8"/>
    <w:rsid w:val="00655531"/>
    <w:rsid w:val="006556E5"/>
    <w:rsid w:val="00655735"/>
    <w:rsid w:val="00655D4A"/>
    <w:rsid w:val="0065670D"/>
    <w:rsid w:val="0065693F"/>
    <w:rsid w:val="00656B0C"/>
    <w:rsid w:val="00657042"/>
    <w:rsid w:val="00657210"/>
    <w:rsid w:val="00657DB1"/>
    <w:rsid w:val="006604B7"/>
    <w:rsid w:val="00660506"/>
    <w:rsid w:val="0066079C"/>
    <w:rsid w:val="00660CD2"/>
    <w:rsid w:val="00660E22"/>
    <w:rsid w:val="006617B3"/>
    <w:rsid w:val="00661B15"/>
    <w:rsid w:val="0066204C"/>
    <w:rsid w:val="0066224E"/>
    <w:rsid w:val="00662B4B"/>
    <w:rsid w:val="00663188"/>
    <w:rsid w:val="0066345C"/>
    <w:rsid w:val="00663865"/>
    <w:rsid w:val="00663A95"/>
    <w:rsid w:val="00663CB3"/>
    <w:rsid w:val="00664372"/>
    <w:rsid w:val="00664535"/>
    <w:rsid w:val="006645F7"/>
    <w:rsid w:val="006647DE"/>
    <w:rsid w:val="0066498E"/>
    <w:rsid w:val="0066631F"/>
    <w:rsid w:val="00666F95"/>
    <w:rsid w:val="0066750C"/>
    <w:rsid w:val="00667694"/>
    <w:rsid w:val="006676AE"/>
    <w:rsid w:val="00667762"/>
    <w:rsid w:val="0066776F"/>
    <w:rsid w:val="006679C9"/>
    <w:rsid w:val="00667A54"/>
    <w:rsid w:val="0067086E"/>
    <w:rsid w:val="00670F43"/>
    <w:rsid w:val="00671832"/>
    <w:rsid w:val="00671991"/>
    <w:rsid w:val="00671D4F"/>
    <w:rsid w:val="0067210C"/>
    <w:rsid w:val="00672134"/>
    <w:rsid w:val="0067216D"/>
    <w:rsid w:val="0067226E"/>
    <w:rsid w:val="006723EC"/>
    <w:rsid w:val="00672546"/>
    <w:rsid w:val="00672610"/>
    <w:rsid w:val="0067268C"/>
    <w:rsid w:val="00672783"/>
    <w:rsid w:val="006730C6"/>
    <w:rsid w:val="006732D5"/>
    <w:rsid w:val="006739C3"/>
    <w:rsid w:val="00673B13"/>
    <w:rsid w:val="00673B6D"/>
    <w:rsid w:val="00673BD7"/>
    <w:rsid w:val="006742D4"/>
    <w:rsid w:val="00674371"/>
    <w:rsid w:val="0067448F"/>
    <w:rsid w:val="00674615"/>
    <w:rsid w:val="00674856"/>
    <w:rsid w:val="00674A6D"/>
    <w:rsid w:val="0067587F"/>
    <w:rsid w:val="00675FC9"/>
    <w:rsid w:val="00676225"/>
    <w:rsid w:val="006763BD"/>
    <w:rsid w:val="006767B4"/>
    <w:rsid w:val="00676A1B"/>
    <w:rsid w:val="00676AC0"/>
    <w:rsid w:val="0067706F"/>
    <w:rsid w:val="006770C0"/>
    <w:rsid w:val="006771B8"/>
    <w:rsid w:val="00677409"/>
    <w:rsid w:val="00677EDC"/>
    <w:rsid w:val="006801AE"/>
    <w:rsid w:val="0068022A"/>
    <w:rsid w:val="006803AA"/>
    <w:rsid w:val="0068091D"/>
    <w:rsid w:val="006809CE"/>
    <w:rsid w:val="00680B44"/>
    <w:rsid w:val="006810FF"/>
    <w:rsid w:val="00681510"/>
    <w:rsid w:val="006818B0"/>
    <w:rsid w:val="00681ADE"/>
    <w:rsid w:val="00681B3F"/>
    <w:rsid w:val="00682297"/>
    <w:rsid w:val="0068274B"/>
    <w:rsid w:val="00682D37"/>
    <w:rsid w:val="00683282"/>
    <w:rsid w:val="006834FF"/>
    <w:rsid w:val="006839CF"/>
    <w:rsid w:val="00684073"/>
    <w:rsid w:val="00684BD3"/>
    <w:rsid w:val="006852F2"/>
    <w:rsid w:val="006859BC"/>
    <w:rsid w:val="00685B02"/>
    <w:rsid w:val="00685B7C"/>
    <w:rsid w:val="00685C65"/>
    <w:rsid w:val="0068608D"/>
    <w:rsid w:val="0068636B"/>
    <w:rsid w:val="006867B9"/>
    <w:rsid w:val="0068698B"/>
    <w:rsid w:val="00686C85"/>
    <w:rsid w:val="00687081"/>
    <w:rsid w:val="0068724C"/>
    <w:rsid w:val="00687258"/>
    <w:rsid w:val="0068736F"/>
    <w:rsid w:val="006873DD"/>
    <w:rsid w:val="00687619"/>
    <w:rsid w:val="00687BF4"/>
    <w:rsid w:val="00687D37"/>
    <w:rsid w:val="00687EC6"/>
    <w:rsid w:val="006903AF"/>
    <w:rsid w:val="00690A0E"/>
    <w:rsid w:val="00690C9B"/>
    <w:rsid w:val="00690DC1"/>
    <w:rsid w:val="00690E1D"/>
    <w:rsid w:val="00690EBD"/>
    <w:rsid w:val="00690F91"/>
    <w:rsid w:val="006915A4"/>
    <w:rsid w:val="00691803"/>
    <w:rsid w:val="00691DC9"/>
    <w:rsid w:val="006920CB"/>
    <w:rsid w:val="00692531"/>
    <w:rsid w:val="006926D5"/>
    <w:rsid w:val="00692B8E"/>
    <w:rsid w:val="00693E04"/>
    <w:rsid w:val="00694063"/>
    <w:rsid w:val="006941E5"/>
    <w:rsid w:val="006942C2"/>
    <w:rsid w:val="00694693"/>
    <w:rsid w:val="00694E2B"/>
    <w:rsid w:val="00694ED2"/>
    <w:rsid w:val="00695494"/>
    <w:rsid w:val="00695896"/>
    <w:rsid w:val="00695D2D"/>
    <w:rsid w:val="00695E5D"/>
    <w:rsid w:val="00696443"/>
    <w:rsid w:val="00696D3D"/>
    <w:rsid w:val="006971EC"/>
    <w:rsid w:val="00697546"/>
    <w:rsid w:val="0069756E"/>
    <w:rsid w:val="006A0402"/>
    <w:rsid w:val="006A0BD4"/>
    <w:rsid w:val="006A0BDA"/>
    <w:rsid w:val="006A11DD"/>
    <w:rsid w:val="006A145A"/>
    <w:rsid w:val="006A186B"/>
    <w:rsid w:val="006A18E1"/>
    <w:rsid w:val="006A194C"/>
    <w:rsid w:val="006A1C53"/>
    <w:rsid w:val="006A2C9D"/>
    <w:rsid w:val="006A2E34"/>
    <w:rsid w:val="006A31C3"/>
    <w:rsid w:val="006A32F5"/>
    <w:rsid w:val="006A371F"/>
    <w:rsid w:val="006A3C0E"/>
    <w:rsid w:val="006A3E05"/>
    <w:rsid w:val="006A3F05"/>
    <w:rsid w:val="006A4726"/>
    <w:rsid w:val="006A4948"/>
    <w:rsid w:val="006A4C98"/>
    <w:rsid w:val="006A4D08"/>
    <w:rsid w:val="006A54AC"/>
    <w:rsid w:val="006A5796"/>
    <w:rsid w:val="006A5E66"/>
    <w:rsid w:val="006A5F09"/>
    <w:rsid w:val="006A651B"/>
    <w:rsid w:val="006A65FB"/>
    <w:rsid w:val="006A667D"/>
    <w:rsid w:val="006A66BC"/>
    <w:rsid w:val="006A6D1B"/>
    <w:rsid w:val="006A7091"/>
    <w:rsid w:val="006A711D"/>
    <w:rsid w:val="006A72D8"/>
    <w:rsid w:val="006A7453"/>
    <w:rsid w:val="006A787D"/>
    <w:rsid w:val="006A789C"/>
    <w:rsid w:val="006B0443"/>
    <w:rsid w:val="006B04AA"/>
    <w:rsid w:val="006B0C21"/>
    <w:rsid w:val="006B0DC0"/>
    <w:rsid w:val="006B11EC"/>
    <w:rsid w:val="006B1279"/>
    <w:rsid w:val="006B1BB6"/>
    <w:rsid w:val="006B1C30"/>
    <w:rsid w:val="006B1C3B"/>
    <w:rsid w:val="006B1EDC"/>
    <w:rsid w:val="006B21A8"/>
    <w:rsid w:val="006B263E"/>
    <w:rsid w:val="006B27E9"/>
    <w:rsid w:val="006B2B5B"/>
    <w:rsid w:val="006B2DE9"/>
    <w:rsid w:val="006B2E60"/>
    <w:rsid w:val="006B31BC"/>
    <w:rsid w:val="006B33BE"/>
    <w:rsid w:val="006B3656"/>
    <w:rsid w:val="006B3683"/>
    <w:rsid w:val="006B3897"/>
    <w:rsid w:val="006B3F65"/>
    <w:rsid w:val="006B3F8E"/>
    <w:rsid w:val="006B3FE7"/>
    <w:rsid w:val="006B4247"/>
    <w:rsid w:val="006B43C4"/>
    <w:rsid w:val="006B4451"/>
    <w:rsid w:val="006B46D4"/>
    <w:rsid w:val="006B46DD"/>
    <w:rsid w:val="006B49DE"/>
    <w:rsid w:val="006B4A6D"/>
    <w:rsid w:val="006B4DC4"/>
    <w:rsid w:val="006B4E05"/>
    <w:rsid w:val="006B4E6F"/>
    <w:rsid w:val="006B50B4"/>
    <w:rsid w:val="006B5246"/>
    <w:rsid w:val="006B5630"/>
    <w:rsid w:val="006B5FCC"/>
    <w:rsid w:val="006B6569"/>
    <w:rsid w:val="006B65B0"/>
    <w:rsid w:val="006B6AEB"/>
    <w:rsid w:val="006B6AEE"/>
    <w:rsid w:val="006B6B5C"/>
    <w:rsid w:val="006B7143"/>
    <w:rsid w:val="006B73DC"/>
    <w:rsid w:val="006B7B0F"/>
    <w:rsid w:val="006B7B8A"/>
    <w:rsid w:val="006C056C"/>
    <w:rsid w:val="006C0731"/>
    <w:rsid w:val="006C0D9A"/>
    <w:rsid w:val="006C14C0"/>
    <w:rsid w:val="006C14DE"/>
    <w:rsid w:val="006C157A"/>
    <w:rsid w:val="006C17AF"/>
    <w:rsid w:val="006C1C7D"/>
    <w:rsid w:val="006C2007"/>
    <w:rsid w:val="006C239D"/>
    <w:rsid w:val="006C30F2"/>
    <w:rsid w:val="006C31A5"/>
    <w:rsid w:val="006C3456"/>
    <w:rsid w:val="006C35A1"/>
    <w:rsid w:val="006C3F8F"/>
    <w:rsid w:val="006C3FE6"/>
    <w:rsid w:val="006C40E3"/>
    <w:rsid w:val="006C421D"/>
    <w:rsid w:val="006C4720"/>
    <w:rsid w:val="006C4B7B"/>
    <w:rsid w:val="006C4D51"/>
    <w:rsid w:val="006C560D"/>
    <w:rsid w:val="006C5641"/>
    <w:rsid w:val="006C583E"/>
    <w:rsid w:val="006C6057"/>
    <w:rsid w:val="006C6464"/>
    <w:rsid w:val="006C6669"/>
    <w:rsid w:val="006C688D"/>
    <w:rsid w:val="006C6958"/>
    <w:rsid w:val="006C6E05"/>
    <w:rsid w:val="006C6E13"/>
    <w:rsid w:val="006C79BB"/>
    <w:rsid w:val="006C7CEB"/>
    <w:rsid w:val="006D00C2"/>
    <w:rsid w:val="006D0220"/>
    <w:rsid w:val="006D02DD"/>
    <w:rsid w:val="006D04A5"/>
    <w:rsid w:val="006D0586"/>
    <w:rsid w:val="006D0634"/>
    <w:rsid w:val="006D0772"/>
    <w:rsid w:val="006D0C88"/>
    <w:rsid w:val="006D11F3"/>
    <w:rsid w:val="006D1539"/>
    <w:rsid w:val="006D192A"/>
    <w:rsid w:val="006D1DA4"/>
    <w:rsid w:val="006D1F8E"/>
    <w:rsid w:val="006D2464"/>
    <w:rsid w:val="006D2738"/>
    <w:rsid w:val="006D2ABA"/>
    <w:rsid w:val="006D2C8C"/>
    <w:rsid w:val="006D2E77"/>
    <w:rsid w:val="006D3AA2"/>
    <w:rsid w:val="006D3B09"/>
    <w:rsid w:val="006D3E90"/>
    <w:rsid w:val="006D4B72"/>
    <w:rsid w:val="006D4C51"/>
    <w:rsid w:val="006D50CF"/>
    <w:rsid w:val="006D5414"/>
    <w:rsid w:val="006D5B68"/>
    <w:rsid w:val="006D5D80"/>
    <w:rsid w:val="006D5F11"/>
    <w:rsid w:val="006D61D7"/>
    <w:rsid w:val="006D666B"/>
    <w:rsid w:val="006D6C25"/>
    <w:rsid w:val="006D7093"/>
    <w:rsid w:val="006D7271"/>
    <w:rsid w:val="006E0203"/>
    <w:rsid w:val="006E0A79"/>
    <w:rsid w:val="006E0FEB"/>
    <w:rsid w:val="006E106E"/>
    <w:rsid w:val="006E1309"/>
    <w:rsid w:val="006E1562"/>
    <w:rsid w:val="006E1667"/>
    <w:rsid w:val="006E167F"/>
    <w:rsid w:val="006E199A"/>
    <w:rsid w:val="006E1C1E"/>
    <w:rsid w:val="006E1FFF"/>
    <w:rsid w:val="006E2007"/>
    <w:rsid w:val="006E2955"/>
    <w:rsid w:val="006E2E00"/>
    <w:rsid w:val="006E335E"/>
    <w:rsid w:val="006E3A74"/>
    <w:rsid w:val="006E3D26"/>
    <w:rsid w:val="006E471A"/>
    <w:rsid w:val="006E4A58"/>
    <w:rsid w:val="006E5038"/>
    <w:rsid w:val="006E5460"/>
    <w:rsid w:val="006E5816"/>
    <w:rsid w:val="006E59B3"/>
    <w:rsid w:val="006E66A0"/>
    <w:rsid w:val="006E679E"/>
    <w:rsid w:val="006E68F0"/>
    <w:rsid w:val="006E692F"/>
    <w:rsid w:val="006E6B70"/>
    <w:rsid w:val="006E6CF2"/>
    <w:rsid w:val="006E71B9"/>
    <w:rsid w:val="006E738E"/>
    <w:rsid w:val="006E73CE"/>
    <w:rsid w:val="006E7E01"/>
    <w:rsid w:val="006F0088"/>
    <w:rsid w:val="006F07FC"/>
    <w:rsid w:val="006F09B2"/>
    <w:rsid w:val="006F0B84"/>
    <w:rsid w:val="006F0C4D"/>
    <w:rsid w:val="006F1271"/>
    <w:rsid w:val="006F17F1"/>
    <w:rsid w:val="006F1841"/>
    <w:rsid w:val="006F1879"/>
    <w:rsid w:val="006F1B54"/>
    <w:rsid w:val="006F1D21"/>
    <w:rsid w:val="006F1F03"/>
    <w:rsid w:val="006F2237"/>
    <w:rsid w:val="006F2263"/>
    <w:rsid w:val="006F241C"/>
    <w:rsid w:val="006F2555"/>
    <w:rsid w:val="006F2557"/>
    <w:rsid w:val="006F287D"/>
    <w:rsid w:val="006F343F"/>
    <w:rsid w:val="006F39F4"/>
    <w:rsid w:val="006F3A49"/>
    <w:rsid w:val="006F3BBA"/>
    <w:rsid w:val="006F3D45"/>
    <w:rsid w:val="006F3F32"/>
    <w:rsid w:val="006F4120"/>
    <w:rsid w:val="006F4227"/>
    <w:rsid w:val="006F4379"/>
    <w:rsid w:val="006F439F"/>
    <w:rsid w:val="006F4A37"/>
    <w:rsid w:val="006F4F90"/>
    <w:rsid w:val="006F58B2"/>
    <w:rsid w:val="006F58F6"/>
    <w:rsid w:val="006F59FF"/>
    <w:rsid w:val="006F5B87"/>
    <w:rsid w:val="006F5DC2"/>
    <w:rsid w:val="006F6066"/>
    <w:rsid w:val="006F62F7"/>
    <w:rsid w:val="006F6867"/>
    <w:rsid w:val="006F6EA2"/>
    <w:rsid w:val="006F74B9"/>
    <w:rsid w:val="006F76B0"/>
    <w:rsid w:val="006F7D37"/>
    <w:rsid w:val="007002E5"/>
    <w:rsid w:val="00700767"/>
    <w:rsid w:val="00700CA8"/>
    <w:rsid w:val="00700E67"/>
    <w:rsid w:val="00701253"/>
    <w:rsid w:val="00701FE1"/>
    <w:rsid w:val="007021F4"/>
    <w:rsid w:val="007023BC"/>
    <w:rsid w:val="007027BB"/>
    <w:rsid w:val="00702B38"/>
    <w:rsid w:val="00702BD6"/>
    <w:rsid w:val="0070382A"/>
    <w:rsid w:val="00703ACA"/>
    <w:rsid w:val="00703CB8"/>
    <w:rsid w:val="00703F09"/>
    <w:rsid w:val="00704208"/>
    <w:rsid w:val="00704503"/>
    <w:rsid w:val="00704672"/>
    <w:rsid w:val="00704873"/>
    <w:rsid w:val="007048E4"/>
    <w:rsid w:val="00704956"/>
    <w:rsid w:val="00704BED"/>
    <w:rsid w:val="00704EB2"/>
    <w:rsid w:val="00704EC9"/>
    <w:rsid w:val="00705002"/>
    <w:rsid w:val="00705326"/>
    <w:rsid w:val="00705AAF"/>
    <w:rsid w:val="00706056"/>
    <w:rsid w:val="00706351"/>
    <w:rsid w:val="007064DB"/>
    <w:rsid w:val="00706914"/>
    <w:rsid w:val="00706926"/>
    <w:rsid w:val="0070696E"/>
    <w:rsid w:val="00706A01"/>
    <w:rsid w:val="00706EEF"/>
    <w:rsid w:val="0070718F"/>
    <w:rsid w:val="007071F8"/>
    <w:rsid w:val="00707537"/>
    <w:rsid w:val="0070776D"/>
    <w:rsid w:val="0070795A"/>
    <w:rsid w:val="00707B13"/>
    <w:rsid w:val="00707C19"/>
    <w:rsid w:val="0071061D"/>
    <w:rsid w:val="00710F66"/>
    <w:rsid w:val="0071106B"/>
    <w:rsid w:val="007117D5"/>
    <w:rsid w:val="0071235D"/>
    <w:rsid w:val="00712428"/>
    <w:rsid w:val="00712487"/>
    <w:rsid w:val="007124CE"/>
    <w:rsid w:val="00712837"/>
    <w:rsid w:val="00712B15"/>
    <w:rsid w:val="00712CE2"/>
    <w:rsid w:val="0071304F"/>
    <w:rsid w:val="0071319B"/>
    <w:rsid w:val="00713B21"/>
    <w:rsid w:val="00713D51"/>
    <w:rsid w:val="0071402D"/>
    <w:rsid w:val="00714D28"/>
    <w:rsid w:val="00714E43"/>
    <w:rsid w:val="00714EBD"/>
    <w:rsid w:val="007153D3"/>
    <w:rsid w:val="00715A2E"/>
    <w:rsid w:val="00715C62"/>
    <w:rsid w:val="00715EDB"/>
    <w:rsid w:val="00716062"/>
    <w:rsid w:val="0071618F"/>
    <w:rsid w:val="00716269"/>
    <w:rsid w:val="007162DA"/>
    <w:rsid w:val="0071648D"/>
    <w:rsid w:val="00717083"/>
    <w:rsid w:val="00717535"/>
    <w:rsid w:val="007177DE"/>
    <w:rsid w:val="00717ABE"/>
    <w:rsid w:val="00717C71"/>
    <w:rsid w:val="00720338"/>
    <w:rsid w:val="007208F4"/>
    <w:rsid w:val="0072092A"/>
    <w:rsid w:val="00720E5E"/>
    <w:rsid w:val="00722009"/>
    <w:rsid w:val="0072269F"/>
    <w:rsid w:val="00722AB6"/>
    <w:rsid w:val="00722D17"/>
    <w:rsid w:val="00722E92"/>
    <w:rsid w:val="007234DD"/>
    <w:rsid w:val="0072464D"/>
    <w:rsid w:val="00724A9B"/>
    <w:rsid w:val="00724C93"/>
    <w:rsid w:val="00724FB1"/>
    <w:rsid w:val="00725355"/>
    <w:rsid w:val="0072575C"/>
    <w:rsid w:val="0072577D"/>
    <w:rsid w:val="00725D2F"/>
    <w:rsid w:val="00726280"/>
    <w:rsid w:val="007265D8"/>
    <w:rsid w:val="00726BAF"/>
    <w:rsid w:val="00726C3D"/>
    <w:rsid w:val="00726CC9"/>
    <w:rsid w:val="00726D02"/>
    <w:rsid w:val="00726E65"/>
    <w:rsid w:val="00727B28"/>
    <w:rsid w:val="00727C70"/>
    <w:rsid w:val="00727E72"/>
    <w:rsid w:val="00727F08"/>
    <w:rsid w:val="0073048F"/>
    <w:rsid w:val="007304EC"/>
    <w:rsid w:val="007312A8"/>
    <w:rsid w:val="00731B1E"/>
    <w:rsid w:val="00731E1E"/>
    <w:rsid w:val="0073212A"/>
    <w:rsid w:val="007321F0"/>
    <w:rsid w:val="007322F9"/>
    <w:rsid w:val="0073240A"/>
    <w:rsid w:val="007325C5"/>
    <w:rsid w:val="00732B36"/>
    <w:rsid w:val="00732C16"/>
    <w:rsid w:val="00732DCA"/>
    <w:rsid w:val="0073316F"/>
    <w:rsid w:val="007331BB"/>
    <w:rsid w:val="0073361E"/>
    <w:rsid w:val="0073365C"/>
    <w:rsid w:val="00733757"/>
    <w:rsid w:val="00733A93"/>
    <w:rsid w:val="00733D42"/>
    <w:rsid w:val="00733DD8"/>
    <w:rsid w:val="007346B7"/>
    <w:rsid w:val="007349C4"/>
    <w:rsid w:val="00734B2A"/>
    <w:rsid w:val="00734C36"/>
    <w:rsid w:val="00734EBC"/>
    <w:rsid w:val="00735498"/>
    <w:rsid w:val="00735572"/>
    <w:rsid w:val="00735638"/>
    <w:rsid w:val="007356AB"/>
    <w:rsid w:val="00735CDE"/>
    <w:rsid w:val="007365B5"/>
    <w:rsid w:val="00736697"/>
    <w:rsid w:val="007369C4"/>
    <w:rsid w:val="00736CBF"/>
    <w:rsid w:val="00736D6A"/>
    <w:rsid w:val="0073720D"/>
    <w:rsid w:val="007375A5"/>
    <w:rsid w:val="007376A3"/>
    <w:rsid w:val="00737CE7"/>
    <w:rsid w:val="00737CF7"/>
    <w:rsid w:val="00737F4C"/>
    <w:rsid w:val="00740730"/>
    <w:rsid w:val="007409FF"/>
    <w:rsid w:val="00740AEF"/>
    <w:rsid w:val="0074112B"/>
    <w:rsid w:val="00741212"/>
    <w:rsid w:val="0074171E"/>
    <w:rsid w:val="007417AE"/>
    <w:rsid w:val="00741D20"/>
    <w:rsid w:val="00741E8B"/>
    <w:rsid w:val="007420F0"/>
    <w:rsid w:val="00742491"/>
    <w:rsid w:val="007424A7"/>
    <w:rsid w:val="007424C8"/>
    <w:rsid w:val="00742E43"/>
    <w:rsid w:val="00743275"/>
    <w:rsid w:val="007432EC"/>
    <w:rsid w:val="0074371F"/>
    <w:rsid w:val="007437B4"/>
    <w:rsid w:val="007438E1"/>
    <w:rsid w:val="0074394C"/>
    <w:rsid w:val="00743A69"/>
    <w:rsid w:val="00743C4F"/>
    <w:rsid w:val="00743E04"/>
    <w:rsid w:val="00744627"/>
    <w:rsid w:val="0074489B"/>
    <w:rsid w:val="00744A05"/>
    <w:rsid w:val="00744A27"/>
    <w:rsid w:val="0074509A"/>
    <w:rsid w:val="007450B6"/>
    <w:rsid w:val="007453DB"/>
    <w:rsid w:val="0074542C"/>
    <w:rsid w:val="00745498"/>
    <w:rsid w:val="007456B7"/>
    <w:rsid w:val="00745C86"/>
    <w:rsid w:val="00745CB9"/>
    <w:rsid w:val="00745D99"/>
    <w:rsid w:val="00745F0C"/>
    <w:rsid w:val="00746319"/>
    <w:rsid w:val="00746944"/>
    <w:rsid w:val="0074696E"/>
    <w:rsid w:val="00746A26"/>
    <w:rsid w:val="00746A4C"/>
    <w:rsid w:val="00746E37"/>
    <w:rsid w:val="007472F3"/>
    <w:rsid w:val="007478DA"/>
    <w:rsid w:val="00747BB4"/>
    <w:rsid w:val="00747E58"/>
    <w:rsid w:val="0075002E"/>
    <w:rsid w:val="00750435"/>
    <w:rsid w:val="00750447"/>
    <w:rsid w:val="00750B56"/>
    <w:rsid w:val="0075117D"/>
    <w:rsid w:val="007514CF"/>
    <w:rsid w:val="007516AF"/>
    <w:rsid w:val="007522F7"/>
    <w:rsid w:val="00752586"/>
    <w:rsid w:val="007525D3"/>
    <w:rsid w:val="00752666"/>
    <w:rsid w:val="00752790"/>
    <w:rsid w:val="00752CF4"/>
    <w:rsid w:val="00752E7E"/>
    <w:rsid w:val="00752F40"/>
    <w:rsid w:val="00752FF0"/>
    <w:rsid w:val="007533EE"/>
    <w:rsid w:val="0075392A"/>
    <w:rsid w:val="00753957"/>
    <w:rsid w:val="007543C1"/>
    <w:rsid w:val="007548D6"/>
    <w:rsid w:val="00754A52"/>
    <w:rsid w:val="00754BAF"/>
    <w:rsid w:val="00754DC9"/>
    <w:rsid w:val="00754E35"/>
    <w:rsid w:val="0075536F"/>
    <w:rsid w:val="00755C48"/>
    <w:rsid w:val="0075610E"/>
    <w:rsid w:val="007561AB"/>
    <w:rsid w:val="00756B1D"/>
    <w:rsid w:val="00756B3E"/>
    <w:rsid w:val="00756D26"/>
    <w:rsid w:val="007570E7"/>
    <w:rsid w:val="00757634"/>
    <w:rsid w:val="00757F35"/>
    <w:rsid w:val="007608FA"/>
    <w:rsid w:val="007609D5"/>
    <w:rsid w:val="00760D24"/>
    <w:rsid w:val="00760E55"/>
    <w:rsid w:val="0076138A"/>
    <w:rsid w:val="00761745"/>
    <w:rsid w:val="007618EB"/>
    <w:rsid w:val="00761927"/>
    <w:rsid w:val="00761C74"/>
    <w:rsid w:val="00761CE3"/>
    <w:rsid w:val="00761F86"/>
    <w:rsid w:val="0076301A"/>
    <w:rsid w:val="0076302C"/>
    <w:rsid w:val="0076310F"/>
    <w:rsid w:val="0076398F"/>
    <w:rsid w:val="00763C1E"/>
    <w:rsid w:val="00763EC3"/>
    <w:rsid w:val="00763F05"/>
    <w:rsid w:val="00763FB9"/>
    <w:rsid w:val="00764070"/>
    <w:rsid w:val="007640CC"/>
    <w:rsid w:val="0076414E"/>
    <w:rsid w:val="00764504"/>
    <w:rsid w:val="007647BA"/>
    <w:rsid w:val="00764900"/>
    <w:rsid w:val="0076496E"/>
    <w:rsid w:val="007649D9"/>
    <w:rsid w:val="00764C68"/>
    <w:rsid w:val="00764D74"/>
    <w:rsid w:val="00764DF7"/>
    <w:rsid w:val="00764E8B"/>
    <w:rsid w:val="00765209"/>
    <w:rsid w:val="00765413"/>
    <w:rsid w:val="0076594F"/>
    <w:rsid w:val="00765968"/>
    <w:rsid w:val="00766025"/>
    <w:rsid w:val="007665EA"/>
    <w:rsid w:val="00766929"/>
    <w:rsid w:val="00766A45"/>
    <w:rsid w:val="00766B0A"/>
    <w:rsid w:val="00766BC8"/>
    <w:rsid w:val="00766F75"/>
    <w:rsid w:val="00767651"/>
    <w:rsid w:val="00767E01"/>
    <w:rsid w:val="00767EFC"/>
    <w:rsid w:val="00770065"/>
    <w:rsid w:val="00770664"/>
    <w:rsid w:val="00770673"/>
    <w:rsid w:val="007707F2"/>
    <w:rsid w:val="007709D5"/>
    <w:rsid w:val="0077122A"/>
    <w:rsid w:val="0077155E"/>
    <w:rsid w:val="0077157A"/>
    <w:rsid w:val="00771763"/>
    <w:rsid w:val="00771956"/>
    <w:rsid w:val="00772182"/>
    <w:rsid w:val="00772206"/>
    <w:rsid w:val="0077230F"/>
    <w:rsid w:val="007725B0"/>
    <w:rsid w:val="00772624"/>
    <w:rsid w:val="00772C53"/>
    <w:rsid w:val="00772CBB"/>
    <w:rsid w:val="00772F3B"/>
    <w:rsid w:val="007730CC"/>
    <w:rsid w:val="0077331C"/>
    <w:rsid w:val="00773B16"/>
    <w:rsid w:val="007740B1"/>
    <w:rsid w:val="007744AE"/>
    <w:rsid w:val="0077461C"/>
    <w:rsid w:val="00774960"/>
    <w:rsid w:val="00775051"/>
    <w:rsid w:val="00775242"/>
    <w:rsid w:val="00775355"/>
    <w:rsid w:val="00775533"/>
    <w:rsid w:val="00775DEB"/>
    <w:rsid w:val="00775DF9"/>
    <w:rsid w:val="00776166"/>
    <w:rsid w:val="00776662"/>
    <w:rsid w:val="007767C0"/>
    <w:rsid w:val="007768BA"/>
    <w:rsid w:val="00776A7C"/>
    <w:rsid w:val="00776EB3"/>
    <w:rsid w:val="00776F3D"/>
    <w:rsid w:val="0077786A"/>
    <w:rsid w:val="00777FEF"/>
    <w:rsid w:val="0078025D"/>
    <w:rsid w:val="00780926"/>
    <w:rsid w:val="00780B7B"/>
    <w:rsid w:val="00780D1D"/>
    <w:rsid w:val="0078107F"/>
    <w:rsid w:val="00781381"/>
    <w:rsid w:val="00781CED"/>
    <w:rsid w:val="00781D19"/>
    <w:rsid w:val="00782A42"/>
    <w:rsid w:val="0078311C"/>
    <w:rsid w:val="0078366E"/>
    <w:rsid w:val="007837F8"/>
    <w:rsid w:val="007838DA"/>
    <w:rsid w:val="00783932"/>
    <w:rsid w:val="0078408A"/>
    <w:rsid w:val="007842CC"/>
    <w:rsid w:val="00784FE4"/>
    <w:rsid w:val="00785426"/>
    <w:rsid w:val="007859FA"/>
    <w:rsid w:val="00785BC8"/>
    <w:rsid w:val="0078610A"/>
    <w:rsid w:val="007861BA"/>
    <w:rsid w:val="0078626F"/>
    <w:rsid w:val="00786B71"/>
    <w:rsid w:val="007871B4"/>
    <w:rsid w:val="007871FB"/>
    <w:rsid w:val="007873AC"/>
    <w:rsid w:val="00787622"/>
    <w:rsid w:val="007877AE"/>
    <w:rsid w:val="0078797E"/>
    <w:rsid w:val="00790EB5"/>
    <w:rsid w:val="007914C2"/>
    <w:rsid w:val="00791D02"/>
    <w:rsid w:val="00792F5E"/>
    <w:rsid w:val="007932A3"/>
    <w:rsid w:val="00793A48"/>
    <w:rsid w:val="0079426C"/>
    <w:rsid w:val="00794275"/>
    <w:rsid w:val="00794A79"/>
    <w:rsid w:val="00794ADF"/>
    <w:rsid w:val="00794B47"/>
    <w:rsid w:val="00794D71"/>
    <w:rsid w:val="00794E1B"/>
    <w:rsid w:val="00795050"/>
    <w:rsid w:val="007956C3"/>
    <w:rsid w:val="00795733"/>
    <w:rsid w:val="00795EB1"/>
    <w:rsid w:val="00796028"/>
    <w:rsid w:val="00796280"/>
    <w:rsid w:val="00796737"/>
    <w:rsid w:val="007967B9"/>
    <w:rsid w:val="00796A9C"/>
    <w:rsid w:val="00796AB0"/>
    <w:rsid w:val="00796DA2"/>
    <w:rsid w:val="00797073"/>
    <w:rsid w:val="0079745C"/>
    <w:rsid w:val="0079795B"/>
    <w:rsid w:val="00797D2F"/>
    <w:rsid w:val="007A0338"/>
    <w:rsid w:val="007A07CE"/>
    <w:rsid w:val="007A0A4C"/>
    <w:rsid w:val="007A11C1"/>
    <w:rsid w:val="007A1277"/>
    <w:rsid w:val="007A16B2"/>
    <w:rsid w:val="007A1766"/>
    <w:rsid w:val="007A1A22"/>
    <w:rsid w:val="007A1C88"/>
    <w:rsid w:val="007A2083"/>
    <w:rsid w:val="007A2579"/>
    <w:rsid w:val="007A2F6A"/>
    <w:rsid w:val="007A2FD7"/>
    <w:rsid w:val="007A388B"/>
    <w:rsid w:val="007A3908"/>
    <w:rsid w:val="007A3951"/>
    <w:rsid w:val="007A3B1E"/>
    <w:rsid w:val="007A3F7D"/>
    <w:rsid w:val="007A418A"/>
    <w:rsid w:val="007A41F7"/>
    <w:rsid w:val="007A4278"/>
    <w:rsid w:val="007A467E"/>
    <w:rsid w:val="007A4EC4"/>
    <w:rsid w:val="007A516C"/>
    <w:rsid w:val="007A521D"/>
    <w:rsid w:val="007A5266"/>
    <w:rsid w:val="007A57E4"/>
    <w:rsid w:val="007A5D01"/>
    <w:rsid w:val="007A6193"/>
    <w:rsid w:val="007A628D"/>
    <w:rsid w:val="007A660D"/>
    <w:rsid w:val="007A6B29"/>
    <w:rsid w:val="007A6FF6"/>
    <w:rsid w:val="007A726F"/>
    <w:rsid w:val="007A76BF"/>
    <w:rsid w:val="007A7BB9"/>
    <w:rsid w:val="007B0289"/>
    <w:rsid w:val="007B0315"/>
    <w:rsid w:val="007B033C"/>
    <w:rsid w:val="007B03C9"/>
    <w:rsid w:val="007B043F"/>
    <w:rsid w:val="007B0DC2"/>
    <w:rsid w:val="007B12E8"/>
    <w:rsid w:val="007B1329"/>
    <w:rsid w:val="007B1353"/>
    <w:rsid w:val="007B1647"/>
    <w:rsid w:val="007B16CB"/>
    <w:rsid w:val="007B176C"/>
    <w:rsid w:val="007B1836"/>
    <w:rsid w:val="007B1C4F"/>
    <w:rsid w:val="007B1F5D"/>
    <w:rsid w:val="007B26C2"/>
    <w:rsid w:val="007B27BE"/>
    <w:rsid w:val="007B284F"/>
    <w:rsid w:val="007B2869"/>
    <w:rsid w:val="007B28DA"/>
    <w:rsid w:val="007B2A51"/>
    <w:rsid w:val="007B2A79"/>
    <w:rsid w:val="007B2C39"/>
    <w:rsid w:val="007B2ED4"/>
    <w:rsid w:val="007B2FD7"/>
    <w:rsid w:val="007B32A6"/>
    <w:rsid w:val="007B35B9"/>
    <w:rsid w:val="007B379E"/>
    <w:rsid w:val="007B394A"/>
    <w:rsid w:val="007B3FFE"/>
    <w:rsid w:val="007B44CE"/>
    <w:rsid w:val="007B469C"/>
    <w:rsid w:val="007B5192"/>
    <w:rsid w:val="007B5271"/>
    <w:rsid w:val="007B57D3"/>
    <w:rsid w:val="007B5BF2"/>
    <w:rsid w:val="007B7069"/>
    <w:rsid w:val="007B7145"/>
    <w:rsid w:val="007B7468"/>
    <w:rsid w:val="007B7AB1"/>
    <w:rsid w:val="007C0AFB"/>
    <w:rsid w:val="007C1120"/>
    <w:rsid w:val="007C15F2"/>
    <w:rsid w:val="007C16B7"/>
    <w:rsid w:val="007C16DD"/>
    <w:rsid w:val="007C1828"/>
    <w:rsid w:val="007C1D17"/>
    <w:rsid w:val="007C1E3D"/>
    <w:rsid w:val="007C2951"/>
    <w:rsid w:val="007C298D"/>
    <w:rsid w:val="007C2AFB"/>
    <w:rsid w:val="007C2D69"/>
    <w:rsid w:val="007C2F26"/>
    <w:rsid w:val="007C3466"/>
    <w:rsid w:val="007C38C5"/>
    <w:rsid w:val="007C3D4D"/>
    <w:rsid w:val="007C41A3"/>
    <w:rsid w:val="007C4E12"/>
    <w:rsid w:val="007C4F49"/>
    <w:rsid w:val="007C5044"/>
    <w:rsid w:val="007C535D"/>
    <w:rsid w:val="007C579A"/>
    <w:rsid w:val="007C5A5B"/>
    <w:rsid w:val="007C5D56"/>
    <w:rsid w:val="007C6004"/>
    <w:rsid w:val="007C6CBA"/>
    <w:rsid w:val="007C6D2E"/>
    <w:rsid w:val="007C6D37"/>
    <w:rsid w:val="007C6DCE"/>
    <w:rsid w:val="007C7299"/>
    <w:rsid w:val="007C72ED"/>
    <w:rsid w:val="007D04E3"/>
    <w:rsid w:val="007D05A5"/>
    <w:rsid w:val="007D105E"/>
    <w:rsid w:val="007D13AD"/>
    <w:rsid w:val="007D15EB"/>
    <w:rsid w:val="007D1BA8"/>
    <w:rsid w:val="007D1C26"/>
    <w:rsid w:val="007D1DAA"/>
    <w:rsid w:val="007D1EB4"/>
    <w:rsid w:val="007D1F98"/>
    <w:rsid w:val="007D209A"/>
    <w:rsid w:val="007D20F7"/>
    <w:rsid w:val="007D22AE"/>
    <w:rsid w:val="007D23A6"/>
    <w:rsid w:val="007D24A0"/>
    <w:rsid w:val="007D2C83"/>
    <w:rsid w:val="007D346A"/>
    <w:rsid w:val="007D3576"/>
    <w:rsid w:val="007D35C2"/>
    <w:rsid w:val="007D3947"/>
    <w:rsid w:val="007D3B31"/>
    <w:rsid w:val="007D3C38"/>
    <w:rsid w:val="007D3CCC"/>
    <w:rsid w:val="007D3DAA"/>
    <w:rsid w:val="007D478C"/>
    <w:rsid w:val="007D4BF4"/>
    <w:rsid w:val="007D4D1D"/>
    <w:rsid w:val="007D57A1"/>
    <w:rsid w:val="007D59A0"/>
    <w:rsid w:val="007D5F7F"/>
    <w:rsid w:val="007D6B7D"/>
    <w:rsid w:val="007D7824"/>
    <w:rsid w:val="007D78A2"/>
    <w:rsid w:val="007D7A46"/>
    <w:rsid w:val="007D7B4D"/>
    <w:rsid w:val="007D7EAA"/>
    <w:rsid w:val="007E04DE"/>
    <w:rsid w:val="007E0990"/>
    <w:rsid w:val="007E09A0"/>
    <w:rsid w:val="007E0F69"/>
    <w:rsid w:val="007E1F65"/>
    <w:rsid w:val="007E2031"/>
    <w:rsid w:val="007E221C"/>
    <w:rsid w:val="007E2422"/>
    <w:rsid w:val="007E24F0"/>
    <w:rsid w:val="007E2507"/>
    <w:rsid w:val="007E2A32"/>
    <w:rsid w:val="007E2A6E"/>
    <w:rsid w:val="007E2A7C"/>
    <w:rsid w:val="007E3665"/>
    <w:rsid w:val="007E3C70"/>
    <w:rsid w:val="007E436B"/>
    <w:rsid w:val="007E4623"/>
    <w:rsid w:val="007E4EE3"/>
    <w:rsid w:val="007E4F84"/>
    <w:rsid w:val="007E65D8"/>
    <w:rsid w:val="007E66F5"/>
    <w:rsid w:val="007E6B4A"/>
    <w:rsid w:val="007E6BFF"/>
    <w:rsid w:val="007E7306"/>
    <w:rsid w:val="007E7807"/>
    <w:rsid w:val="007E7D5E"/>
    <w:rsid w:val="007E7DDD"/>
    <w:rsid w:val="007F0488"/>
    <w:rsid w:val="007F053B"/>
    <w:rsid w:val="007F0573"/>
    <w:rsid w:val="007F0688"/>
    <w:rsid w:val="007F0932"/>
    <w:rsid w:val="007F0998"/>
    <w:rsid w:val="007F0F38"/>
    <w:rsid w:val="007F154C"/>
    <w:rsid w:val="007F194E"/>
    <w:rsid w:val="007F1A10"/>
    <w:rsid w:val="007F1A3A"/>
    <w:rsid w:val="007F1C22"/>
    <w:rsid w:val="007F1C80"/>
    <w:rsid w:val="007F1CB5"/>
    <w:rsid w:val="007F1CDB"/>
    <w:rsid w:val="007F1D64"/>
    <w:rsid w:val="007F1E6F"/>
    <w:rsid w:val="007F2265"/>
    <w:rsid w:val="007F2389"/>
    <w:rsid w:val="007F2769"/>
    <w:rsid w:val="007F2DB8"/>
    <w:rsid w:val="007F309C"/>
    <w:rsid w:val="007F32D0"/>
    <w:rsid w:val="007F368D"/>
    <w:rsid w:val="007F4138"/>
    <w:rsid w:val="007F419A"/>
    <w:rsid w:val="007F4358"/>
    <w:rsid w:val="007F487F"/>
    <w:rsid w:val="007F4E56"/>
    <w:rsid w:val="007F53FC"/>
    <w:rsid w:val="007F5429"/>
    <w:rsid w:val="007F5527"/>
    <w:rsid w:val="007F592D"/>
    <w:rsid w:val="007F5A5A"/>
    <w:rsid w:val="007F5ADB"/>
    <w:rsid w:val="007F6127"/>
    <w:rsid w:val="007F632A"/>
    <w:rsid w:val="007F63C5"/>
    <w:rsid w:val="007F64A9"/>
    <w:rsid w:val="007F6625"/>
    <w:rsid w:val="007F673D"/>
    <w:rsid w:val="007F6A21"/>
    <w:rsid w:val="007F6E7F"/>
    <w:rsid w:val="008000F3"/>
    <w:rsid w:val="0080068E"/>
    <w:rsid w:val="0080079B"/>
    <w:rsid w:val="00800C38"/>
    <w:rsid w:val="00800E49"/>
    <w:rsid w:val="00800F01"/>
    <w:rsid w:val="00800FA6"/>
    <w:rsid w:val="00801215"/>
    <w:rsid w:val="00801888"/>
    <w:rsid w:val="00801A75"/>
    <w:rsid w:val="00801EAF"/>
    <w:rsid w:val="00802111"/>
    <w:rsid w:val="00802708"/>
    <w:rsid w:val="00802761"/>
    <w:rsid w:val="008028DE"/>
    <w:rsid w:val="00802DB9"/>
    <w:rsid w:val="0080328D"/>
    <w:rsid w:val="00803787"/>
    <w:rsid w:val="008037AE"/>
    <w:rsid w:val="00803A4C"/>
    <w:rsid w:val="00803B29"/>
    <w:rsid w:val="00803F4E"/>
    <w:rsid w:val="00803FD1"/>
    <w:rsid w:val="008043F0"/>
    <w:rsid w:val="00804BD0"/>
    <w:rsid w:val="00804E4E"/>
    <w:rsid w:val="00804FB8"/>
    <w:rsid w:val="00805223"/>
    <w:rsid w:val="008053AF"/>
    <w:rsid w:val="0080540E"/>
    <w:rsid w:val="008057CE"/>
    <w:rsid w:val="00805F2D"/>
    <w:rsid w:val="00805FD9"/>
    <w:rsid w:val="0080667D"/>
    <w:rsid w:val="008067CD"/>
    <w:rsid w:val="008068F4"/>
    <w:rsid w:val="008069F9"/>
    <w:rsid w:val="00806F32"/>
    <w:rsid w:val="008074CB"/>
    <w:rsid w:val="008074F4"/>
    <w:rsid w:val="00807D95"/>
    <w:rsid w:val="0081029D"/>
    <w:rsid w:val="0081066D"/>
    <w:rsid w:val="00810C4B"/>
    <w:rsid w:val="00811684"/>
    <w:rsid w:val="008118DD"/>
    <w:rsid w:val="008122E3"/>
    <w:rsid w:val="008124AF"/>
    <w:rsid w:val="008126AA"/>
    <w:rsid w:val="00812CA5"/>
    <w:rsid w:val="00812FB3"/>
    <w:rsid w:val="0081304B"/>
    <w:rsid w:val="00813245"/>
    <w:rsid w:val="008136E6"/>
    <w:rsid w:val="00813F5D"/>
    <w:rsid w:val="0081409F"/>
    <w:rsid w:val="008143D3"/>
    <w:rsid w:val="008143F3"/>
    <w:rsid w:val="00814B4C"/>
    <w:rsid w:val="00814C15"/>
    <w:rsid w:val="00815283"/>
    <w:rsid w:val="008152DE"/>
    <w:rsid w:val="00815430"/>
    <w:rsid w:val="00815472"/>
    <w:rsid w:val="008157B4"/>
    <w:rsid w:val="00815E74"/>
    <w:rsid w:val="0081630A"/>
    <w:rsid w:val="0081648B"/>
    <w:rsid w:val="00816865"/>
    <w:rsid w:val="00816BF1"/>
    <w:rsid w:val="00817421"/>
    <w:rsid w:val="00817AA2"/>
    <w:rsid w:val="00820976"/>
    <w:rsid w:val="00820A65"/>
    <w:rsid w:val="00820E10"/>
    <w:rsid w:val="0082139C"/>
    <w:rsid w:val="00821611"/>
    <w:rsid w:val="00821817"/>
    <w:rsid w:val="00821B2A"/>
    <w:rsid w:val="00821C51"/>
    <w:rsid w:val="00821CE2"/>
    <w:rsid w:val="00821FE6"/>
    <w:rsid w:val="00822CBF"/>
    <w:rsid w:val="00822CDE"/>
    <w:rsid w:val="00822F93"/>
    <w:rsid w:val="0082395C"/>
    <w:rsid w:val="0082397A"/>
    <w:rsid w:val="00824051"/>
    <w:rsid w:val="00824092"/>
    <w:rsid w:val="008241C4"/>
    <w:rsid w:val="0082474F"/>
    <w:rsid w:val="008249A2"/>
    <w:rsid w:val="00824F69"/>
    <w:rsid w:val="00824FF3"/>
    <w:rsid w:val="00825022"/>
    <w:rsid w:val="00825BA0"/>
    <w:rsid w:val="00825C6D"/>
    <w:rsid w:val="00825CAD"/>
    <w:rsid w:val="00825F3A"/>
    <w:rsid w:val="0082600F"/>
    <w:rsid w:val="00826076"/>
    <w:rsid w:val="0082608A"/>
    <w:rsid w:val="008268CF"/>
    <w:rsid w:val="00826BF3"/>
    <w:rsid w:val="00826DA4"/>
    <w:rsid w:val="00826DA9"/>
    <w:rsid w:val="00827250"/>
    <w:rsid w:val="00827BA8"/>
    <w:rsid w:val="00827E79"/>
    <w:rsid w:val="00827E95"/>
    <w:rsid w:val="00827FE2"/>
    <w:rsid w:val="008301DA"/>
    <w:rsid w:val="0083021D"/>
    <w:rsid w:val="008306D9"/>
    <w:rsid w:val="008307CC"/>
    <w:rsid w:val="008309CB"/>
    <w:rsid w:val="00830B63"/>
    <w:rsid w:val="00831832"/>
    <w:rsid w:val="00831A53"/>
    <w:rsid w:val="00831B54"/>
    <w:rsid w:val="008324EE"/>
    <w:rsid w:val="0083288B"/>
    <w:rsid w:val="00832A5B"/>
    <w:rsid w:val="00832BE8"/>
    <w:rsid w:val="00832E23"/>
    <w:rsid w:val="008332FE"/>
    <w:rsid w:val="00833329"/>
    <w:rsid w:val="00833533"/>
    <w:rsid w:val="0083376E"/>
    <w:rsid w:val="00833E5D"/>
    <w:rsid w:val="00833EAA"/>
    <w:rsid w:val="008341A7"/>
    <w:rsid w:val="008343AB"/>
    <w:rsid w:val="0083478C"/>
    <w:rsid w:val="008351C1"/>
    <w:rsid w:val="008352FE"/>
    <w:rsid w:val="008353A1"/>
    <w:rsid w:val="008356A1"/>
    <w:rsid w:val="0083575A"/>
    <w:rsid w:val="00836392"/>
    <w:rsid w:val="00836761"/>
    <w:rsid w:val="00836794"/>
    <w:rsid w:val="00836C29"/>
    <w:rsid w:val="00836CA3"/>
    <w:rsid w:val="00836F9E"/>
    <w:rsid w:val="0083742E"/>
    <w:rsid w:val="00837BB6"/>
    <w:rsid w:val="00837C4F"/>
    <w:rsid w:val="00837E23"/>
    <w:rsid w:val="008405DB"/>
    <w:rsid w:val="00840A61"/>
    <w:rsid w:val="00840F93"/>
    <w:rsid w:val="0084149F"/>
    <w:rsid w:val="008415C1"/>
    <w:rsid w:val="00841662"/>
    <w:rsid w:val="00841ACB"/>
    <w:rsid w:val="00841ACE"/>
    <w:rsid w:val="00841B64"/>
    <w:rsid w:val="00841BB3"/>
    <w:rsid w:val="00841CD7"/>
    <w:rsid w:val="00841EA9"/>
    <w:rsid w:val="0084235C"/>
    <w:rsid w:val="00842724"/>
    <w:rsid w:val="008427C8"/>
    <w:rsid w:val="008427CF"/>
    <w:rsid w:val="00842A64"/>
    <w:rsid w:val="00842AE6"/>
    <w:rsid w:val="008435C3"/>
    <w:rsid w:val="00843656"/>
    <w:rsid w:val="00843906"/>
    <w:rsid w:val="00843B62"/>
    <w:rsid w:val="00843C39"/>
    <w:rsid w:val="00843CB2"/>
    <w:rsid w:val="00843F36"/>
    <w:rsid w:val="008443A6"/>
    <w:rsid w:val="008444CA"/>
    <w:rsid w:val="0084474C"/>
    <w:rsid w:val="008447CB"/>
    <w:rsid w:val="008448B6"/>
    <w:rsid w:val="00844955"/>
    <w:rsid w:val="00844B5A"/>
    <w:rsid w:val="00844C25"/>
    <w:rsid w:val="0084563A"/>
    <w:rsid w:val="00845BCC"/>
    <w:rsid w:val="00845C2B"/>
    <w:rsid w:val="00845F1E"/>
    <w:rsid w:val="0084646D"/>
    <w:rsid w:val="00846884"/>
    <w:rsid w:val="00846D23"/>
    <w:rsid w:val="00846F88"/>
    <w:rsid w:val="00847381"/>
    <w:rsid w:val="00847425"/>
    <w:rsid w:val="00847D6C"/>
    <w:rsid w:val="0085066B"/>
    <w:rsid w:val="00850E87"/>
    <w:rsid w:val="00850F8B"/>
    <w:rsid w:val="00851139"/>
    <w:rsid w:val="00851CD7"/>
    <w:rsid w:val="00851E6C"/>
    <w:rsid w:val="00851FCD"/>
    <w:rsid w:val="00852317"/>
    <w:rsid w:val="00852563"/>
    <w:rsid w:val="008526BA"/>
    <w:rsid w:val="00852992"/>
    <w:rsid w:val="00852CE4"/>
    <w:rsid w:val="00852E56"/>
    <w:rsid w:val="008530A2"/>
    <w:rsid w:val="00853CDA"/>
    <w:rsid w:val="00853EE0"/>
    <w:rsid w:val="00854126"/>
    <w:rsid w:val="008546EC"/>
    <w:rsid w:val="00854767"/>
    <w:rsid w:val="008548BF"/>
    <w:rsid w:val="00854985"/>
    <w:rsid w:val="00855453"/>
    <w:rsid w:val="00855F17"/>
    <w:rsid w:val="008564DD"/>
    <w:rsid w:val="00856835"/>
    <w:rsid w:val="008568B3"/>
    <w:rsid w:val="00856A4D"/>
    <w:rsid w:val="00856A63"/>
    <w:rsid w:val="00856CF2"/>
    <w:rsid w:val="0085713E"/>
    <w:rsid w:val="00857737"/>
    <w:rsid w:val="00857ADB"/>
    <w:rsid w:val="00857EA2"/>
    <w:rsid w:val="0086005B"/>
    <w:rsid w:val="0086048C"/>
    <w:rsid w:val="008607C4"/>
    <w:rsid w:val="008608D8"/>
    <w:rsid w:val="00860BD8"/>
    <w:rsid w:val="0086109A"/>
    <w:rsid w:val="00861283"/>
    <w:rsid w:val="008615D2"/>
    <w:rsid w:val="0086173A"/>
    <w:rsid w:val="00861F7A"/>
    <w:rsid w:val="0086214F"/>
    <w:rsid w:val="00862B07"/>
    <w:rsid w:val="00862CA0"/>
    <w:rsid w:val="00863171"/>
    <w:rsid w:val="00863412"/>
    <w:rsid w:val="00863B76"/>
    <w:rsid w:val="00863BA6"/>
    <w:rsid w:val="00863E5F"/>
    <w:rsid w:val="008641EB"/>
    <w:rsid w:val="00864457"/>
    <w:rsid w:val="00864970"/>
    <w:rsid w:val="008652C1"/>
    <w:rsid w:val="0086537E"/>
    <w:rsid w:val="00865401"/>
    <w:rsid w:val="0086543E"/>
    <w:rsid w:val="008659BF"/>
    <w:rsid w:val="00865A99"/>
    <w:rsid w:val="00865C89"/>
    <w:rsid w:val="00865D49"/>
    <w:rsid w:val="008664E8"/>
    <w:rsid w:val="0086667D"/>
    <w:rsid w:val="008669D5"/>
    <w:rsid w:val="00866BA0"/>
    <w:rsid w:val="00866F90"/>
    <w:rsid w:val="0086750F"/>
    <w:rsid w:val="0087024B"/>
    <w:rsid w:val="00870565"/>
    <w:rsid w:val="00870866"/>
    <w:rsid w:val="00870DA4"/>
    <w:rsid w:val="0087183A"/>
    <w:rsid w:val="00871B8F"/>
    <w:rsid w:val="00871E49"/>
    <w:rsid w:val="0087241C"/>
    <w:rsid w:val="00872AE3"/>
    <w:rsid w:val="00872C0C"/>
    <w:rsid w:val="00872D42"/>
    <w:rsid w:val="008733A5"/>
    <w:rsid w:val="0087372C"/>
    <w:rsid w:val="0087381E"/>
    <w:rsid w:val="00873D04"/>
    <w:rsid w:val="008742D2"/>
    <w:rsid w:val="00874415"/>
    <w:rsid w:val="00874BF9"/>
    <w:rsid w:val="00874FD0"/>
    <w:rsid w:val="00874FEB"/>
    <w:rsid w:val="00875184"/>
    <w:rsid w:val="00875407"/>
    <w:rsid w:val="0087550E"/>
    <w:rsid w:val="00875B3D"/>
    <w:rsid w:val="00875E71"/>
    <w:rsid w:val="00876C5A"/>
    <w:rsid w:val="00876F9B"/>
    <w:rsid w:val="00877201"/>
    <w:rsid w:val="00877AA8"/>
    <w:rsid w:val="00877B26"/>
    <w:rsid w:val="00877D79"/>
    <w:rsid w:val="00880127"/>
    <w:rsid w:val="0088019A"/>
    <w:rsid w:val="0088078F"/>
    <w:rsid w:val="00880984"/>
    <w:rsid w:val="00881296"/>
    <w:rsid w:val="008813DB"/>
    <w:rsid w:val="008814B0"/>
    <w:rsid w:val="00881D4D"/>
    <w:rsid w:val="008820CD"/>
    <w:rsid w:val="00882259"/>
    <w:rsid w:val="00882D4A"/>
    <w:rsid w:val="00882D6D"/>
    <w:rsid w:val="00883B42"/>
    <w:rsid w:val="00883D3D"/>
    <w:rsid w:val="0088440F"/>
    <w:rsid w:val="00884C0F"/>
    <w:rsid w:val="008851F5"/>
    <w:rsid w:val="00885329"/>
    <w:rsid w:val="00885BFB"/>
    <w:rsid w:val="00886376"/>
    <w:rsid w:val="00886A4C"/>
    <w:rsid w:val="008870CC"/>
    <w:rsid w:val="008875EA"/>
    <w:rsid w:val="0088779C"/>
    <w:rsid w:val="008879AB"/>
    <w:rsid w:val="00887D5A"/>
    <w:rsid w:val="00887F3B"/>
    <w:rsid w:val="00890313"/>
    <w:rsid w:val="00890400"/>
    <w:rsid w:val="008906CF"/>
    <w:rsid w:val="00890719"/>
    <w:rsid w:val="00890841"/>
    <w:rsid w:val="008915DF"/>
    <w:rsid w:val="008917B1"/>
    <w:rsid w:val="008919A1"/>
    <w:rsid w:val="00891A3C"/>
    <w:rsid w:val="00892616"/>
    <w:rsid w:val="00892656"/>
    <w:rsid w:val="008927AD"/>
    <w:rsid w:val="008927AF"/>
    <w:rsid w:val="00892D38"/>
    <w:rsid w:val="00893392"/>
    <w:rsid w:val="00893C7A"/>
    <w:rsid w:val="00893C93"/>
    <w:rsid w:val="00894255"/>
    <w:rsid w:val="0089426B"/>
    <w:rsid w:val="008946F6"/>
    <w:rsid w:val="008947E7"/>
    <w:rsid w:val="0089482F"/>
    <w:rsid w:val="00894EAB"/>
    <w:rsid w:val="0089520D"/>
    <w:rsid w:val="00895269"/>
    <w:rsid w:val="008955D7"/>
    <w:rsid w:val="0089563B"/>
    <w:rsid w:val="008958AC"/>
    <w:rsid w:val="00896194"/>
    <w:rsid w:val="008962FD"/>
    <w:rsid w:val="008964FC"/>
    <w:rsid w:val="00896631"/>
    <w:rsid w:val="00896A6D"/>
    <w:rsid w:val="00896E63"/>
    <w:rsid w:val="00897DCB"/>
    <w:rsid w:val="008A00A7"/>
    <w:rsid w:val="008A015E"/>
    <w:rsid w:val="008A02BA"/>
    <w:rsid w:val="008A0349"/>
    <w:rsid w:val="008A09F3"/>
    <w:rsid w:val="008A0B89"/>
    <w:rsid w:val="008A0EA2"/>
    <w:rsid w:val="008A13B0"/>
    <w:rsid w:val="008A13D3"/>
    <w:rsid w:val="008A16C1"/>
    <w:rsid w:val="008A2074"/>
    <w:rsid w:val="008A27E9"/>
    <w:rsid w:val="008A2D35"/>
    <w:rsid w:val="008A2FC2"/>
    <w:rsid w:val="008A305C"/>
    <w:rsid w:val="008A3992"/>
    <w:rsid w:val="008A39CD"/>
    <w:rsid w:val="008A3B90"/>
    <w:rsid w:val="008A3E66"/>
    <w:rsid w:val="008A474D"/>
    <w:rsid w:val="008A47D5"/>
    <w:rsid w:val="008A4B31"/>
    <w:rsid w:val="008A4B3A"/>
    <w:rsid w:val="008A4DC8"/>
    <w:rsid w:val="008A54EB"/>
    <w:rsid w:val="008A5589"/>
    <w:rsid w:val="008A5BA1"/>
    <w:rsid w:val="008A5BBE"/>
    <w:rsid w:val="008A5F72"/>
    <w:rsid w:val="008A63B5"/>
    <w:rsid w:val="008A65AA"/>
    <w:rsid w:val="008A723E"/>
    <w:rsid w:val="008A72DB"/>
    <w:rsid w:val="008A7A17"/>
    <w:rsid w:val="008A7A38"/>
    <w:rsid w:val="008A7C16"/>
    <w:rsid w:val="008B028C"/>
    <w:rsid w:val="008B06E1"/>
    <w:rsid w:val="008B0ABA"/>
    <w:rsid w:val="008B0F8D"/>
    <w:rsid w:val="008B1126"/>
    <w:rsid w:val="008B12E1"/>
    <w:rsid w:val="008B133E"/>
    <w:rsid w:val="008B18D8"/>
    <w:rsid w:val="008B197B"/>
    <w:rsid w:val="008B1B83"/>
    <w:rsid w:val="008B1BA0"/>
    <w:rsid w:val="008B1BE5"/>
    <w:rsid w:val="008B1CB2"/>
    <w:rsid w:val="008B234B"/>
    <w:rsid w:val="008B241C"/>
    <w:rsid w:val="008B294A"/>
    <w:rsid w:val="008B29E1"/>
    <w:rsid w:val="008B2AC1"/>
    <w:rsid w:val="008B2ED6"/>
    <w:rsid w:val="008B35BD"/>
    <w:rsid w:val="008B3722"/>
    <w:rsid w:val="008B3966"/>
    <w:rsid w:val="008B3B39"/>
    <w:rsid w:val="008B3D03"/>
    <w:rsid w:val="008B4C01"/>
    <w:rsid w:val="008B4F45"/>
    <w:rsid w:val="008B51AD"/>
    <w:rsid w:val="008B525A"/>
    <w:rsid w:val="008B59BB"/>
    <w:rsid w:val="008B5A9A"/>
    <w:rsid w:val="008B5CB0"/>
    <w:rsid w:val="008B60F9"/>
    <w:rsid w:val="008B6195"/>
    <w:rsid w:val="008B73CF"/>
    <w:rsid w:val="008B76FE"/>
    <w:rsid w:val="008C08FF"/>
    <w:rsid w:val="008C0A94"/>
    <w:rsid w:val="008C0B0C"/>
    <w:rsid w:val="008C0B86"/>
    <w:rsid w:val="008C0CDF"/>
    <w:rsid w:val="008C0F4D"/>
    <w:rsid w:val="008C1187"/>
    <w:rsid w:val="008C140D"/>
    <w:rsid w:val="008C26B0"/>
    <w:rsid w:val="008C2E09"/>
    <w:rsid w:val="008C313D"/>
    <w:rsid w:val="008C3399"/>
    <w:rsid w:val="008C399B"/>
    <w:rsid w:val="008C3CC7"/>
    <w:rsid w:val="008C485F"/>
    <w:rsid w:val="008C4A6D"/>
    <w:rsid w:val="008C506F"/>
    <w:rsid w:val="008C51A2"/>
    <w:rsid w:val="008C5406"/>
    <w:rsid w:val="008C568C"/>
    <w:rsid w:val="008C58CB"/>
    <w:rsid w:val="008C5CF4"/>
    <w:rsid w:val="008C62CE"/>
    <w:rsid w:val="008C67FB"/>
    <w:rsid w:val="008C680A"/>
    <w:rsid w:val="008C6A11"/>
    <w:rsid w:val="008C6C73"/>
    <w:rsid w:val="008C6DD7"/>
    <w:rsid w:val="008C709B"/>
    <w:rsid w:val="008C733D"/>
    <w:rsid w:val="008C7E45"/>
    <w:rsid w:val="008C7EA0"/>
    <w:rsid w:val="008D066A"/>
    <w:rsid w:val="008D07A7"/>
    <w:rsid w:val="008D0F93"/>
    <w:rsid w:val="008D1134"/>
    <w:rsid w:val="008D1391"/>
    <w:rsid w:val="008D1550"/>
    <w:rsid w:val="008D1581"/>
    <w:rsid w:val="008D17AB"/>
    <w:rsid w:val="008D1F57"/>
    <w:rsid w:val="008D20D5"/>
    <w:rsid w:val="008D2355"/>
    <w:rsid w:val="008D262E"/>
    <w:rsid w:val="008D264B"/>
    <w:rsid w:val="008D2A22"/>
    <w:rsid w:val="008D2C23"/>
    <w:rsid w:val="008D2CE3"/>
    <w:rsid w:val="008D3097"/>
    <w:rsid w:val="008D3176"/>
    <w:rsid w:val="008D333B"/>
    <w:rsid w:val="008D34C7"/>
    <w:rsid w:val="008D36FF"/>
    <w:rsid w:val="008D3831"/>
    <w:rsid w:val="008D3C50"/>
    <w:rsid w:val="008D443F"/>
    <w:rsid w:val="008D4848"/>
    <w:rsid w:val="008D4A0D"/>
    <w:rsid w:val="008D4DA7"/>
    <w:rsid w:val="008D519B"/>
    <w:rsid w:val="008D54C0"/>
    <w:rsid w:val="008D5827"/>
    <w:rsid w:val="008D591D"/>
    <w:rsid w:val="008D5997"/>
    <w:rsid w:val="008D651C"/>
    <w:rsid w:val="008D65D5"/>
    <w:rsid w:val="008D6635"/>
    <w:rsid w:val="008D689E"/>
    <w:rsid w:val="008D6B2A"/>
    <w:rsid w:val="008D7034"/>
    <w:rsid w:val="008D7C1E"/>
    <w:rsid w:val="008D7C65"/>
    <w:rsid w:val="008D7C7C"/>
    <w:rsid w:val="008D7E3C"/>
    <w:rsid w:val="008E01FC"/>
    <w:rsid w:val="008E0269"/>
    <w:rsid w:val="008E0793"/>
    <w:rsid w:val="008E07FC"/>
    <w:rsid w:val="008E0A38"/>
    <w:rsid w:val="008E0B1D"/>
    <w:rsid w:val="008E10B9"/>
    <w:rsid w:val="008E14A5"/>
    <w:rsid w:val="008E15B3"/>
    <w:rsid w:val="008E2143"/>
    <w:rsid w:val="008E2190"/>
    <w:rsid w:val="008E22C2"/>
    <w:rsid w:val="008E261B"/>
    <w:rsid w:val="008E27A3"/>
    <w:rsid w:val="008E286F"/>
    <w:rsid w:val="008E2D26"/>
    <w:rsid w:val="008E2E4B"/>
    <w:rsid w:val="008E2F4A"/>
    <w:rsid w:val="008E319F"/>
    <w:rsid w:val="008E358D"/>
    <w:rsid w:val="008E377E"/>
    <w:rsid w:val="008E379F"/>
    <w:rsid w:val="008E37FE"/>
    <w:rsid w:val="008E3A28"/>
    <w:rsid w:val="008E3C22"/>
    <w:rsid w:val="008E3DED"/>
    <w:rsid w:val="008E3EEA"/>
    <w:rsid w:val="008E3FB8"/>
    <w:rsid w:val="008E417A"/>
    <w:rsid w:val="008E49E9"/>
    <w:rsid w:val="008E4AC8"/>
    <w:rsid w:val="008E51C2"/>
    <w:rsid w:val="008E557C"/>
    <w:rsid w:val="008E5938"/>
    <w:rsid w:val="008E5AC9"/>
    <w:rsid w:val="008E5CC2"/>
    <w:rsid w:val="008E5CD1"/>
    <w:rsid w:val="008E6240"/>
    <w:rsid w:val="008E63AC"/>
    <w:rsid w:val="008E67EE"/>
    <w:rsid w:val="008E6929"/>
    <w:rsid w:val="008E69FE"/>
    <w:rsid w:val="008E6B52"/>
    <w:rsid w:val="008E6BC3"/>
    <w:rsid w:val="008E7D5D"/>
    <w:rsid w:val="008E7E66"/>
    <w:rsid w:val="008F042D"/>
    <w:rsid w:val="008F0435"/>
    <w:rsid w:val="008F0822"/>
    <w:rsid w:val="008F0C92"/>
    <w:rsid w:val="008F1457"/>
    <w:rsid w:val="008F1A2A"/>
    <w:rsid w:val="008F1B1D"/>
    <w:rsid w:val="008F2011"/>
    <w:rsid w:val="008F24DF"/>
    <w:rsid w:val="008F2B57"/>
    <w:rsid w:val="008F3586"/>
    <w:rsid w:val="008F3D5C"/>
    <w:rsid w:val="008F3DB5"/>
    <w:rsid w:val="008F3FAA"/>
    <w:rsid w:val="008F44F5"/>
    <w:rsid w:val="008F47C5"/>
    <w:rsid w:val="008F4802"/>
    <w:rsid w:val="008F4B45"/>
    <w:rsid w:val="008F4B6D"/>
    <w:rsid w:val="008F4BAA"/>
    <w:rsid w:val="008F4C42"/>
    <w:rsid w:val="008F4CB7"/>
    <w:rsid w:val="008F53FB"/>
    <w:rsid w:val="008F584B"/>
    <w:rsid w:val="008F5AEE"/>
    <w:rsid w:val="008F5E8E"/>
    <w:rsid w:val="008F5EF8"/>
    <w:rsid w:val="008F5FA3"/>
    <w:rsid w:val="008F636A"/>
    <w:rsid w:val="008F6A78"/>
    <w:rsid w:val="008F6B2F"/>
    <w:rsid w:val="008F6DF1"/>
    <w:rsid w:val="008F6F91"/>
    <w:rsid w:val="008F70CA"/>
    <w:rsid w:val="008F7216"/>
    <w:rsid w:val="008F75D4"/>
    <w:rsid w:val="008F7720"/>
    <w:rsid w:val="008F78D1"/>
    <w:rsid w:val="008F7905"/>
    <w:rsid w:val="008F7D18"/>
    <w:rsid w:val="009001A7"/>
    <w:rsid w:val="009001E3"/>
    <w:rsid w:val="0090032F"/>
    <w:rsid w:val="0090036F"/>
    <w:rsid w:val="00900543"/>
    <w:rsid w:val="0090068C"/>
    <w:rsid w:val="00900D10"/>
    <w:rsid w:val="00901117"/>
    <w:rsid w:val="0090126F"/>
    <w:rsid w:val="00901775"/>
    <w:rsid w:val="0090177A"/>
    <w:rsid w:val="00901925"/>
    <w:rsid w:val="00901A5B"/>
    <w:rsid w:val="00901CD8"/>
    <w:rsid w:val="0090203C"/>
    <w:rsid w:val="00902408"/>
    <w:rsid w:val="00902750"/>
    <w:rsid w:val="00902D61"/>
    <w:rsid w:val="00902D96"/>
    <w:rsid w:val="00903100"/>
    <w:rsid w:val="00903191"/>
    <w:rsid w:val="0090348F"/>
    <w:rsid w:val="009035AD"/>
    <w:rsid w:val="009036B5"/>
    <w:rsid w:val="009036FF"/>
    <w:rsid w:val="00903797"/>
    <w:rsid w:val="0090390B"/>
    <w:rsid w:val="00903B69"/>
    <w:rsid w:val="00903E2E"/>
    <w:rsid w:val="00903F40"/>
    <w:rsid w:val="009049A8"/>
    <w:rsid w:val="00904AEE"/>
    <w:rsid w:val="00904CDD"/>
    <w:rsid w:val="0090517D"/>
    <w:rsid w:val="00905BBB"/>
    <w:rsid w:val="00905FBA"/>
    <w:rsid w:val="00906E5F"/>
    <w:rsid w:val="00907049"/>
    <w:rsid w:val="00907164"/>
    <w:rsid w:val="0090741F"/>
    <w:rsid w:val="0090774A"/>
    <w:rsid w:val="009101F5"/>
    <w:rsid w:val="0091060A"/>
    <w:rsid w:val="00910BB2"/>
    <w:rsid w:val="00910C21"/>
    <w:rsid w:val="0091105C"/>
    <w:rsid w:val="009110BD"/>
    <w:rsid w:val="0091121E"/>
    <w:rsid w:val="009115DC"/>
    <w:rsid w:val="009115F8"/>
    <w:rsid w:val="00911854"/>
    <w:rsid w:val="00911F7C"/>
    <w:rsid w:val="00912A07"/>
    <w:rsid w:val="00912B83"/>
    <w:rsid w:val="00913474"/>
    <w:rsid w:val="0091385E"/>
    <w:rsid w:val="00913E32"/>
    <w:rsid w:val="00913EA1"/>
    <w:rsid w:val="00914442"/>
    <w:rsid w:val="009144AA"/>
    <w:rsid w:val="009147C7"/>
    <w:rsid w:val="00914C3C"/>
    <w:rsid w:val="00914F89"/>
    <w:rsid w:val="0091535F"/>
    <w:rsid w:val="009155B1"/>
    <w:rsid w:val="00915877"/>
    <w:rsid w:val="0091590F"/>
    <w:rsid w:val="00915A55"/>
    <w:rsid w:val="00915C32"/>
    <w:rsid w:val="00915E7C"/>
    <w:rsid w:val="00916784"/>
    <w:rsid w:val="00916AB9"/>
    <w:rsid w:val="00916F3D"/>
    <w:rsid w:val="00917516"/>
    <w:rsid w:val="009177F4"/>
    <w:rsid w:val="00917D4A"/>
    <w:rsid w:val="00917ED7"/>
    <w:rsid w:val="00917FF0"/>
    <w:rsid w:val="009200DD"/>
    <w:rsid w:val="009202D0"/>
    <w:rsid w:val="00920427"/>
    <w:rsid w:val="009208A2"/>
    <w:rsid w:val="00920EB2"/>
    <w:rsid w:val="00921112"/>
    <w:rsid w:val="0092141F"/>
    <w:rsid w:val="0092166F"/>
    <w:rsid w:val="009216B8"/>
    <w:rsid w:val="009217C5"/>
    <w:rsid w:val="00921B46"/>
    <w:rsid w:val="00921E83"/>
    <w:rsid w:val="00921F1C"/>
    <w:rsid w:val="0092212A"/>
    <w:rsid w:val="009221B8"/>
    <w:rsid w:val="009228B5"/>
    <w:rsid w:val="00922F99"/>
    <w:rsid w:val="009234A9"/>
    <w:rsid w:val="009236E5"/>
    <w:rsid w:val="009237FB"/>
    <w:rsid w:val="00923D40"/>
    <w:rsid w:val="0092453B"/>
    <w:rsid w:val="00924768"/>
    <w:rsid w:val="009247B5"/>
    <w:rsid w:val="00925114"/>
    <w:rsid w:val="009251E1"/>
    <w:rsid w:val="009253FD"/>
    <w:rsid w:val="009256FA"/>
    <w:rsid w:val="00925FA9"/>
    <w:rsid w:val="009261A0"/>
    <w:rsid w:val="009262EB"/>
    <w:rsid w:val="00926AEC"/>
    <w:rsid w:val="00926B97"/>
    <w:rsid w:val="00926F19"/>
    <w:rsid w:val="009272A4"/>
    <w:rsid w:val="0092746E"/>
    <w:rsid w:val="0092790D"/>
    <w:rsid w:val="00930207"/>
    <w:rsid w:val="00930316"/>
    <w:rsid w:val="009311C8"/>
    <w:rsid w:val="00931206"/>
    <w:rsid w:val="0093171C"/>
    <w:rsid w:val="009319A8"/>
    <w:rsid w:val="00931DA8"/>
    <w:rsid w:val="009321EC"/>
    <w:rsid w:val="0093229D"/>
    <w:rsid w:val="009322E2"/>
    <w:rsid w:val="00932B22"/>
    <w:rsid w:val="00933130"/>
    <w:rsid w:val="00933665"/>
    <w:rsid w:val="00934786"/>
    <w:rsid w:val="00934D57"/>
    <w:rsid w:val="00935264"/>
    <w:rsid w:val="00935710"/>
    <w:rsid w:val="009359AA"/>
    <w:rsid w:val="00935BED"/>
    <w:rsid w:val="00936260"/>
    <w:rsid w:val="00936486"/>
    <w:rsid w:val="00936571"/>
    <w:rsid w:val="009368BF"/>
    <w:rsid w:val="009376C1"/>
    <w:rsid w:val="00937BE5"/>
    <w:rsid w:val="00937F59"/>
    <w:rsid w:val="00940244"/>
    <w:rsid w:val="009405D7"/>
    <w:rsid w:val="00940644"/>
    <w:rsid w:val="00940729"/>
    <w:rsid w:val="00940C36"/>
    <w:rsid w:val="00940C79"/>
    <w:rsid w:val="0094132F"/>
    <w:rsid w:val="0094146F"/>
    <w:rsid w:val="009415AC"/>
    <w:rsid w:val="00941969"/>
    <w:rsid w:val="00941BB3"/>
    <w:rsid w:val="00941BDD"/>
    <w:rsid w:val="00941D3D"/>
    <w:rsid w:val="00941D75"/>
    <w:rsid w:val="00942014"/>
    <w:rsid w:val="009423D8"/>
    <w:rsid w:val="00942D5A"/>
    <w:rsid w:val="00942EBB"/>
    <w:rsid w:val="00943652"/>
    <w:rsid w:val="009436D1"/>
    <w:rsid w:val="00943E43"/>
    <w:rsid w:val="00944161"/>
    <w:rsid w:val="0094453B"/>
    <w:rsid w:val="0094496D"/>
    <w:rsid w:val="00944A4D"/>
    <w:rsid w:val="00944AE9"/>
    <w:rsid w:val="009452C6"/>
    <w:rsid w:val="0094541A"/>
    <w:rsid w:val="00945464"/>
    <w:rsid w:val="009456B2"/>
    <w:rsid w:val="0094586F"/>
    <w:rsid w:val="00945AC3"/>
    <w:rsid w:val="00945B6C"/>
    <w:rsid w:val="0094628A"/>
    <w:rsid w:val="0094699F"/>
    <w:rsid w:val="00946B6E"/>
    <w:rsid w:val="00946B79"/>
    <w:rsid w:val="00946F81"/>
    <w:rsid w:val="009472AA"/>
    <w:rsid w:val="00947454"/>
    <w:rsid w:val="00947EDD"/>
    <w:rsid w:val="00947F44"/>
    <w:rsid w:val="009506BC"/>
    <w:rsid w:val="0095070E"/>
    <w:rsid w:val="00950A3E"/>
    <w:rsid w:val="00950C72"/>
    <w:rsid w:val="00950D57"/>
    <w:rsid w:val="00950F2F"/>
    <w:rsid w:val="00950FBB"/>
    <w:rsid w:val="009512B2"/>
    <w:rsid w:val="009513E5"/>
    <w:rsid w:val="00951699"/>
    <w:rsid w:val="00951C6B"/>
    <w:rsid w:val="00951EE7"/>
    <w:rsid w:val="00952725"/>
    <w:rsid w:val="00952A8A"/>
    <w:rsid w:val="00952D99"/>
    <w:rsid w:val="00952FE4"/>
    <w:rsid w:val="00953120"/>
    <w:rsid w:val="00953C34"/>
    <w:rsid w:val="00953D94"/>
    <w:rsid w:val="00953D9B"/>
    <w:rsid w:val="009548EE"/>
    <w:rsid w:val="0095494A"/>
    <w:rsid w:val="00954AB9"/>
    <w:rsid w:val="00954EF4"/>
    <w:rsid w:val="00955EAF"/>
    <w:rsid w:val="009561D6"/>
    <w:rsid w:val="009564B1"/>
    <w:rsid w:val="009566BE"/>
    <w:rsid w:val="0095689B"/>
    <w:rsid w:val="00957200"/>
    <w:rsid w:val="0095727A"/>
    <w:rsid w:val="009575BD"/>
    <w:rsid w:val="00957677"/>
    <w:rsid w:val="0095789A"/>
    <w:rsid w:val="0095792B"/>
    <w:rsid w:val="00957D14"/>
    <w:rsid w:val="00957DEB"/>
    <w:rsid w:val="00960091"/>
    <w:rsid w:val="0096020D"/>
    <w:rsid w:val="00960338"/>
    <w:rsid w:val="009608B2"/>
    <w:rsid w:val="00960BD7"/>
    <w:rsid w:val="00960D28"/>
    <w:rsid w:val="00960F77"/>
    <w:rsid w:val="00960FFA"/>
    <w:rsid w:val="009614F5"/>
    <w:rsid w:val="009616D1"/>
    <w:rsid w:val="00961E80"/>
    <w:rsid w:val="00962A24"/>
    <w:rsid w:val="00962B4A"/>
    <w:rsid w:val="00962D79"/>
    <w:rsid w:val="00962FB7"/>
    <w:rsid w:val="0096312A"/>
    <w:rsid w:val="0096346A"/>
    <w:rsid w:val="00963507"/>
    <w:rsid w:val="00963828"/>
    <w:rsid w:val="00963F6C"/>
    <w:rsid w:val="009643A9"/>
    <w:rsid w:val="0096490B"/>
    <w:rsid w:val="00964A55"/>
    <w:rsid w:val="00964A89"/>
    <w:rsid w:val="00965269"/>
    <w:rsid w:val="0096547C"/>
    <w:rsid w:val="009654D2"/>
    <w:rsid w:val="00965529"/>
    <w:rsid w:val="00965E9B"/>
    <w:rsid w:val="00966653"/>
    <w:rsid w:val="00966792"/>
    <w:rsid w:val="009667FC"/>
    <w:rsid w:val="00966A40"/>
    <w:rsid w:val="00966B25"/>
    <w:rsid w:val="00966CAE"/>
    <w:rsid w:val="00966DBC"/>
    <w:rsid w:val="00967020"/>
    <w:rsid w:val="00967102"/>
    <w:rsid w:val="00967489"/>
    <w:rsid w:val="00967B1F"/>
    <w:rsid w:val="00967E29"/>
    <w:rsid w:val="00967F49"/>
    <w:rsid w:val="0097007E"/>
    <w:rsid w:val="009700D2"/>
    <w:rsid w:val="00970923"/>
    <w:rsid w:val="00970BBA"/>
    <w:rsid w:val="009711DE"/>
    <w:rsid w:val="009711E1"/>
    <w:rsid w:val="009712B1"/>
    <w:rsid w:val="009712E5"/>
    <w:rsid w:val="0097155A"/>
    <w:rsid w:val="00971690"/>
    <w:rsid w:val="0097188D"/>
    <w:rsid w:val="00971B8B"/>
    <w:rsid w:val="00971ED3"/>
    <w:rsid w:val="009724E1"/>
    <w:rsid w:val="00972689"/>
    <w:rsid w:val="00972C01"/>
    <w:rsid w:val="00972F66"/>
    <w:rsid w:val="00973131"/>
    <w:rsid w:val="009731FB"/>
    <w:rsid w:val="00973253"/>
    <w:rsid w:val="0097338A"/>
    <w:rsid w:val="00973424"/>
    <w:rsid w:val="00973CBB"/>
    <w:rsid w:val="0097422F"/>
    <w:rsid w:val="00974606"/>
    <w:rsid w:val="00974769"/>
    <w:rsid w:val="009747A4"/>
    <w:rsid w:val="0097482A"/>
    <w:rsid w:val="00974959"/>
    <w:rsid w:val="00974E94"/>
    <w:rsid w:val="009752D8"/>
    <w:rsid w:val="00975622"/>
    <w:rsid w:val="009757E3"/>
    <w:rsid w:val="00975BC8"/>
    <w:rsid w:val="0097626A"/>
    <w:rsid w:val="009763C3"/>
    <w:rsid w:val="00976442"/>
    <w:rsid w:val="00976513"/>
    <w:rsid w:val="00976A5D"/>
    <w:rsid w:val="00976DB2"/>
    <w:rsid w:val="00977462"/>
    <w:rsid w:val="009775FE"/>
    <w:rsid w:val="0097781F"/>
    <w:rsid w:val="00977B4D"/>
    <w:rsid w:val="00977E1E"/>
    <w:rsid w:val="0098016F"/>
    <w:rsid w:val="0098019C"/>
    <w:rsid w:val="0098031C"/>
    <w:rsid w:val="00980537"/>
    <w:rsid w:val="00980BF0"/>
    <w:rsid w:val="00981155"/>
    <w:rsid w:val="009811A2"/>
    <w:rsid w:val="0098120A"/>
    <w:rsid w:val="00981363"/>
    <w:rsid w:val="0098152B"/>
    <w:rsid w:val="009818D5"/>
    <w:rsid w:val="00981B85"/>
    <w:rsid w:val="00981F56"/>
    <w:rsid w:val="009820B9"/>
    <w:rsid w:val="00982780"/>
    <w:rsid w:val="009832C2"/>
    <w:rsid w:val="00983743"/>
    <w:rsid w:val="0098385A"/>
    <w:rsid w:val="0098438E"/>
    <w:rsid w:val="00984512"/>
    <w:rsid w:val="00984691"/>
    <w:rsid w:val="009846C2"/>
    <w:rsid w:val="00984DA4"/>
    <w:rsid w:val="0098542C"/>
    <w:rsid w:val="0098561C"/>
    <w:rsid w:val="0098588B"/>
    <w:rsid w:val="00985D93"/>
    <w:rsid w:val="00985F23"/>
    <w:rsid w:val="00986235"/>
    <w:rsid w:val="009863B3"/>
    <w:rsid w:val="00986486"/>
    <w:rsid w:val="009864CD"/>
    <w:rsid w:val="00986DB9"/>
    <w:rsid w:val="009872F2"/>
    <w:rsid w:val="00987710"/>
    <w:rsid w:val="00987F5F"/>
    <w:rsid w:val="00990533"/>
    <w:rsid w:val="0099062B"/>
    <w:rsid w:val="00990CFD"/>
    <w:rsid w:val="00990D1A"/>
    <w:rsid w:val="00991199"/>
    <w:rsid w:val="00991ACC"/>
    <w:rsid w:val="00991C3D"/>
    <w:rsid w:val="0099221C"/>
    <w:rsid w:val="009922A1"/>
    <w:rsid w:val="0099233B"/>
    <w:rsid w:val="00992342"/>
    <w:rsid w:val="009928B1"/>
    <w:rsid w:val="0099297E"/>
    <w:rsid w:val="00992CDC"/>
    <w:rsid w:val="00992D1A"/>
    <w:rsid w:val="00992E1E"/>
    <w:rsid w:val="00993429"/>
    <w:rsid w:val="00993437"/>
    <w:rsid w:val="00993887"/>
    <w:rsid w:val="00993F60"/>
    <w:rsid w:val="009941CB"/>
    <w:rsid w:val="009942CB"/>
    <w:rsid w:val="009944E6"/>
    <w:rsid w:val="00994785"/>
    <w:rsid w:val="00995683"/>
    <w:rsid w:val="009956E0"/>
    <w:rsid w:val="00996065"/>
    <w:rsid w:val="00996399"/>
    <w:rsid w:val="009964FC"/>
    <w:rsid w:val="00996581"/>
    <w:rsid w:val="00996D08"/>
    <w:rsid w:val="00996E49"/>
    <w:rsid w:val="0099787A"/>
    <w:rsid w:val="00997DA6"/>
    <w:rsid w:val="00997E3E"/>
    <w:rsid w:val="00997FBC"/>
    <w:rsid w:val="009A0047"/>
    <w:rsid w:val="009A02FF"/>
    <w:rsid w:val="009A03BA"/>
    <w:rsid w:val="009A0560"/>
    <w:rsid w:val="009A05A6"/>
    <w:rsid w:val="009A05F4"/>
    <w:rsid w:val="009A07AC"/>
    <w:rsid w:val="009A095C"/>
    <w:rsid w:val="009A0DB7"/>
    <w:rsid w:val="009A1196"/>
    <w:rsid w:val="009A146C"/>
    <w:rsid w:val="009A158B"/>
    <w:rsid w:val="009A1ACF"/>
    <w:rsid w:val="009A1AFE"/>
    <w:rsid w:val="009A1B4C"/>
    <w:rsid w:val="009A1B93"/>
    <w:rsid w:val="009A1E0D"/>
    <w:rsid w:val="009A1E3A"/>
    <w:rsid w:val="009A20F1"/>
    <w:rsid w:val="009A29CD"/>
    <w:rsid w:val="009A2A2D"/>
    <w:rsid w:val="009A2AA3"/>
    <w:rsid w:val="009A2ACF"/>
    <w:rsid w:val="009A352E"/>
    <w:rsid w:val="009A3895"/>
    <w:rsid w:val="009A3B1D"/>
    <w:rsid w:val="009A3C62"/>
    <w:rsid w:val="009A3C7D"/>
    <w:rsid w:val="009A42C7"/>
    <w:rsid w:val="009A4830"/>
    <w:rsid w:val="009A4EA7"/>
    <w:rsid w:val="009A4ECF"/>
    <w:rsid w:val="009A5480"/>
    <w:rsid w:val="009A5788"/>
    <w:rsid w:val="009A5836"/>
    <w:rsid w:val="009A5A06"/>
    <w:rsid w:val="009A5B75"/>
    <w:rsid w:val="009A5EA8"/>
    <w:rsid w:val="009A5FFB"/>
    <w:rsid w:val="009A600B"/>
    <w:rsid w:val="009A6086"/>
    <w:rsid w:val="009A61CF"/>
    <w:rsid w:val="009A638B"/>
    <w:rsid w:val="009A66EE"/>
    <w:rsid w:val="009A695E"/>
    <w:rsid w:val="009A69A6"/>
    <w:rsid w:val="009A69DC"/>
    <w:rsid w:val="009A6D05"/>
    <w:rsid w:val="009A7132"/>
    <w:rsid w:val="009A7251"/>
    <w:rsid w:val="009B0339"/>
    <w:rsid w:val="009B05D2"/>
    <w:rsid w:val="009B05F4"/>
    <w:rsid w:val="009B0E9D"/>
    <w:rsid w:val="009B0F05"/>
    <w:rsid w:val="009B10D0"/>
    <w:rsid w:val="009B1743"/>
    <w:rsid w:val="009B18AF"/>
    <w:rsid w:val="009B1931"/>
    <w:rsid w:val="009B1C51"/>
    <w:rsid w:val="009B1D32"/>
    <w:rsid w:val="009B201B"/>
    <w:rsid w:val="009B2020"/>
    <w:rsid w:val="009B2970"/>
    <w:rsid w:val="009B2A9D"/>
    <w:rsid w:val="009B3467"/>
    <w:rsid w:val="009B39E4"/>
    <w:rsid w:val="009B466B"/>
    <w:rsid w:val="009B49A1"/>
    <w:rsid w:val="009B557B"/>
    <w:rsid w:val="009B5B01"/>
    <w:rsid w:val="009B5E6C"/>
    <w:rsid w:val="009B60E5"/>
    <w:rsid w:val="009B6275"/>
    <w:rsid w:val="009B67FD"/>
    <w:rsid w:val="009B70C6"/>
    <w:rsid w:val="009B75F0"/>
    <w:rsid w:val="009B768D"/>
    <w:rsid w:val="009B76F9"/>
    <w:rsid w:val="009B7C47"/>
    <w:rsid w:val="009C00BE"/>
    <w:rsid w:val="009C073F"/>
    <w:rsid w:val="009C0C35"/>
    <w:rsid w:val="009C0F77"/>
    <w:rsid w:val="009C1006"/>
    <w:rsid w:val="009C1689"/>
    <w:rsid w:val="009C1D9E"/>
    <w:rsid w:val="009C1F4E"/>
    <w:rsid w:val="009C2284"/>
    <w:rsid w:val="009C2BF4"/>
    <w:rsid w:val="009C2D8E"/>
    <w:rsid w:val="009C2E0A"/>
    <w:rsid w:val="009C30E6"/>
    <w:rsid w:val="009C3103"/>
    <w:rsid w:val="009C32F4"/>
    <w:rsid w:val="009C32F7"/>
    <w:rsid w:val="009C364D"/>
    <w:rsid w:val="009C3B54"/>
    <w:rsid w:val="009C3C8F"/>
    <w:rsid w:val="009C3EBC"/>
    <w:rsid w:val="009C3FBC"/>
    <w:rsid w:val="009C46E8"/>
    <w:rsid w:val="009C4A5D"/>
    <w:rsid w:val="009C4B9D"/>
    <w:rsid w:val="009C4D7C"/>
    <w:rsid w:val="009C51D8"/>
    <w:rsid w:val="009C577D"/>
    <w:rsid w:val="009C588A"/>
    <w:rsid w:val="009C596D"/>
    <w:rsid w:val="009C5B4F"/>
    <w:rsid w:val="009C5B8B"/>
    <w:rsid w:val="009C69DC"/>
    <w:rsid w:val="009C6D6F"/>
    <w:rsid w:val="009C72B7"/>
    <w:rsid w:val="009C734A"/>
    <w:rsid w:val="009C735A"/>
    <w:rsid w:val="009C769A"/>
    <w:rsid w:val="009C7915"/>
    <w:rsid w:val="009C7E7D"/>
    <w:rsid w:val="009C7F0D"/>
    <w:rsid w:val="009D0231"/>
    <w:rsid w:val="009D02E6"/>
    <w:rsid w:val="009D035B"/>
    <w:rsid w:val="009D0762"/>
    <w:rsid w:val="009D1679"/>
    <w:rsid w:val="009D16DD"/>
    <w:rsid w:val="009D19EA"/>
    <w:rsid w:val="009D1CA8"/>
    <w:rsid w:val="009D2463"/>
    <w:rsid w:val="009D26BD"/>
    <w:rsid w:val="009D2A6D"/>
    <w:rsid w:val="009D2BC1"/>
    <w:rsid w:val="009D2D65"/>
    <w:rsid w:val="009D2DD4"/>
    <w:rsid w:val="009D2DF3"/>
    <w:rsid w:val="009D2F8D"/>
    <w:rsid w:val="009D33AE"/>
    <w:rsid w:val="009D36FC"/>
    <w:rsid w:val="009D3729"/>
    <w:rsid w:val="009D374F"/>
    <w:rsid w:val="009D38D7"/>
    <w:rsid w:val="009D3C57"/>
    <w:rsid w:val="009D403A"/>
    <w:rsid w:val="009D4302"/>
    <w:rsid w:val="009D4A2B"/>
    <w:rsid w:val="009D539D"/>
    <w:rsid w:val="009D542C"/>
    <w:rsid w:val="009D608C"/>
    <w:rsid w:val="009D618E"/>
    <w:rsid w:val="009D65C9"/>
    <w:rsid w:val="009D69A8"/>
    <w:rsid w:val="009D6DD1"/>
    <w:rsid w:val="009D71A2"/>
    <w:rsid w:val="009D74DA"/>
    <w:rsid w:val="009D7D0E"/>
    <w:rsid w:val="009E013B"/>
    <w:rsid w:val="009E04E6"/>
    <w:rsid w:val="009E1207"/>
    <w:rsid w:val="009E1537"/>
    <w:rsid w:val="009E1677"/>
    <w:rsid w:val="009E175A"/>
    <w:rsid w:val="009E19F0"/>
    <w:rsid w:val="009E1B9A"/>
    <w:rsid w:val="009E1C15"/>
    <w:rsid w:val="009E1FDE"/>
    <w:rsid w:val="009E2196"/>
    <w:rsid w:val="009E27F4"/>
    <w:rsid w:val="009E2967"/>
    <w:rsid w:val="009E38EC"/>
    <w:rsid w:val="009E3A85"/>
    <w:rsid w:val="009E3A8A"/>
    <w:rsid w:val="009E3C4C"/>
    <w:rsid w:val="009E3DA7"/>
    <w:rsid w:val="009E41D5"/>
    <w:rsid w:val="009E4294"/>
    <w:rsid w:val="009E4417"/>
    <w:rsid w:val="009E44EA"/>
    <w:rsid w:val="009E49C7"/>
    <w:rsid w:val="009E4F62"/>
    <w:rsid w:val="009E518C"/>
    <w:rsid w:val="009E53CC"/>
    <w:rsid w:val="009E5986"/>
    <w:rsid w:val="009E5C81"/>
    <w:rsid w:val="009E6A5E"/>
    <w:rsid w:val="009E6C05"/>
    <w:rsid w:val="009E70C3"/>
    <w:rsid w:val="009E70CA"/>
    <w:rsid w:val="009E70F0"/>
    <w:rsid w:val="009E72D7"/>
    <w:rsid w:val="009E7663"/>
    <w:rsid w:val="009E7714"/>
    <w:rsid w:val="009E7D36"/>
    <w:rsid w:val="009E7E37"/>
    <w:rsid w:val="009E7E56"/>
    <w:rsid w:val="009E7F65"/>
    <w:rsid w:val="009F01D8"/>
    <w:rsid w:val="009F0228"/>
    <w:rsid w:val="009F0AC7"/>
    <w:rsid w:val="009F0F9D"/>
    <w:rsid w:val="009F1605"/>
    <w:rsid w:val="009F1621"/>
    <w:rsid w:val="009F1C63"/>
    <w:rsid w:val="009F210F"/>
    <w:rsid w:val="009F232E"/>
    <w:rsid w:val="009F234D"/>
    <w:rsid w:val="009F2FF5"/>
    <w:rsid w:val="009F320C"/>
    <w:rsid w:val="009F3275"/>
    <w:rsid w:val="009F3437"/>
    <w:rsid w:val="009F3F10"/>
    <w:rsid w:val="009F438D"/>
    <w:rsid w:val="009F45B1"/>
    <w:rsid w:val="009F501A"/>
    <w:rsid w:val="009F507B"/>
    <w:rsid w:val="009F59B1"/>
    <w:rsid w:val="009F5D39"/>
    <w:rsid w:val="009F6368"/>
    <w:rsid w:val="009F66A6"/>
    <w:rsid w:val="009F6FD1"/>
    <w:rsid w:val="009F766C"/>
    <w:rsid w:val="009F7E0A"/>
    <w:rsid w:val="009F7E42"/>
    <w:rsid w:val="00A003A5"/>
    <w:rsid w:val="00A012EA"/>
    <w:rsid w:val="00A013F3"/>
    <w:rsid w:val="00A019DF"/>
    <w:rsid w:val="00A01BE6"/>
    <w:rsid w:val="00A02094"/>
    <w:rsid w:val="00A0286D"/>
    <w:rsid w:val="00A02968"/>
    <w:rsid w:val="00A02CA7"/>
    <w:rsid w:val="00A03084"/>
    <w:rsid w:val="00A03B55"/>
    <w:rsid w:val="00A03BBF"/>
    <w:rsid w:val="00A03F42"/>
    <w:rsid w:val="00A040EA"/>
    <w:rsid w:val="00A0457F"/>
    <w:rsid w:val="00A0458F"/>
    <w:rsid w:val="00A04862"/>
    <w:rsid w:val="00A04C5B"/>
    <w:rsid w:val="00A04EA9"/>
    <w:rsid w:val="00A04F56"/>
    <w:rsid w:val="00A05D11"/>
    <w:rsid w:val="00A0616E"/>
    <w:rsid w:val="00A061C0"/>
    <w:rsid w:val="00A06345"/>
    <w:rsid w:val="00A06B85"/>
    <w:rsid w:val="00A06E9E"/>
    <w:rsid w:val="00A06FEF"/>
    <w:rsid w:val="00A07300"/>
    <w:rsid w:val="00A073C0"/>
    <w:rsid w:val="00A07645"/>
    <w:rsid w:val="00A07A9D"/>
    <w:rsid w:val="00A10B9D"/>
    <w:rsid w:val="00A11231"/>
    <w:rsid w:val="00A113C5"/>
    <w:rsid w:val="00A11452"/>
    <w:rsid w:val="00A1173D"/>
    <w:rsid w:val="00A11843"/>
    <w:rsid w:val="00A12146"/>
    <w:rsid w:val="00A124AB"/>
    <w:rsid w:val="00A1280F"/>
    <w:rsid w:val="00A12A06"/>
    <w:rsid w:val="00A12CB5"/>
    <w:rsid w:val="00A12EC7"/>
    <w:rsid w:val="00A1312E"/>
    <w:rsid w:val="00A1317F"/>
    <w:rsid w:val="00A13209"/>
    <w:rsid w:val="00A133D1"/>
    <w:rsid w:val="00A1370C"/>
    <w:rsid w:val="00A13ECC"/>
    <w:rsid w:val="00A1404F"/>
    <w:rsid w:val="00A142DE"/>
    <w:rsid w:val="00A1437D"/>
    <w:rsid w:val="00A1437F"/>
    <w:rsid w:val="00A14498"/>
    <w:rsid w:val="00A14513"/>
    <w:rsid w:val="00A14715"/>
    <w:rsid w:val="00A1489B"/>
    <w:rsid w:val="00A14945"/>
    <w:rsid w:val="00A14B6F"/>
    <w:rsid w:val="00A14C69"/>
    <w:rsid w:val="00A14D11"/>
    <w:rsid w:val="00A14DC5"/>
    <w:rsid w:val="00A14E48"/>
    <w:rsid w:val="00A14F58"/>
    <w:rsid w:val="00A15FC3"/>
    <w:rsid w:val="00A160D7"/>
    <w:rsid w:val="00A167A9"/>
    <w:rsid w:val="00A1680E"/>
    <w:rsid w:val="00A16B01"/>
    <w:rsid w:val="00A16C82"/>
    <w:rsid w:val="00A16FA7"/>
    <w:rsid w:val="00A1761D"/>
    <w:rsid w:val="00A17857"/>
    <w:rsid w:val="00A1797C"/>
    <w:rsid w:val="00A17BE2"/>
    <w:rsid w:val="00A17C92"/>
    <w:rsid w:val="00A17CDA"/>
    <w:rsid w:val="00A17DA7"/>
    <w:rsid w:val="00A17EA3"/>
    <w:rsid w:val="00A20079"/>
    <w:rsid w:val="00A200CE"/>
    <w:rsid w:val="00A201BD"/>
    <w:rsid w:val="00A2024E"/>
    <w:rsid w:val="00A20DAD"/>
    <w:rsid w:val="00A20ED8"/>
    <w:rsid w:val="00A21525"/>
    <w:rsid w:val="00A21539"/>
    <w:rsid w:val="00A21980"/>
    <w:rsid w:val="00A21AD8"/>
    <w:rsid w:val="00A220AA"/>
    <w:rsid w:val="00A22224"/>
    <w:rsid w:val="00A222BD"/>
    <w:rsid w:val="00A224BF"/>
    <w:rsid w:val="00A22619"/>
    <w:rsid w:val="00A22A1F"/>
    <w:rsid w:val="00A22FBB"/>
    <w:rsid w:val="00A23042"/>
    <w:rsid w:val="00A23AAC"/>
    <w:rsid w:val="00A23AAF"/>
    <w:rsid w:val="00A23DFB"/>
    <w:rsid w:val="00A23FE3"/>
    <w:rsid w:val="00A240D3"/>
    <w:rsid w:val="00A24109"/>
    <w:rsid w:val="00A243E5"/>
    <w:rsid w:val="00A249DD"/>
    <w:rsid w:val="00A24A56"/>
    <w:rsid w:val="00A24A6D"/>
    <w:rsid w:val="00A24CFA"/>
    <w:rsid w:val="00A250C1"/>
    <w:rsid w:val="00A254A8"/>
    <w:rsid w:val="00A254FF"/>
    <w:rsid w:val="00A256CE"/>
    <w:rsid w:val="00A25F26"/>
    <w:rsid w:val="00A2685E"/>
    <w:rsid w:val="00A26978"/>
    <w:rsid w:val="00A26A97"/>
    <w:rsid w:val="00A26AEB"/>
    <w:rsid w:val="00A27850"/>
    <w:rsid w:val="00A30ECC"/>
    <w:rsid w:val="00A3107B"/>
    <w:rsid w:val="00A31157"/>
    <w:rsid w:val="00A3120F"/>
    <w:rsid w:val="00A31299"/>
    <w:rsid w:val="00A31C87"/>
    <w:rsid w:val="00A32320"/>
    <w:rsid w:val="00A32DA4"/>
    <w:rsid w:val="00A33812"/>
    <w:rsid w:val="00A3388A"/>
    <w:rsid w:val="00A33A59"/>
    <w:rsid w:val="00A33A6F"/>
    <w:rsid w:val="00A345E6"/>
    <w:rsid w:val="00A345F3"/>
    <w:rsid w:val="00A34790"/>
    <w:rsid w:val="00A34F05"/>
    <w:rsid w:val="00A35534"/>
    <w:rsid w:val="00A35668"/>
    <w:rsid w:val="00A35880"/>
    <w:rsid w:val="00A35B3E"/>
    <w:rsid w:val="00A35E73"/>
    <w:rsid w:val="00A36520"/>
    <w:rsid w:val="00A3666A"/>
    <w:rsid w:val="00A36818"/>
    <w:rsid w:val="00A36B27"/>
    <w:rsid w:val="00A36B67"/>
    <w:rsid w:val="00A36D40"/>
    <w:rsid w:val="00A371B5"/>
    <w:rsid w:val="00A37565"/>
    <w:rsid w:val="00A3780B"/>
    <w:rsid w:val="00A37AB0"/>
    <w:rsid w:val="00A37DAD"/>
    <w:rsid w:val="00A37E1D"/>
    <w:rsid w:val="00A40034"/>
    <w:rsid w:val="00A40126"/>
    <w:rsid w:val="00A4098E"/>
    <w:rsid w:val="00A40A27"/>
    <w:rsid w:val="00A40C74"/>
    <w:rsid w:val="00A40F6D"/>
    <w:rsid w:val="00A41169"/>
    <w:rsid w:val="00A4127E"/>
    <w:rsid w:val="00A415D9"/>
    <w:rsid w:val="00A415FD"/>
    <w:rsid w:val="00A41933"/>
    <w:rsid w:val="00A4207B"/>
    <w:rsid w:val="00A42C67"/>
    <w:rsid w:val="00A42DAA"/>
    <w:rsid w:val="00A431F8"/>
    <w:rsid w:val="00A438C0"/>
    <w:rsid w:val="00A43B39"/>
    <w:rsid w:val="00A43D24"/>
    <w:rsid w:val="00A44017"/>
    <w:rsid w:val="00A44030"/>
    <w:rsid w:val="00A44151"/>
    <w:rsid w:val="00A44388"/>
    <w:rsid w:val="00A44410"/>
    <w:rsid w:val="00A44F1D"/>
    <w:rsid w:val="00A44F7A"/>
    <w:rsid w:val="00A45260"/>
    <w:rsid w:val="00A45A19"/>
    <w:rsid w:val="00A45DCD"/>
    <w:rsid w:val="00A461B7"/>
    <w:rsid w:val="00A463FC"/>
    <w:rsid w:val="00A46B9D"/>
    <w:rsid w:val="00A470AB"/>
    <w:rsid w:val="00A47120"/>
    <w:rsid w:val="00A474BE"/>
    <w:rsid w:val="00A47847"/>
    <w:rsid w:val="00A4784F"/>
    <w:rsid w:val="00A47C03"/>
    <w:rsid w:val="00A47C14"/>
    <w:rsid w:val="00A50114"/>
    <w:rsid w:val="00A50A7A"/>
    <w:rsid w:val="00A50E55"/>
    <w:rsid w:val="00A511D3"/>
    <w:rsid w:val="00A511F5"/>
    <w:rsid w:val="00A5128D"/>
    <w:rsid w:val="00A51E39"/>
    <w:rsid w:val="00A523E6"/>
    <w:rsid w:val="00A52425"/>
    <w:rsid w:val="00A524BB"/>
    <w:rsid w:val="00A5260A"/>
    <w:rsid w:val="00A52957"/>
    <w:rsid w:val="00A52CB5"/>
    <w:rsid w:val="00A53744"/>
    <w:rsid w:val="00A53C62"/>
    <w:rsid w:val="00A53EC3"/>
    <w:rsid w:val="00A53F8D"/>
    <w:rsid w:val="00A54738"/>
    <w:rsid w:val="00A54A5F"/>
    <w:rsid w:val="00A55677"/>
    <w:rsid w:val="00A5585E"/>
    <w:rsid w:val="00A5588B"/>
    <w:rsid w:val="00A55E5C"/>
    <w:rsid w:val="00A561B4"/>
    <w:rsid w:val="00A567F4"/>
    <w:rsid w:val="00A56ACA"/>
    <w:rsid w:val="00A56C53"/>
    <w:rsid w:val="00A56DAD"/>
    <w:rsid w:val="00A56FAF"/>
    <w:rsid w:val="00A56FFA"/>
    <w:rsid w:val="00A573A9"/>
    <w:rsid w:val="00A57537"/>
    <w:rsid w:val="00A57832"/>
    <w:rsid w:val="00A57AF8"/>
    <w:rsid w:val="00A57AFB"/>
    <w:rsid w:val="00A60064"/>
    <w:rsid w:val="00A6063B"/>
    <w:rsid w:val="00A60DCF"/>
    <w:rsid w:val="00A60E8A"/>
    <w:rsid w:val="00A61230"/>
    <w:rsid w:val="00A62B71"/>
    <w:rsid w:val="00A62BAA"/>
    <w:rsid w:val="00A62F64"/>
    <w:rsid w:val="00A63312"/>
    <w:rsid w:val="00A63444"/>
    <w:rsid w:val="00A63698"/>
    <w:rsid w:val="00A63716"/>
    <w:rsid w:val="00A6396A"/>
    <w:rsid w:val="00A63CA5"/>
    <w:rsid w:val="00A63EFB"/>
    <w:rsid w:val="00A64010"/>
    <w:rsid w:val="00A64DFE"/>
    <w:rsid w:val="00A64F1A"/>
    <w:rsid w:val="00A6504E"/>
    <w:rsid w:val="00A65489"/>
    <w:rsid w:val="00A654A4"/>
    <w:rsid w:val="00A65593"/>
    <w:rsid w:val="00A65AE6"/>
    <w:rsid w:val="00A65E6B"/>
    <w:rsid w:val="00A668F6"/>
    <w:rsid w:val="00A67129"/>
    <w:rsid w:val="00A672E1"/>
    <w:rsid w:val="00A67B51"/>
    <w:rsid w:val="00A70070"/>
    <w:rsid w:val="00A700FE"/>
    <w:rsid w:val="00A70705"/>
    <w:rsid w:val="00A70943"/>
    <w:rsid w:val="00A70F4B"/>
    <w:rsid w:val="00A71082"/>
    <w:rsid w:val="00A712C6"/>
    <w:rsid w:val="00A71504"/>
    <w:rsid w:val="00A71BAE"/>
    <w:rsid w:val="00A7204C"/>
    <w:rsid w:val="00A720FA"/>
    <w:rsid w:val="00A72314"/>
    <w:rsid w:val="00A72425"/>
    <w:rsid w:val="00A72560"/>
    <w:rsid w:val="00A72737"/>
    <w:rsid w:val="00A727D2"/>
    <w:rsid w:val="00A72D01"/>
    <w:rsid w:val="00A72E3B"/>
    <w:rsid w:val="00A731C6"/>
    <w:rsid w:val="00A73464"/>
    <w:rsid w:val="00A737E8"/>
    <w:rsid w:val="00A744F9"/>
    <w:rsid w:val="00A7472E"/>
    <w:rsid w:val="00A756C2"/>
    <w:rsid w:val="00A7575E"/>
    <w:rsid w:val="00A75768"/>
    <w:rsid w:val="00A757DE"/>
    <w:rsid w:val="00A75920"/>
    <w:rsid w:val="00A75AA9"/>
    <w:rsid w:val="00A75C94"/>
    <w:rsid w:val="00A75E6C"/>
    <w:rsid w:val="00A7628B"/>
    <w:rsid w:val="00A768CF"/>
    <w:rsid w:val="00A7697C"/>
    <w:rsid w:val="00A769A3"/>
    <w:rsid w:val="00A76DF7"/>
    <w:rsid w:val="00A76EDD"/>
    <w:rsid w:val="00A7743C"/>
    <w:rsid w:val="00A77981"/>
    <w:rsid w:val="00A805A9"/>
    <w:rsid w:val="00A80C6D"/>
    <w:rsid w:val="00A80EA0"/>
    <w:rsid w:val="00A81384"/>
    <w:rsid w:val="00A8154B"/>
    <w:rsid w:val="00A815A5"/>
    <w:rsid w:val="00A819A8"/>
    <w:rsid w:val="00A81B97"/>
    <w:rsid w:val="00A81FAC"/>
    <w:rsid w:val="00A81FC4"/>
    <w:rsid w:val="00A820E7"/>
    <w:rsid w:val="00A82442"/>
    <w:rsid w:val="00A82B69"/>
    <w:rsid w:val="00A82C88"/>
    <w:rsid w:val="00A83422"/>
    <w:rsid w:val="00A83588"/>
    <w:rsid w:val="00A84328"/>
    <w:rsid w:val="00A8455E"/>
    <w:rsid w:val="00A845B7"/>
    <w:rsid w:val="00A84901"/>
    <w:rsid w:val="00A85285"/>
    <w:rsid w:val="00A8555C"/>
    <w:rsid w:val="00A856B3"/>
    <w:rsid w:val="00A85716"/>
    <w:rsid w:val="00A8576E"/>
    <w:rsid w:val="00A85781"/>
    <w:rsid w:val="00A85819"/>
    <w:rsid w:val="00A85824"/>
    <w:rsid w:val="00A85CB5"/>
    <w:rsid w:val="00A85CD6"/>
    <w:rsid w:val="00A85EAE"/>
    <w:rsid w:val="00A86145"/>
    <w:rsid w:val="00A861FD"/>
    <w:rsid w:val="00A86236"/>
    <w:rsid w:val="00A86350"/>
    <w:rsid w:val="00A867B6"/>
    <w:rsid w:val="00A868D7"/>
    <w:rsid w:val="00A86D53"/>
    <w:rsid w:val="00A87566"/>
    <w:rsid w:val="00A87BB4"/>
    <w:rsid w:val="00A87D50"/>
    <w:rsid w:val="00A87E07"/>
    <w:rsid w:val="00A87E2B"/>
    <w:rsid w:val="00A90823"/>
    <w:rsid w:val="00A90CC7"/>
    <w:rsid w:val="00A91050"/>
    <w:rsid w:val="00A911D5"/>
    <w:rsid w:val="00A9129C"/>
    <w:rsid w:val="00A91321"/>
    <w:rsid w:val="00A91328"/>
    <w:rsid w:val="00A913D5"/>
    <w:rsid w:val="00A913F4"/>
    <w:rsid w:val="00A9198E"/>
    <w:rsid w:val="00A91FF4"/>
    <w:rsid w:val="00A92145"/>
    <w:rsid w:val="00A925AB"/>
    <w:rsid w:val="00A92941"/>
    <w:rsid w:val="00A92DEA"/>
    <w:rsid w:val="00A92E03"/>
    <w:rsid w:val="00A93058"/>
    <w:rsid w:val="00A93322"/>
    <w:rsid w:val="00A933AB"/>
    <w:rsid w:val="00A93786"/>
    <w:rsid w:val="00A93B7B"/>
    <w:rsid w:val="00A93C3D"/>
    <w:rsid w:val="00A93C58"/>
    <w:rsid w:val="00A93D1C"/>
    <w:rsid w:val="00A9450D"/>
    <w:rsid w:val="00A947A1"/>
    <w:rsid w:val="00A948B4"/>
    <w:rsid w:val="00A94F39"/>
    <w:rsid w:val="00A952E1"/>
    <w:rsid w:val="00A95B90"/>
    <w:rsid w:val="00A960D6"/>
    <w:rsid w:val="00A960EA"/>
    <w:rsid w:val="00A96671"/>
    <w:rsid w:val="00A96FC5"/>
    <w:rsid w:val="00A97015"/>
    <w:rsid w:val="00A977E9"/>
    <w:rsid w:val="00A97843"/>
    <w:rsid w:val="00A978A7"/>
    <w:rsid w:val="00AA0242"/>
    <w:rsid w:val="00AA02ED"/>
    <w:rsid w:val="00AA0465"/>
    <w:rsid w:val="00AA078F"/>
    <w:rsid w:val="00AA087F"/>
    <w:rsid w:val="00AA0F46"/>
    <w:rsid w:val="00AA11E3"/>
    <w:rsid w:val="00AA140A"/>
    <w:rsid w:val="00AA154B"/>
    <w:rsid w:val="00AA199D"/>
    <w:rsid w:val="00AA20CC"/>
    <w:rsid w:val="00AA236E"/>
    <w:rsid w:val="00AA2589"/>
    <w:rsid w:val="00AA2D50"/>
    <w:rsid w:val="00AA395F"/>
    <w:rsid w:val="00AA441F"/>
    <w:rsid w:val="00AA47EB"/>
    <w:rsid w:val="00AA4AD8"/>
    <w:rsid w:val="00AA4ADE"/>
    <w:rsid w:val="00AA503C"/>
    <w:rsid w:val="00AA5822"/>
    <w:rsid w:val="00AA5857"/>
    <w:rsid w:val="00AA5955"/>
    <w:rsid w:val="00AA5A34"/>
    <w:rsid w:val="00AA5A9C"/>
    <w:rsid w:val="00AA5DD5"/>
    <w:rsid w:val="00AA5E4E"/>
    <w:rsid w:val="00AA5EF1"/>
    <w:rsid w:val="00AA6EB0"/>
    <w:rsid w:val="00AA6F9D"/>
    <w:rsid w:val="00AA6FDB"/>
    <w:rsid w:val="00AA70D4"/>
    <w:rsid w:val="00AA727F"/>
    <w:rsid w:val="00AA742F"/>
    <w:rsid w:val="00AA74D8"/>
    <w:rsid w:val="00AB052D"/>
    <w:rsid w:val="00AB08AB"/>
    <w:rsid w:val="00AB0A6A"/>
    <w:rsid w:val="00AB0D00"/>
    <w:rsid w:val="00AB10DE"/>
    <w:rsid w:val="00AB171D"/>
    <w:rsid w:val="00AB179B"/>
    <w:rsid w:val="00AB1CBF"/>
    <w:rsid w:val="00AB22FF"/>
    <w:rsid w:val="00AB2886"/>
    <w:rsid w:val="00AB2C74"/>
    <w:rsid w:val="00AB2F04"/>
    <w:rsid w:val="00AB387E"/>
    <w:rsid w:val="00AB3B1C"/>
    <w:rsid w:val="00AB45B0"/>
    <w:rsid w:val="00AB47DA"/>
    <w:rsid w:val="00AB50D6"/>
    <w:rsid w:val="00AB51AB"/>
    <w:rsid w:val="00AB5CFE"/>
    <w:rsid w:val="00AB5DAA"/>
    <w:rsid w:val="00AB5E0C"/>
    <w:rsid w:val="00AB650E"/>
    <w:rsid w:val="00AB67DB"/>
    <w:rsid w:val="00AB6CC7"/>
    <w:rsid w:val="00AB72CD"/>
    <w:rsid w:val="00AB7629"/>
    <w:rsid w:val="00AB7EFB"/>
    <w:rsid w:val="00AC015A"/>
    <w:rsid w:val="00AC06C6"/>
    <w:rsid w:val="00AC085D"/>
    <w:rsid w:val="00AC087E"/>
    <w:rsid w:val="00AC0C3E"/>
    <w:rsid w:val="00AC0F53"/>
    <w:rsid w:val="00AC0FD1"/>
    <w:rsid w:val="00AC178A"/>
    <w:rsid w:val="00AC18AD"/>
    <w:rsid w:val="00AC29A2"/>
    <w:rsid w:val="00AC2AD5"/>
    <w:rsid w:val="00AC34F1"/>
    <w:rsid w:val="00AC360E"/>
    <w:rsid w:val="00AC3852"/>
    <w:rsid w:val="00AC3A11"/>
    <w:rsid w:val="00AC439B"/>
    <w:rsid w:val="00AC45A7"/>
    <w:rsid w:val="00AC46D6"/>
    <w:rsid w:val="00AC4A0F"/>
    <w:rsid w:val="00AC4A7C"/>
    <w:rsid w:val="00AC51D3"/>
    <w:rsid w:val="00AC541E"/>
    <w:rsid w:val="00AC560F"/>
    <w:rsid w:val="00AC587B"/>
    <w:rsid w:val="00AC5976"/>
    <w:rsid w:val="00AC5BAB"/>
    <w:rsid w:val="00AC5BC2"/>
    <w:rsid w:val="00AC60B8"/>
    <w:rsid w:val="00AC6830"/>
    <w:rsid w:val="00AC6872"/>
    <w:rsid w:val="00AC68EC"/>
    <w:rsid w:val="00AC6938"/>
    <w:rsid w:val="00AC6A0D"/>
    <w:rsid w:val="00AC6F0F"/>
    <w:rsid w:val="00AC70A2"/>
    <w:rsid w:val="00AC73F4"/>
    <w:rsid w:val="00AD023A"/>
    <w:rsid w:val="00AD04B1"/>
    <w:rsid w:val="00AD0F70"/>
    <w:rsid w:val="00AD172A"/>
    <w:rsid w:val="00AD175D"/>
    <w:rsid w:val="00AD19FC"/>
    <w:rsid w:val="00AD2028"/>
    <w:rsid w:val="00AD207A"/>
    <w:rsid w:val="00AD2431"/>
    <w:rsid w:val="00AD24E6"/>
    <w:rsid w:val="00AD24ED"/>
    <w:rsid w:val="00AD2545"/>
    <w:rsid w:val="00AD256D"/>
    <w:rsid w:val="00AD2BBD"/>
    <w:rsid w:val="00AD3ED5"/>
    <w:rsid w:val="00AD3FDC"/>
    <w:rsid w:val="00AD41E7"/>
    <w:rsid w:val="00AD42E9"/>
    <w:rsid w:val="00AD48F8"/>
    <w:rsid w:val="00AD4D64"/>
    <w:rsid w:val="00AD4D86"/>
    <w:rsid w:val="00AD4EC4"/>
    <w:rsid w:val="00AD52FA"/>
    <w:rsid w:val="00AD5357"/>
    <w:rsid w:val="00AD5398"/>
    <w:rsid w:val="00AD553E"/>
    <w:rsid w:val="00AD56C0"/>
    <w:rsid w:val="00AD5A38"/>
    <w:rsid w:val="00AD5B9B"/>
    <w:rsid w:val="00AD5D9C"/>
    <w:rsid w:val="00AD5F30"/>
    <w:rsid w:val="00AD5FB0"/>
    <w:rsid w:val="00AD6419"/>
    <w:rsid w:val="00AD6788"/>
    <w:rsid w:val="00AD6D62"/>
    <w:rsid w:val="00AD6EAC"/>
    <w:rsid w:val="00AD6EE2"/>
    <w:rsid w:val="00AD6F5F"/>
    <w:rsid w:val="00AD6F85"/>
    <w:rsid w:val="00AD71FE"/>
    <w:rsid w:val="00AD7D78"/>
    <w:rsid w:val="00AD7E9E"/>
    <w:rsid w:val="00AE0160"/>
    <w:rsid w:val="00AE0395"/>
    <w:rsid w:val="00AE0584"/>
    <w:rsid w:val="00AE07BE"/>
    <w:rsid w:val="00AE0C61"/>
    <w:rsid w:val="00AE0E9E"/>
    <w:rsid w:val="00AE0FA6"/>
    <w:rsid w:val="00AE133E"/>
    <w:rsid w:val="00AE1450"/>
    <w:rsid w:val="00AE156A"/>
    <w:rsid w:val="00AE1850"/>
    <w:rsid w:val="00AE18B7"/>
    <w:rsid w:val="00AE1C9F"/>
    <w:rsid w:val="00AE224B"/>
    <w:rsid w:val="00AE2566"/>
    <w:rsid w:val="00AE28F1"/>
    <w:rsid w:val="00AE2DBF"/>
    <w:rsid w:val="00AE30BC"/>
    <w:rsid w:val="00AE322D"/>
    <w:rsid w:val="00AE35B4"/>
    <w:rsid w:val="00AE3733"/>
    <w:rsid w:val="00AE3E3C"/>
    <w:rsid w:val="00AE3FFF"/>
    <w:rsid w:val="00AE4340"/>
    <w:rsid w:val="00AE4805"/>
    <w:rsid w:val="00AE499A"/>
    <w:rsid w:val="00AE4B34"/>
    <w:rsid w:val="00AE5C32"/>
    <w:rsid w:val="00AE5C56"/>
    <w:rsid w:val="00AE5FFF"/>
    <w:rsid w:val="00AE60C0"/>
    <w:rsid w:val="00AE680C"/>
    <w:rsid w:val="00AE7197"/>
    <w:rsid w:val="00AE7348"/>
    <w:rsid w:val="00AE77C4"/>
    <w:rsid w:val="00AE7865"/>
    <w:rsid w:val="00AF000F"/>
    <w:rsid w:val="00AF00F9"/>
    <w:rsid w:val="00AF021B"/>
    <w:rsid w:val="00AF02FD"/>
    <w:rsid w:val="00AF030D"/>
    <w:rsid w:val="00AF04C3"/>
    <w:rsid w:val="00AF069E"/>
    <w:rsid w:val="00AF084A"/>
    <w:rsid w:val="00AF11C3"/>
    <w:rsid w:val="00AF12E1"/>
    <w:rsid w:val="00AF1788"/>
    <w:rsid w:val="00AF17FB"/>
    <w:rsid w:val="00AF19F0"/>
    <w:rsid w:val="00AF1E54"/>
    <w:rsid w:val="00AF1F2F"/>
    <w:rsid w:val="00AF2668"/>
    <w:rsid w:val="00AF26E2"/>
    <w:rsid w:val="00AF28D9"/>
    <w:rsid w:val="00AF29A2"/>
    <w:rsid w:val="00AF329B"/>
    <w:rsid w:val="00AF32FF"/>
    <w:rsid w:val="00AF40D3"/>
    <w:rsid w:val="00AF4295"/>
    <w:rsid w:val="00AF43DF"/>
    <w:rsid w:val="00AF45BB"/>
    <w:rsid w:val="00AF46AC"/>
    <w:rsid w:val="00AF48BD"/>
    <w:rsid w:val="00AF4E54"/>
    <w:rsid w:val="00AF4F8C"/>
    <w:rsid w:val="00AF50EE"/>
    <w:rsid w:val="00AF55D2"/>
    <w:rsid w:val="00AF56B9"/>
    <w:rsid w:val="00AF579B"/>
    <w:rsid w:val="00AF5945"/>
    <w:rsid w:val="00AF5E26"/>
    <w:rsid w:val="00AF65BE"/>
    <w:rsid w:val="00AF6797"/>
    <w:rsid w:val="00AF6ABE"/>
    <w:rsid w:val="00AF735A"/>
    <w:rsid w:val="00AF73B8"/>
    <w:rsid w:val="00AF79C3"/>
    <w:rsid w:val="00AF7C1A"/>
    <w:rsid w:val="00AF7CD6"/>
    <w:rsid w:val="00B00089"/>
    <w:rsid w:val="00B00178"/>
    <w:rsid w:val="00B0038A"/>
    <w:rsid w:val="00B003C0"/>
    <w:rsid w:val="00B00610"/>
    <w:rsid w:val="00B007D2"/>
    <w:rsid w:val="00B00D47"/>
    <w:rsid w:val="00B00D85"/>
    <w:rsid w:val="00B00F9E"/>
    <w:rsid w:val="00B0121A"/>
    <w:rsid w:val="00B01D01"/>
    <w:rsid w:val="00B01E49"/>
    <w:rsid w:val="00B01EDB"/>
    <w:rsid w:val="00B0221F"/>
    <w:rsid w:val="00B02609"/>
    <w:rsid w:val="00B031C1"/>
    <w:rsid w:val="00B033ED"/>
    <w:rsid w:val="00B03617"/>
    <w:rsid w:val="00B037AA"/>
    <w:rsid w:val="00B03810"/>
    <w:rsid w:val="00B04216"/>
    <w:rsid w:val="00B04444"/>
    <w:rsid w:val="00B04709"/>
    <w:rsid w:val="00B04A88"/>
    <w:rsid w:val="00B04D3D"/>
    <w:rsid w:val="00B04F03"/>
    <w:rsid w:val="00B04FB2"/>
    <w:rsid w:val="00B05019"/>
    <w:rsid w:val="00B0507F"/>
    <w:rsid w:val="00B05097"/>
    <w:rsid w:val="00B051C3"/>
    <w:rsid w:val="00B05237"/>
    <w:rsid w:val="00B05390"/>
    <w:rsid w:val="00B05516"/>
    <w:rsid w:val="00B05ACD"/>
    <w:rsid w:val="00B05B0F"/>
    <w:rsid w:val="00B05BCA"/>
    <w:rsid w:val="00B0630E"/>
    <w:rsid w:val="00B06691"/>
    <w:rsid w:val="00B066BA"/>
    <w:rsid w:val="00B066DB"/>
    <w:rsid w:val="00B06ADF"/>
    <w:rsid w:val="00B06BF1"/>
    <w:rsid w:val="00B06CA7"/>
    <w:rsid w:val="00B07262"/>
    <w:rsid w:val="00B07C61"/>
    <w:rsid w:val="00B1014D"/>
    <w:rsid w:val="00B103FD"/>
    <w:rsid w:val="00B10B92"/>
    <w:rsid w:val="00B10D9B"/>
    <w:rsid w:val="00B10F64"/>
    <w:rsid w:val="00B1102A"/>
    <w:rsid w:val="00B1133C"/>
    <w:rsid w:val="00B119C8"/>
    <w:rsid w:val="00B11B32"/>
    <w:rsid w:val="00B12094"/>
    <w:rsid w:val="00B12752"/>
    <w:rsid w:val="00B12C5E"/>
    <w:rsid w:val="00B12ECA"/>
    <w:rsid w:val="00B13025"/>
    <w:rsid w:val="00B13323"/>
    <w:rsid w:val="00B13936"/>
    <w:rsid w:val="00B13B43"/>
    <w:rsid w:val="00B13B55"/>
    <w:rsid w:val="00B13ED7"/>
    <w:rsid w:val="00B13EE5"/>
    <w:rsid w:val="00B140CF"/>
    <w:rsid w:val="00B145B7"/>
    <w:rsid w:val="00B14638"/>
    <w:rsid w:val="00B15076"/>
    <w:rsid w:val="00B1557C"/>
    <w:rsid w:val="00B15704"/>
    <w:rsid w:val="00B15877"/>
    <w:rsid w:val="00B15CC9"/>
    <w:rsid w:val="00B1618A"/>
    <w:rsid w:val="00B16D82"/>
    <w:rsid w:val="00B16EE6"/>
    <w:rsid w:val="00B173B3"/>
    <w:rsid w:val="00B176E5"/>
    <w:rsid w:val="00B1796F"/>
    <w:rsid w:val="00B17A35"/>
    <w:rsid w:val="00B17F82"/>
    <w:rsid w:val="00B17FDB"/>
    <w:rsid w:val="00B20114"/>
    <w:rsid w:val="00B20527"/>
    <w:rsid w:val="00B207B9"/>
    <w:rsid w:val="00B207DC"/>
    <w:rsid w:val="00B20E53"/>
    <w:rsid w:val="00B21258"/>
    <w:rsid w:val="00B21A21"/>
    <w:rsid w:val="00B21FE9"/>
    <w:rsid w:val="00B222DC"/>
    <w:rsid w:val="00B224BA"/>
    <w:rsid w:val="00B22B16"/>
    <w:rsid w:val="00B23131"/>
    <w:rsid w:val="00B23907"/>
    <w:rsid w:val="00B23F39"/>
    <w:rsid w:val="00B23FDC"/>
    <w:rsid w:val="00B240A9"/>
    <w:rsid w:val="00B242AF"/>
    <w:rsid w:val="00B244E3"/>
    <w:rsid w:val="00B247CD"/>
    <w:rsid w:val="00B24BC3"/>
    <w:rsid w:val="00B24C67"/>
    <w:rsid w:val="00B24D3B"/>
    <w:rsid w:val="00B25091"/>
    <w:rsid w:val="00B251AA"/>
    <w:rsid w:val="00B25A1B"/>
    <w:rsid w:val="00B26231"/>
    <w:rsid w:val="00B26913"/>
    <w:rsid w:val="00B26A6F"/>
    <w:rsid w:val="00B26D15"/>
    <w:rsid w:val="00B2747F"/>
    <w:rsid w:val="00B274AD"/>
    <w:rsid w:val="00B2755C"/>
    <w:rsid w:val="00B27C63"/>
    <w:rsid w:val="00B30025"/>
    <w:rsid w:val="00B30FBB"/>
    <w:rsid w:val="00B313E3"/>
    <w:rsid w:val="00B31DC0"/>
    <w:rsid w:val="00B31EE6"/>
    <w:rsid w:val="00B31F44"/>
    <w:rsid w:val="00B32359"/>
    <w:rsid w:val="00B3239D"/>
    <w:rsid w:val="00B326C3"/>
    <w:rsid w:val="00B32C1A"/>
    <w:rsid w:val="00B33255"/>
    <w:rsid w:val="00B3349B"/>
    <w:rsid w:val="00B33726"/>
    <w:rsid w:val="00B33C41"/>
    <w:rsid w:val="00B33C54"/>
    <w:rsid w:val="00B340FE"/>
    <w:rsid w:val="00B345E5"/>
    <w:rsid w:val="00B34B39"/>
    <w:rsid w:val="00B358E9"/>
    <w:rsid w:val="00B3596A"/>
    <w:rsid w:val="00B3599D"/>
    <w:rsid w:val="00B35AEC"/>
    <w:rsid w:val="00B35C28"/>
    <w:rsid w:val="00B35CA2"/>
    <w:rsid w:val="00B35F1D"/>
    <w:rsid w:val="00B35F94"/>
    <w:rsid w:val="00B36A3B"/>
    <w:rsid w:val="00B37498"/>
    <w:rsid w:val="00B37558"/>
    <w:rsid w:val="00B3758B"/>
    <w:rsid w:val="00B378DD"/>
    <w:rsid w:val="00B37A32"/>
    <w:rsid w:val="00B40094"/>
    <w:rsid w:val="00B40258"/>
    <w:rsid w:val="00B4093E"/>
    <w:rsid w:val="00B40BF0"/>
    <w:rsid w:val="00B415B5"/>
    <w:rsid w:val="00B417AA"/>
    <w:rsid w:val="00B4199F"/>
    <w:rsid w:val="00B41D63"/>
    <w:rsid w:val="00B42147"/>
    <w:rsid w:val="00B42914"/>
    <w:rsid w:val="00B42934"/>
    <w:rsid w:val="00B43195"/>
    <w:rsid w:val="00B43501"/>
    <w:rsid w:val="00B43F6F"/>
    <w:rsid w:val="00B44372"/>
    <w:rsid w:val="00B44443"/>
    <w:rsid w:val="00B44528"/>
    <w:rsid w:val="00B44809"/>
    <w:rsid w:val="00B44874"/>
    <w:rsid w:val="00B448BC"/>
    <w:rsid w:val="00B4510B"/>
    <w:rsid w:val="00B4522D"/>
    <w:rsid w:val="00B452E4"/>
    <w:rsid w:val="00B45616"/>
    <w:rsid w:val="00B457B5"/>
    <w:rsid w:val="00B45847"/>
    <w:rsid w:val="00B459C8"/>
    <w:rsid w:val="00B45B31"/>
    <w:rsid w:val="00B45B69"/>
    <w:rsid w:val="00B45C2B"/>
    <w:rsid w:val="00B46057"/>
    <w:rsid w:val="00B4613F"/>
    <w:rsid w:val="00B4632D"/>
    <w:rsid w:val="00B4646D"/>
    <w:rsid w:val="00B464AE"/>
    <w:rsid w:val="00B466C3"/>
    <w:rsid w:val="00B46E06"/>
    <w:rsid w:val="00B470B6"/>
    <w:rsid w:val="00B470BC"/>
    <w:rsid w:val="00B47100"/>
    <w:rsid w:val="00B47359"/>
    <w:rsid w:val="00B47529"/>
    <w:rsid w:val="00B4755B"/>
    <w:rsid w:val="00B47B6D"/>
    <w:rsid w:val="00B47DD0"/>
    <w:rsid w:val="00B47E86"/>
    <w:rsid w:val="00B5034A"/>
    <w:rsid w:val="00B505D5"/>
    <w:rsid w:val="00B50BB4"/>
    <w:rsid w:val="00B50D39"/>
    <w:rsid w:val="00B50E23"/>
    <w:rsid w:val="00B51572"/>
    <w:rsid w:val="00B5177B"/>
    <w:rsid w:val="00B52012"/>
    <w:rsid w:val="00B52354"/>
    <w:rsid w:val="00B5315B"/>
    <w:rsid w:val="00B531E0"/>
    <w:rsid w:val="00B53301"/>
    <w:rsid w:val="00B537C6"/>
    <w:rsid w:val="00B5389D"/>
    <w:rsid w:val="00B53A3B"/>
    <w:rsid w:val="00B54175"/>
    <w:rsid w:val="00B54284"/>
    <w:rsid w:val="00B542BA"/>
    <w:rsid w:val="00B5468E"/>
    <w:rsid w:val="00B54DDD"/>
    <w:rsid w:val="00B54E7F"/>
    <w:rsid w:val="00B553A1"/>
    <w:rsid w:val="00B55573"/>
    <w:rsid w:val="00B55B6F"/>
    <w:rsid w:val="00B5643A"/>
    <w:rsid w:val="00B56717"/>
    <w:rsid w:val="00B56ACB"/>
    <w:rsid w:val="00B56C36"/>
    <w:rsid w:val="00B56C72"/>
    <w:rsid w:val="00B56DB1"/>
    <w:rsid w:val="00B56F95"/>
    <w:rsid w:val="00B57016"/>
    <w:rsid w:val="00B5732E"/>
    <w:rsid w:val="00B57BA9"/>
    <w:rsid w:val="00B57F48"/>
    <w:rsid w:val="00B57F4A"/>
    <w:rsid w:val="00B57F5F"/>
    <w:rsid w:val="00B6023C"/>
    <w:rsid w:val="00B60394"/>
    <w:rsid w:val="00B603F0"/>
    <w:rsid w:val="00B60595"/>
    <w:rsid w:val="00B6069E"/>
    <w:rsid w:val="00B612DF"/>
    <w:rsid w:val="00B616AA"/>
    <w:rsid w:val="00B61A45"/>
    <w:rsid w:val="00B61F7E"/>
    <w:rsid w:val="00B62416"/>
    <w:rsid w:val="00B62462"/>
    <w:rsid w:val="00B6289C"/>
    <w:rsid w:val="00B62990"/>
    <w:rsid w:val="00B62BC8"/>
    <w:rsid w:val="00B62C7A"/>
    <w:rsid w:val="00B6320A"/>
    <w:rsid w:val="00B63210"/>
    <w:rsid w:val="00B63374"/>
    <w:rsid w:val="00B63A64"/>
    <w:rsid w:val="00B63C29"/>
    <w:rsid w:val="00B65043"/>
    <w:rsid w:val="00B6529E"/>
    <w:rsid w:val="00B652E3"/>
    <w:rsid w:val="00B6545D"/>
    <w:rsid w:val="00B65C72"/>
    <w:rsid w:val="00B65FCF"/>
    <w:rsid w:val="00B6637E"/>
    <w:rsid w:val="00B66B61"/>
    <w:rsid w:val="00B67A2B"/>
    <w:rsid w:val="00B700C8"/>
    <w:rsid w:val="00B705C4"/>
    <w:rsid w:val="00B70A74"/>
    <w:rsid w:val="00B70F2C"/>
    <w:rsid w:val="00B70F3E"/>
    <w:rsid w:val="00B71000"/>
    <w:rsid w:val="00B71908"/>
    <w:rsid w:val="00B71AA0"/>
    <w:rsid w:val="00B71D70"/>
    <w:rsid w:val="00B71D9A"/>
    <w:rsid w:val="00B720E0"/>
    <w:rsid w:val="00B72115"/>
    <w:rsid w:val="00B723FC"/>
    <w:rsid w:val="00B72492"/>
    <w:rsid w:val="00B728B2"/>
    <w:rsid w:val="00B72A58"/>
    <w:rsid w:val="00B72EEE"/>
    <w:rsid w:val="00B7347C"/>
    <w:rsid w:val="00B73BEC"/>
    <w:rsid w:val="00B73D09"/>
    <w:rsid w:val="00B7400E"/>
    <w:rsid w:val="00B7418B"/>
    <w:rsid w:val="00B747A9"/>
    <w:rsid w:val="00B74864"/>
    <w:rsid w:val="00B74930"/>
    <w:rsid w:val="00B74CCB"/>
    <w:rsid w:val="00B74DB1"/>
    <w:rsid w:val="00B74DB6"/>
    <w:rsid w:val="00B74EBC"/>
    <w:rsid w:val="00B75C23"/>
    <w:rsid w:val="00B7609A"/>
    <w:rsid w:val="00B76A79"/>
    <w:rsid w:val="00B76F72"/>
    <w:rsid w:val="00B7766F"/>
    <w:rsid w:val="00B7780D"/>
    <w:rsid w:val="00B77869"/>
    <w:rsid w:val="00B77CDA"/>
    <w:rsid w:val="00B8013C"/>
    <w:rsid w:val="00B80288"/>
    <w:rsid w:val="00B804ED"/>
    <w:rsid w:val="00B80B80"/>
    <w:rsid w:val="00B80D44"/>
    <w:rsid w:val="00B80E26"/>
    <w:rsid w:val="00B81342"/>
    <w:rsid w:val="00B81733"/>
    <w:rsid w:val="00B81CCC"/>
    <w:rsid w:val="00B822A5"/>
    <w:rsid w:val="00B82559"/>
    <w:rsid w:val="00B82875"/>
    <w:rsid w:val="00B83054"/>
    <w:rsid w:val="00B8317A"/>
    <w:rsid w:val="00B8356C"/>
    <w:rsid w:val="00B838C2"/>
    <w:rsid w:val="00B83FFC"/>
    <w:rsid w:val="00B84030"/>
    <w:rsid w:val="00B84059"/>
    <w:rsid w:val="00B84188"/>
    <w:rsid w:val="00B841B6"/>
    <w:rsid w:val="00B84739"/>
    <w:rsid w:val="00B84771"/>
    <w:rsid w:val="00B847C8"/>
    <w:rsid w:val="00B84AC9"/>
    <w:rsid w:val="00B84D97"/>
    <w:rsid w:val="00B851D4"/>
    <w:rsid w:val="00B851FE"/>
    <w:rsid w:val="00B8561F"/>
    <w:rsid w:val="00B862DA"/>
    <w:rsid w:val="00B863B8"/>
    <w:rsid w:val="00B867C4"/>
    <w:rsid w:val="00B86A99"/>
    <w:rsid w:val="00B86C0D"/>
    <w:rsid w:val="00B874CA"/>
    <w:rsid w:val="00B877A5"/>
    <w:rsid w:val="00B87AEC"/>
    <w:rsid w:val="00B87BF2"/>
    <w:rsid w:val="00B87C0B"/>
    <w:rsid w:val="00B901D8"/>
    <w:rsid w:val="00B902E3"/>
    <w:rsid w:val="00B9081F"/>
    <w:rsid w:val="00B90A82"/>
    <w:rsid w:val="00B90CC8"/>
    <w:rsid w:val="00B90D9A"/>
    <w:rsid w:val="00B912DA"/>
    <w:rsid w:val="00B91EAB"/>
    <w:rsid w:val="00B923F0"/>
    <w:rsid w:val="00B927C5"/>
    <w:rsid w:val="00B92FAE"/>
    <w:rsid w:val="00B93475"/>
    <w:rsid w:val="00B935E1"/>
    <w:rsid w:val="00B9364F"/>
    <w:rsid w:val="00B93765"/>
    <w:rsid w:val="00B939A7"/>
    <w:rsid w:val="00B93E79"/>
    <w:rsid w:val="00B9412F"/>
    <w:rsid w:val="00B941C2"/>
    <w:rsid w:val="00B94A5F"/>
    <w:rsid w:val="00B9503C"/>
    <w:rsid w:val="00B9573B"/>
    <w:rsid w:val="00B957F4"/>
    <w:rsid w:val="00B959A2"/>
    <w:rsid w:val="00B95A5A"/>
    <w:rsid w:val="00B965B5"/>
    <w:rsid w:val="00B96D1B"/>
    <w:rsid w:val="00B96D43"/>
    <w:rsid w:val="00B96D71"/>
    <w:rsid w:val="00B96DF2"/>
    <w:rsid w:val="00B96DF4"/>
    <w:rsid w:val="00B96E2F"/>
    <w:rsid w:val="00B96F81"/>
    <w:rsid w:val="00B97081"/>
    <w:rsid w:val="00B9712F"/>
    <w:rsid w:val="00B975FE"/>
    <w:rsid w:val="00B97663"/>
    <w:rsid w:val="00B97812"/>
    <w:rsid w:val="00B97C75"/>
    <w:rsid w:val="00BA013C"/>
    <w:rsid w:val="00BA0D63"/>
    <w:rsid w:val="00BA0E05"/>
    <w:rsid w:val="00BA1079"/>
    <w:rsid w:val="00BA12C5"/>
    <w:rsid w:val="00BA1617"/>
    <w:rsid w:val="00BA1915"/>
    <w:rsid w:val="00BA1BA0"/>
    <w:rsid w:val="00BA212B"/>
    <w:rsid w:val="00BA21E8"/>
    <w:rsid w:val="00BA2ABD"/>
    <w:rsid w:val="00BA3460"/>
    <w:rsid w:val="00BA3D5B"/>
    <w:rsid w:val="00BA3E78"/>
    <w:rsid w:val="00BA4028"/>
    <w:rsid w:val="00BA4083"/>
    <w:rsid w:val="00BA4393"/>
    <w:rsid w:val="00BA4F1F"/>
    <w:rsid w:val="00BA4F5C"/>
    <w:rsid w:val="00BA5097"/>
    <w:rsid w:val="00BA545C"/>
    <w:rsid w:val="00BA59E9"/>
    <w:rsid w:val="00BA607C"/>
    <w:rsid w:val="00BA69D1"/>
    <w:rsid w:val="00BA6C87"/>
    <w:rsid w:val="00BA6EA0"/>
    <w:rsid w:val="00BA748A"/>
    <w:rsid w:val="00BA76C4"/>
    <w:rsid w:val="00BA790A"/>
    <w:rsid w:val="00BA79B2"/>
    <w:rsid w:val="00BA7CB0"/>
    <w:rsid w:val="00BA7D70"/>
    <w:rsid w:val="00BA7DB2"/>
    <w:rsid w:val="00BA7DF9"/>
    <w:rsid w:val="00BB01C0"/>
    <w:rsid w:val="00BB022B"/>
    <w:rsid w:val="00BB068C"/>
    <w:rsid w:val="00BB06DF"/>
    <w:rsid w:val="00BB093D"/>
    <w:rsid w:val="00BB0B03"/>
    <w:rsid w:val="00BB0FCD"/>
    <w:rsid w:val="00BB12EA"/>
    <w:rsid w:val="00BB14A6"/>
    <w:rsid w:val="00BB15EB"/>
    <w:rsid w:val="00BB226D"/>
    <w:rsid w:val="00BB2A12"/>
    <w:rsid w:val="00BB2A3D"/>
    <w:rsid w:val="00BB2D2C"/>
    <w:rsid w:val="00BB34D9"/>
    <w:rsid w:val="00BB3972"/>
    <w:rsid w:val="00BB3A4B"/>
    <w:rsid w:val="00BB3C64"/>
    <w:rsid w:val="00BB3D48"/>
    <w:rsid w:val="00BB462C"/>
    <w:rsid w:val="00BB4799"/>
    <w:rsid w:val="00BB484B"/>
    <w:rsid w:val="00BB4DAA"/>
    <w:rsid w:val="00BB5177"/>
    <w:rsid w:val="00BB5179"/>
    <w:rsid w:val="00BB5D3C"/>
    <w:rsid w:val="00BB65F6"/>
    <w:rsid w:val="00BB67E5"/>
    <w:rsid w:val="00BB6955"/>
    <w:rsid w:val="00BB701B"/>
    <w:rsid w:val="00BB75DA"/>
    <w:rsid w:val="00BB793F"/>
    <w:rsid w:val="00BB7C1D"/>
    <w:rsid w:val="00BB7C66"/>
    <w:rsid w:val="00BB7C75"/>
    <w:rsid w:val="00BB7FCB"/>
    <w:rsid w:val="00BC0054"/>
    <w:rsid w:val="00BC02E5"/>
    <w:rsid w:val="00BC0616"/>
    <w:rsid w:val="00BC0850"/>
    <w:rsid w:val="00BC08D6"/>
    <w:rsid w:val="00BC0D3F"/>
    <w:rsid w:val="00BC100A"/>
    <w:rsid w:val="00BC133D"/>
    <w:rsid w:val="00BC1B46"/>
    <w:rsid w:val="00BC2213"/>
    <w:rsid w:val="00BC2599"/>
    <w:rsid w:val="00BC278B"/>
    <w:rsid w:val="00BC27EA"/>
    <w:rsid w:val="00BC356C"/>
    <w:rsid w:val="00BC374E"/>
    <w:rsid w:val="00BC37DF"/>
    <w:rsid w:val="00BC3B9E"/>
    <w:rsid w:val="00BC4185"/>
    <w:rsid w:val="00BC4204"/>
    <w:rsid w:val="00BC496A"/>
    <w:rsid w:val="00BC4C08"/>
    <w:rsid w:val="00BC4DED"/>
    <w:rsid w:val="00BC4EEF"/>
    <w:rsid w:val="00BC556E"/>
    <w:rsid w:val="00BC55DA"/>
    <w:rsid w:val="00BC5C2F"/>
    <w:rsid w:val="00BC62E3"/>
    <w:rsid w:val="00BC6825"/>
    <w:rsid w:val="00BC6849"/>
    <w:rsid w:val="00BC6D12"/>
    <w:rsid w:val="00BC6F77"/>
    <w:rsid w:val="00BC7433"/>
    <w:rsid w:val="00BC75BE"/>
    <w:rsid w:val="00BC7802"/>
    <w:rsid w:val="00BC7A29"/>
    <w:rsid w:val="00BC7B03"/>
    <w:rsid w:val="00BD0143"/>
    <w:rsid w:val="00BD0805"/>
    <w:rsid w:val="00BD1414"/>
    <w:rsid w:val="00BD1A39"/>
    <w:rsid w:val="00BD1B47"/>
    <w:rsid w:val="00BD1C98"/>
    <w:rsid w:val="00BD21A0"/>
    <w:rsid w:val="00BD21AD"/>
    <w:rsid w:val="00BD241C"/>
    <w:rsid w:val="00BD2800"/>
    <w:rsid w:val="00BD2916"/>
    <w:rsid w:val="00BD2974"/>
    <w:rsid w:val="00BD2C6E"/>
    <w:rsid w:val="00BD2E2D"/>
    <w:rsid w:val="00BD351C"/>
    <w:rsid w:val="00BD396F"/>
    <w:rsid w:val="00BD3B8C"/>
    <w:rsid w:val="00BD3E03"/>
    <w:rsid w:val="00BD3F66"/>
    <w:rsid w:val="00BD3FFF"/>
    <w:rsid w:val="00BD442E"/>
    <w:rsid w:val="00BD46E2"/>
    <w:rsid w:val="00BD4DE5"/>
    <w:rsid w:val="00BD5041"/>
    <w:rsid w:val="00BD50B2"/>
    <w:rsid w:val="00BD5332"/>
    <w:rsid w:val="00BD540C"/>
    <w:rsid w:val="00BD5970"/>
    <w:rsid w:val="00BD5DAC"/>
    <w:rsid w:val="00BD60B7"/>
    <w:rsid w:val="00BD60E0"/>
    <w:rsid w:val="00BD6127"/>
    <w:rsid w:val="00BD6160"/>
    <w:rsid w:val="00BD6777"/>
    <w:rsid w:val="00BD6A52"/>
    <w:rsid w:val="00BD6BC2"/>
    <w:rsid w:val="00BD6C10"/>
    <w:rsid w:val="00BD6E1A"/>
    <w:rsid w:val="00BD7BCB"/>
    <w:rsid w:val="00BE0095"/>
    <w:rsid w:val="00BE048C"/>
    <w:rsid w:val="00BE0736"/>
    <w:rsid w:val="00BE09A6"/>
    <w:rsid w:val="00BE0AAF"/>
    <w:rsid w:val="00BE0B7A"/>
    <w:rsid w:val="00BE0CE2"/>
    <w:rsid w:val="00BE1338"/>
    <w:rsid w:val="00BE1388"/>
    <w:rsid w:val="00BE1A61"/>
    <w:rsid w:val="00BE1B49"/>
    <w:rsid w:val="00BE212F"/>
    <w:rsid w:val="00BE2407"/>
    <w:rsid w:val="00BE247D"/>
    <w:rsid w:val="00BE2CE6"/>
    <w:rsid w:val="00BE2DD9"/>
    <w:rsid w:val="00BE2ECD"/>
    <w:rsid w:val="00BE325A"/>
    <w:rsid w:val="00BE34A2"/>
    <w:rsid w:val="00BE3682"/>
    <w:rsid w:val="00BE3A35"/>
    <w:rsid w:val="00BE3ED0"/>
    <w:rsid w:val="00BE4B15"/>
    <w:rsid w:val="00BE4E47"/>
    <w:rsid w:val="00BE4FDF"/>
    <w:rsid w:val="00BE50D4"/>
    <w:rsid w:val="00BE532C"/>
    <w:rsid w:val="00BE5381"/>
    <w:rsid w:val="00BE5424"/>
    <w:rsid w:val="00BE546F"/>
    <w:rsid w:val="00BE5FD3"/>
    <w:rsid w:val="00BE6006"/>
    <w:rsid w:val="00BE613A"/>
    <w:rsid w:val="00BE67AF"/>
    <w:rsid w:val="00BE6934"/>
    <w:rsid w:val="00BE6A2C"/>
    <w:rsid w:val="00BE6D98"/>
    <w:rsid w:val="00BE6DCB"/>
    <w:rsid w:val="00BE6F67"/>
    <w:rsid w:val="00BE6FD2"/>
    <w:rsid w:val="00BE7516"/>
    <w:rsid w:val="00BE7F5A"/>
    <w:rsid w:val="00BF00C3"/>
    <w:rsid w:val="00BF04F1"/>
    <w:rsid w:val="00BF0542"/>
    <w:rsid w:val="00BF062C"/>
    <w:rsid w:val="00BF070E"/>
    <w:rsid w:val="00BF079A"/>
    <w:rsid w:val="00BF091B"/>
    <w:rsid w:val="00BF0C86"/>
    <w:rsid w:val="00BF127C"/>
    <w:rsid w:val="00BF16BC"/>
    <w:rsid w:val="00BF1C13"/>
    <w:rsid w:val="00BF25C3"/>
    <w:rsid w:val="00BF261A"/>
    <w:rsid w:val="00BF2B8E"/>
    <w:rsid w:val="00BF3072"/>
    <w:rsid w:val="00BF313F"/>
    <w:rsid w:val="00BF3457"/>
    <w:rsid w:val="00BF3DE8"/>
    <w:rsid w:val="00BF3F93"/>
    <w:rsid w:val="00BF48D0"/>
    <w:rsid w:val="00BF499F"/>
    <w:rsid w:val="00BF4B72"/>
    <w:rsid w:val="00BF4C08"/>
    <w:rsid w:val="00BF4E31"/>
    <w:rsid w:val="00BF4E54"/>
    <w:rsid w:val="00BF517E"/>
    <w:rsid w:val="00BF51E9"/>
    <w:rsid w:val="00BF52E6"/>
    <w:rsid w:val="00BF53F3"/>
    <w:rsid w:val="00BF5854"/>
    <w:rsid w:val="00BF58B8"/>
    <w:rsid w:val="00BF5908"/>
    <w:rsid w:val="00BF6491"/>
    <w:rsid w:val="00BF66C1"/>
    <w:rsid w:val="00BF7C28"/>
    <w:rsid w:val="00BF7CD5"/>
    <w:rsid w:val="00C00161"/>
    <w:rsid w:val="00C007F4"/>
    <w:rsid w:val="00C00E7D"/>
    <w:rsid w:val="00C010AE"/>
    <w:rsid w:val="00C01282"/>
    <w:rsid w:val="00C0136C"/>
    <w:rsid w:val="00C01B4E"/>
    <w:rsid w:val="00C01E49"/>
    <w:rsid w:val="00C020EE"/>
    <w:rsid w:val="00C022EC"/>
    <w:rsid w:val="00C0240A"/>
    <w:rsid w:val="00C0271F"/>
    <w:rsid w:val="00C02875"/>
    <w:rsid w:val="00C03680"/>
    <w:rsid w:val="00C03D81"/>
    <w:rsid w:val="00C0452C"/>
    <w:rsid w:val="00C045D7"/>
    <w:rsid w:val="00C047CF"/>
    <w:rsid w:val="00C04BC0"/>
    <w:rsid w:val="00C04D93"/>
    <w:rsid w:val="00C04EB0"/>
    <w:rsid w:val="00C0518C"/>
    <w:rsid w:val="00C0554A"/>
    <w:rsid w:val="00C05F04"/>
    <w:rsid w:val="00C065BA"/>
    <w:rsid w:val="00C066B9"/>
    <w:rsid w:val="00C068A3"/>
    <w:rsid w:val="00C06A25"/>
    <w:rsid w:val="00C06CF1"/>
    <w:rsid w:val="00C06FF6"/>
    <w:rsid w:val="00C07400"/>
    <w:rsid w:val="00C07689"/>
    <w:rsid w:val="00C07DD9"/>
    <w:rsid w:val="00C10426"/>
    <w:rsid w:val="00C1092B"/>
    <w:rsid w:val="00C10AC3"/>
    <w:rsid w:val="00C10B96"/>
    <w:rsid w:val="00C10E44"/>
    <w:rsid w:val="00C10E65"/>
    <w:rsid w:val="00C11099"/>
    <w:rsid w:val="00C11BF5"/>
    <w:rsid w:val="00C11BF8"/>
    <w:rsid w:val="00C11EA7"/>
    <w:rsid w:val="00C125EA"/>
    <w:rsid w:val="00C12ED6"/>
    <w:rsid w:val="00C139A7"/>
    <w:rsid w:val="00C13C68"/>
    <w:rsid w:val="00C1469A"/>
    <w:rsid w:val="00C15245"/>
    <w:rsid w:val="00C15252"/>
    <w:rsid w:val="00C156F7"/>
    <w:rsid w:val="00C15E9D"/>
    <w:rsid w:val="00C160A0"/>
    <w:rsid w:val="00C164B4"/>
    <w:rsid w:val="00C169DE"/>
    <w:rsid w:val="00C1701A"/>
    <w:rsid w:val="00C17853"/>
    <w:rsid w:val="00C179DB"/>
    <w:rsid w:val="00C17C30"/>
    <w:rsid w:val="00C20020"/>
    <w:rsid w:val="00C20239"/>
    <w:rsid w:val="00C20496"/>
    <w:rsid w:val="00C20655"/>
    <w:rsid w:val="00C2084D"/>
    <w:rsid w:val="00C20FA0"/>
    <w:rsid w:val="00C2148E"/>
    <w:rsid w:val="00C218B5"/>
    <w:rsid w:val="00C21B7A"/>
    <w:rsid w:val="00C2230A"/>
    <w:rsid w:val="00C223EF"/>
    <w:rsid w:val="00C22561"/>
    <w:rsid w:val="00C22B64"/>
    <w:rsid w:val="00C22CD0"/>
    <w:rsid w:val="00C2322D"/>
    <w:rsid w:val="00C2338B"/>
    <w:rsid w:val="00C233AD"/>
    <w:rsid w:val="00C23965"/>
    <w:rsid w:val="00C23F86"/>
    <w:rsid w:val="00C24294"/>
    <w:rsid w:val="00C244E7"/>
    <w:rsid w:val="00C24630"/>
    <w:rsid w:val="00C247CA"/>
    <w:rsid w:val="00C24D15"/>
    <w:rsid w:val="00C2510B"/>
    <w:rsid w:val="00C2593E"/>
    <w:rsid w:val="00C259A3"/>
    <w:rsid w:val="00C260C2"/>
    <w:rsid w:val="00C261F6"/>
    <w:rsid w:val="00C266CB"/>
    <w:rsid w:val="00C269E0"/>
    <w:rsid w:val="00C26B9D"/>
    <w:rsid w:val="00C26C3B"/>
    <w:rsid w:val="00C26DED"/>
    <w:rsid w:val="00C26F79"/>
    <w:rsid w:val="00C27596"/>
    <w:rsid w:val="00C27BF1"/>
    <w:rsid w:val="00C27C20"/>
    <w:rsid w:val="00C30676"/>
    <w:rsid w:val="00C30978"/>
    <w:rsid w:val="00C3098F"/>
    <w:rsid w:val="00C30A59"/>
    <w:rsid w:val="00C30CA8"/>
    <w:rsid w:val="00C316CA"/>
    <w:rsid w:val="00C3178F"/>
    <w:rsid w:val="00C3194B"/>
    <w:rsid w:val="00C31A28"/>
    <w:rsid w:val="00C31A2A"/>
    <w:rsid w:val="00C31E4D"/>
    <w:rsid w:val="00C32572"/>
    <w:rsid w:val="00C32985"/>
    <w:rsid w:val="00C32A0F"/>
    <w:rsid w:val="00C32F30"/>
    <w:rsid w:val="00C3332A"/>
    <w:rsid w:val="00C33588"/>
    <w:rsid w:val="00C33DC2"/>
    <w:rsid w:val="00C3505C"/>
    <w:rsid w:val="00C3536D"/>
    <w:rsid w:val="00C3551F"/>
    <w:rsid w:val="00C35565"/>
    <w:rsid w:val="00C356EE"/>
    <w:rsid w:val="00C35A48"/>
    <w:rsid w:val="00C35DDA"/>
    <w:rsid w:val="00C35DFF"/>
    <w:rsid w:val="00C35EB3"/>
    <w:rsid w:val="00C360BE"/>
    <w:rsid w:val="00C360EA"/>
    <w:rsid w:val="00C36990"/>
    <w:rsid w:val="00C36EF6"/>
    <w:rsid w:val="00C37447"/>
    <w:rsid w:val="00C37960"/>
    <w:rsid w:val="00C37AB3"/>
    <w:rsid w:val="00C37DC8"/>
    <w:rsid w:val="00C407FA"/>
    <w:rsid w:val="00C409D4"/>
    <w:rsid w:val="00C40B7D"/>
    <w:rsid w:val="00C40CCE"/>
    <w:rsid w:val="00C4184F"/>
    <w:rsid w:val="00C4192D"/>
    <w:rsid w:val="00C41BDE"/>
    <w:rsid w:val="00C42110"/>
    <w:rsid w:val="00C4253F"/>
    <w:rsid w:val="00C429FA"/>
    <w:rsid w:val="00C42A50"/>
    <w:rsid w:val="00C42AC4"/>
    <w:rsid w:val="00C42F7C"/>
    <w:rsid w:val="00C430B8"/>
    <w:rsid w:val="00C43346"/>
    <w:rsid w:val="00C435DB"/>
    <w:rsid w:val="00C439E8"/>
    <w:rsid w:val="00C43B86"/>
    <w:rsid w:val="00C43F85"/>
    <w:rsid w:val="00C43F9F"/>
    <w:rsid w:val="00C44D05"/>
    <w:rsid w:val="00C45313"/>
    <w:rsid w:val="00C454C5"/>
    <w:rsid w:val="00C45EAA"/>
    <w:rsid w:val="00C45FB7"/>
    <w:rsid w:val="00C46455"/>
    <w:rsid w:val="00C4747B"/>
    <w:rsid w:val="00C475C6"/>
    <w:rsid w:val="00C47737"/>
    <w:rsid w:val="00C47762"/>
    <w:rsid w:val="00C47A29"/>
    <w:rsid w:val="00C47B76"/>
    <w:rsid w:val="00C51709"/>
    <w:rsid w:val="00C5198D"/>
    <w:rsid w:val="00C51BF8"/>
    <w:rsid w:val="00C51DBF"/>
    <w:rsid w:val="00C51FBD"/>
    <w:rsid w:val="00C52350"/>
    <w:rsid w:val="00C52544"/>
    <w:rsid w:val="00C5273B"/>
    <w:rsid w:val="00C529DD"/>
    <w:rsid w:val="00C52E36"/>
    <w:rsid w:val="00C52F1D"/>
    <w:rsid w:val="00C52F53"/>
    <w:rsid w:val="00C532BB"/>
    <w:rsid w:val="00C53BCF"/>
    <w:rsid w:val="00C54028"/>
    <w:rsid w:val="00C5428D"/>
    <w:rsid w:val="00C542B9"/>
    <w:rsid w:val="00C5445B"/>
    <w:rsid w:val="00C5495A"/>
    <w:rsid w:val="00C5497B"/>
    <w:rsid w:val="00C54CDF"/>
    <w:rsid w:val="00C54DB9"/>
    <w:rsid w:val="00C5526C"/>
    <w:rsid w:val="00C554E8"/>
    <w:rsid w:val="00C55564"/>
    <w:rsid w:val="00C55EB6"/>
    <w:rsid w:val="00C56699"/>
    <w:rsid w:val="00C56737"/>
    <w:rsid w:val="00C5675E"/>
    <w:rsid w:val="00C56FA8"/>
    <w:rsid w:val="00C572A5"/>
    <w:rsid w:val="00C57452"/>
    <w:rsid w:val="00C5785F"/>
    <w:rsid w:val="00C5798C"/>
    <w:rsid w:val="00C57AFF"/>
    <w:rsid w:val="00C60139"/>
    <w:rsid w:val="00C603C7"/>
    <w:rsid w:val="00C604C7"/>
    <w:rsid w:val="00C608C2"/>
    <w:rsid w:val="00C60950"/>
    <w:rsid w:val="00C60E4B"/>
    <w:rsid w:val="00C614AE"/>
    <w:rsid w:val="00C61794"/>
    <w:rsid w:val="00C6188D"/>
    <w:rsid w:val="00C61CD4"/>
    <w:rsid w:val="00C61E24"/>
    <w:rsid w:val="00C6215C"/>
    <w:rsid w:val="00C62190"/>
    <w:rsid w:val="00C62266"/>
    <w:rsid w:val="00C62448"/>
    <w:rsid w:val="00C6245F"/>
    <w:rsid w:val="00C626B0"/>
    <w:rsid w:val="00C627FF"/>
    <w:rsid w:val="00C62AF2"/>
    <w:rsid w:val="00C63222"/>
    <w:rsid w:val="00C634A3"/>
    <w:rsid w:val="00C634D3"/>
    <w:rsid w:val="00C63CCE"/>
    <w:rsid w:val="00C63E48"/>
    <w:rsid w:val="00C63E74"/>
    <w:rsid w:val="00C64875"/>
    <w:rsid w:val="00C64924"/>
    <w:rsid w:val="00C65419"/>
    <w:rsid w:val="00C65640"/>
    <w:rsid w:val="00C658A5"/>
    <w:rsid w:val="00C66038"/>
    <w:rsid w:val="00C6617E"/>
    <w:rsid w:val="00C661AD"/>
    <w:rsid w:val="00C66AB3"/>
    <w:rsid w:val="00C66D69"/>
    <w:rsid w:val="00C66FEC"/>
    <w:rsid w:val="00C6706A"/>
    <w:rsid w:val="00C67623"/>
    <w:rsid w:val="00C67655"/>
    <w:rsid w:val="00C67AEE"/>
    <w:rsid w:val="00C67B2F"/>
    <w:rsid w:val="00C7014E"/>
    <w:rsid w:val="00C702EB"/>
    <w:rsid w:val="00C70F6D"/>
    <w:rsid w:val="00C71668"/>
    <w:rsid w:val="00C71747"/>
    <w:rsid w:val="00C71E9F"/>
    <w:rsid w:val="00C7207F"/>
    <w:rsid w:val="00C7218C"/>
    <w:rsid w:val="00C727DB"/>
    <w:rsid w:val="00C73021"/>
    <w:rsid w:val="00C7340A"/>
    <w:rsid w:val="00C7359C"/>
    <w:rsid w:val="00C739B6"/>
    <w:rsid w:val="00C73EEF"/>
    <w:rsid w:val="00C73FC9"/>
    <w:rsid w:val="00C7411D"/>
    <w:rsid w:val="00C74144"/>
    <w:rsid w:val="00C7465A"/>
    <w:rsid w:val="00C74B77"/>
    <w:rsid w:val="00C74DB0"/>
    <w:rsid w:val="00C74E4C"/>
    <w:rsid w:val="00C74F11"/>
    <w:rsid w:val="00C74F7E"/>
    <w:rsid w:val="00C751EF"/>
    <w:rsid w:val="00C752D9"/>
    <w:rsid w:val="00C75991"/>
    <w:rsid w:val="00C759D3"/>
    <w:rsid w:val="00C75C06"/>
    <w:rsid w:val="00C75D1C"/>
    <w:rsid w:val="00C75D85"/>
    <w:rsid w:val="00C75DA2"/>
    <w:rsid w:val="00C76627"/>
    <w:rsid w:val="00C768D3"/>
    <w:rsid w:val="00C76BB5"/>
    <w:rsid w:val="00C76FAD"/>
    <w:rsid w:val="00C77082"/>
    <w:rsid w:val="00C77184"/>
    <w:rsid w:val="00C772F6"/>
    <w:rsid w:val="00C775F9"/>
    <w:rsid w:val="00C77F75"/>
    <w:rsid w:val="00C8005B"/>
    <w:rsid w:val="00C8035B"/>
    <w:rsid w:val="00C816D8"/>
    <w:rsid w:val="00C81922"/>
    <w:rsid w:val="00C81AE3"/>
    <w:rsid w:val="00C81D86"/>
    <w:rsid w:val="00C8213C"/>
    <w:rsid w:val="00C826E9"/>
    <w:rsid w:val="00C828C4"/>
    <w:rsid w:val="00C83009"/>
    <w:rsid w:val="00C83642"/>
    <w:rsid w:val="00C83C60"/>
    <w:rsid w:val="00C83C67"/>
    <w:rsid w:val="00C84313"/>
    <w:rsid w:val="00C849F0"/>
    <w:rsid w:val="00C84E26"/>
    <w:rsid w:val="00C8507E"/>
    <w:rsid w:val="00C852AE"/>
    <w:rsid w:val="00C85466"/>
    <w:rsid w:val="00C85D71"/>
    <w:rsid w:val="00C8615E"/>
    <w:rsid w:val="00C869C0"/>
    <w:rsid w:val="00C872C2"/>
    <w:rsid w:val="00C87868"/>
    <w:rsid w:val="00C87B34"/>
    <w:rsid w:val="00C87C43"/>
    <w:rsid w:val="00C87DD6"/>
    <w:rsid w:val="00C900AF"/>
    <w:rsid w:val="00C900E7"/>
    <w:rsid w:val="00C90A49"/>
    <w:rsid w:val="00C90B30"/>
    <w:rsid w:val="00C90BF2"/>
    <w:rsid w:val="00C91335"/>
    <w:rsid w:val="00C91C07"/>
    <w:rsid w:val="00C91E48"/>
    <w:rsid w:val="00C92270"/>
    <w:rsid w:val="00C92300"/>
    <w:rsid w:val="00C9258E"/>
    <w:rsid w:val="00C9280F"/>
    <w:rsid w:val="00C92AC6"/>
    <w:rsid w:val="00C92FCB"/>
    <w:rsid w:val="00C9301A"/>
    <w:rsid w:val="00C932AE"/>
    <w:rsid w:val="00C9358D"/>
    <w:rsid w:val="00C93666"/>
    <w:rsid w:val="00C939C9"/>
    <w:rsid w:val="00C93A73"/>
    <w:rsid w:val="00C93C8A"/>
    <w:rsid w:val="00C93F26"/>
    <w:rsid w:val="00C94263"/>
    <w:rsid w:val="00C948C0"/>
    <w:rsid w:val="00C94B31"/>
    <w:rsid w:val="00C94D1C"/>
    <w:rsid w:val="00C9504A"/>
    <w:rsid w:val="00C950D5"/>
    <w:rsid w:val="00C955A5"/>
    <w:rsid w:val="00C955DC"/>
    <w:rsid w:val="00C9566C"/>
    <w:rsid w:val="00C957AE"/>
    <w:rsid w:val="00C95D1E"/>
    <w:rsid w:val="00C95D6C"/>
    <w:rsid w:val="00C95EBF"/>
    <w:rsid w:val="00C962BB"/>
    <w:rsid w:val="00C96402"/>
    <w:rsid w:val="00C96992"/>
    <w:rsid w:val="00C96CC1"/>
    <w:rsid w:val="00C9727C"/>
    <w:rsid w:val="00C97508"/>
    <w:rsid w:val="00C977F0"/>
    <w:rsid w:val="00C9790D"/>
    <w:rsid w:val="00C97D00"/>
    <w:rsid w:val="00C97E9F"/>
    <w:rsid w:val="00CA00ED"/>
    <w:rsid w:val="00CA03C6"/>
    <w:rsid w:val="00CA09C0"/>
    <w:rsid w:val="00CA0A4C"/>
    <w:rsid w:val="00CA0BC6"/>
    <w:rsid w:val="00CA100B"/>
    <w:rsid w:val="00CA1031"/>
    <w:rsid w:val="00CA12EA"/>
    <w:rsid w:val="00CA1966"/>
    <w:rsid w:val="00CA199A"/>
    <w:rsid w:val="00CA1C85"/>
    <w:rsid w:val="00CA1F87"/>
    <w:rsid w:val="00CA27C1"/>
    <w:rsid w:val="00CA2B99"/>
    <w:rsid w:val="00CA3170"/>
    <w:rsid w:val="00CA32CE"/>
    <w:rsid w:val="00CA38C2"/>
    <w:rsid w:val="00CA38E0"/>
    <w:rsid w:val="00CA3C1D"/>
    <w:rsid w:val="00CA3CC0"/>
    <w:rsid w:val="00CA3ECF"/>
    <w:rsid w:val="00CA44D9"/>
    <w:rsid w:val="00CA48F0"/>
    <w:rsid w:val="00CA4F0D"/>
    <w:rsid w:val="00CA5340"/>
    <w:rsid w:val="00CA5BEB"/>
    <w:rsid w:val="00CA5C89"/>
    <w:rsid w:val="00CA618C"/>
    <w:rsid w:val="00CA63CD"/>
    <w:rsid w:val="00CA65C2"/>
    <w:rsid w:val="00CA6AAA"/>
    <w:rsid w:val="00CA6B76"/>
    <w:rsid w:val="00CA736C"/>
    <w:rsid w:val="00CA7643"/>
    <w:rsid w:val="00CA77BA"/>
    <w:rsid w:val="00CA77D4"/>
    <w:rsid w:val="00CA783E"/>
    <w:rsid w:val="00CA7975"/>
    <w:rsid w:val="00CA7AA1"/>
    <w:rsid w:val="00CA7AFA"/>
    <w:rsid w:val="00CA7EE7"/>
    <w:rsid w:val="00CB0526"/>
    <w:rsid w:val="00CB057E"/>
    <w:rsid w:val="00CB1791"/>
    <w:rsid w:val="00CB1918"/>
    <w:rsid w:val="00CB1B60"/>
    <w:rsid w:val="00CB1D6E"/>
    <w:rsid w:val="00CB227B"/>
    <w:rsid w:val="00CB22BA"/>
    <w:rsid w:val="00CB27EA"/>
    <w:rsid w:val="00CB298D"/>
    <w:rsid w:val="00CB2B85"/>
    <w:rsid w:val="00CB30CE"/>
    <w:rsid w:val="00CB3A23"/>
    <w:rsid w:val="00CB3D24"/>
    <w:rsid w:val="00CB403B"/>
    <w:rsid w:val="00CB40CD"/>
    <w:rsid w:val="00CB4313"/>
    <w:rsid w:val="00CB4410"/>
    <w:rsid w:val="00CB463F"/>
    <w:rsid w:val="00CB47B4"/>
    <w:rsid w:val="00CB4825"/>
    <w:rsid w:val="00CB4988"/>
    <w:rsid w:val="00CB4E47"/>
    <w:rsid w:val="00CB4ECD"/>
    <w:rsid w:val="00CB5021"/>
    <w:rsid w:val="00CB5123"/>
    <w:rsid w:val="00CB57A1"/>
    <w:rsid w:val="00CB5B77"/>
    <w:rsid w:val="00CB5E22"/>
    <w:rsid w:val="00CB5E36"/>
    <w:rsid w:val="00CB5F61"/>
    <w:rsid w:val="00CB61E1"/>
    <w:rsid w:val="00CB6276"/>
    <w:rsid w:val="00CB6316"/>
    <w:rsid w:val="00CB65DA"/>
    <w:rsid w:val="00CB65EA"/>
    <w:rsid w:val="00CB6ADF"/>
    <w:rsid w:val="00CB6D77"/>
    <w:rsid w:val="00CB6DEF"/>
    <w:rsid w:val="00CB78B6"/>
    <w:rsid w:val="00CB7C45"/>
    <w:rsid w:val="00CB7EA1"/>
    <w:rsid w:val="00CB7EB6"/>
    <w:rsid w:val="00CB7F45"/>
    <w:rsid w:val="00CB7FA3"/>
    <w:rsid w:val="00CC01CB"/>
    <w:rsid w:val="00CC032F"/>
    <w:rsid w:val="00CC04C1"/>
    <w:rsid w:val="00CC0A5F"/>
    <w:rsid w:val="00CC0E2D"/>
    <w:rsid w:val="00CC106D"/>
    <w:rsid w:val="00CC1340"/>
    <w:rsid w:val="00CC14CB"/>
    <w:rsid w:val="00CC19B6"/>
    <w:rsid w:val="00CC1BA5"/>
    <w:rsid w:val="00CC1C58"/>
    <w:rsid w:val="00CC1E10"/>
    <w:rsid w:val="00CC203B"/>
    <w:rsid w:val="00CC21B3"/>
    <w:rsid w:val="00CC2369"/>
    <w:rsid w:val="00CC241E"/>
    <w:rsid w:val="00CC292B"/>
    <w:rsid w:val="00CC2A50"/>
    <w:rsid w:val="00CC2B7F"/>
    <w:rsid w:val="00CC2BB8"/>
    <w:rsid w:val="00CC2D46"/>
    <w:rsid w:val="00CC2D6D"/>
    <w:rsid w:val="00CC2DEF"/>
    <w:rsid w:val="00CC34F0"/>
    <w:rsid w:val="00CC35DB"/>
    <w:rsid w:val="00CC3D43"/>
    <w:rsid w:val="00CC494E"/>
    <w:rsid w:val="00CC4C97"/>
    <w:rsid w:val="00CC4D00"/>
    <w:rsid w:val="00CC5290"/>
    <w:rsid w:val="00CC5C7B"/>
    <w:rsid w:val="00CC5CEE"/>
    <w:rsid w:val="00CC68C5"/>
    <w:rsid w:val="00CC69A5"/>
    <w:rsid w:val="00CC69AE"/>
    <w:rsid w:val="00CC6E2B"/>
    <w:rsid w:val="00CC7162"/>
    <w:rsid w:val="00CC73A3"/>
    <w:rsid w:val="00CC751F"/>
    <w:rsid w:val="00CC7605"/>
    <w:rsid w:val="00CC7791"/>
    <w:rsid w:val="00CC7DC3"/>
    <w:rsid w:val="00CD00A9"/>
    <w:rsid w:val="00CD0B6B"/>
    <w:rsid w:val="00CD0E23"/>
    <w:rsid w:val="00CD0E7A"/>
    <w:rsid w:val="00CD0F80"/>
    <w:rsid w:val="00CD139B"/>
    <w:rsid w:val="00CD162D"/>
    <w:rsid w:val="00CD1699"/>
    <w:rsid w:val="00CD171C"/>
    <w:rsid w:val="00CD18B8"/>
    <w:rsid w:val="00CD1985"/>
    <w:rsid w:val="00CD1C9B"/>
    <w:rsid w:val="00CD1E99"/>
    <w:rsid w:val="00CD1EDF"/>
    <w:rsid w:val="00CD1FA8"/>
    <w:rsid w:val="00CD224E"/>
    <w:rsid w:val="00CD22E5"/>
    <w:rsid w:val="00CD2710"/>
    <w:rsid w:val="00CD28EE"/>
    <w:rsid w:val="00CD2A0D"/>
    <w:rsid w:val="00CD3185"/>
    <w:rsid w:val="00CD319F"/>
    <w:rsid w:val="00CD33A4"/>
    <w:rsid w:val="00CD3C28"/>
    <w:rsid w:val="00CD3D51"/>
    <w:rsid w:val="00CD3F15"/>
    <w:rsid w:val="00CD409B"/>
    <w:rsid w:val="00CD4125"/>
    <w:rsid w:val="00CD4329"/>
    <w:rsid w:val="00CD43EC"/>
    <w:rsid w:val="00CD4529"/>
    <w:rsid w:val="00CD4CCE"/>
    <w:rsid w:val="00CD4DFC"/>
    <w:rsid w:val="00CD4F66"/>
    <w:rsid w:val="00CD5061"/>
    <w:rsid w:val="00CD5086"/>
    <w:rsid w:val="00CD5116"/>
    <w:rsid w:val="00CD52BD"/>
    <w:rsid w:val="00CD5349"/>
    <w:rsid w:val="00CD5429"/>
    <w:rsid w:val="00CD5A0B"/>
    <w:rsid w:val="00CD5D35"/>
    <w:rsid w:val="00CD5D65"/>
    <w:rsid w:val="00CD60E1"/>
    <w:rsid w:val="00CD64D4"/>
    <w:rsid w:val="00CD6B0C"/>
    <w:rsid w:val="00CD6F0D"/>
    <w:rsid w:val="00CD77DD"/>
    <w:rsid w:val="00CD781F"/>
    <w:rsid w:val="00CD7980"/>
    <w:rsid w:val="00CD798F"/>
    <w:rsid w:val="00CD7B4B"/>
    <w:rsid w:val="00CD7F3D"/>
    <w:rsid w:val="00CE00B0"/>
    <w:rsid w:val="00CE0112"/>
    <w:rsid w:val="00CE073B"/>
    <w:rsid w:val="00CE0B3E"/>
    <w:rsid w:val="00CE0B6B"/>
    <w:rsid w:val="00CE11BC"/>
    <w:rsid w:val="00CE130A"/>
    <w:rsid w:val="00CE131E"/>
    <w:rsid w:val="00CE1765"/>
    <w:rsid w:val="00CE1AB0"/>
    <w:rsid w:val="00CE2771"/>
    <w:rsid w:val="00CE2915"/>
    <w:rsid w:val="00CE2C84"/>
    <w:rsid w:val="00CE2EBE"/>
    <w:rsid w:val="00CE2F66"/>
    <w:rsid w:val="00CE30F5"/>
    <w:rsid w:val="00CE353C"/>
    <w:rsid w:val="00CE381B"/>
    <w:rsid w:val="00CE3B75"/>
    <w:rsid w:val="00CE4114"/>
    <w:rsid w:val="00CE4382"/>
    <w:rsid w:val="00CE47E3"/>
    <w:rsid w:val="00CE499F"/>
    <w:rsid w:val="00CE4AF2"/>
    <w:rsid w:val="00CE4FF6"/>
    <w:rsid w:val="00CE54EB"/>
    <w:rsid w:val="00CE56C4"/>
    <w:rsid w:val="00CE56E9"/>
    <w:rsid w:val="00CE5F4F"/>
    <w:rsid w:val="00CE6155"/>
    <w:rsid w:val="00CE6249"/>
    <w:rsid w:val="00CE67DE"/>
    <w:rsid w:val="00CE6B46"/>
    <w:rsid w:val="00CE6BE3"/>
    <w:rsid w:val="00CE6FC3"/>
    <w:rsid w:val="00CE7191"/>
    <w:rsid w:val="00CE7360"/>
    <w:rsid w:val="00CE743C"/>
    <w:rsid w:val="00CE745D"/>
    <w:rsid w:val="00CE764E"/>
    <w:rsid w:val="00CE7780"/>
    <w:rsid w:val="00CE7B13"/>
    <w:rsid w:val="00CF051C"/>
    <w:rsid w:val="00CF06E5"/>
    <w:rsid w:val="00CF0A02"/>
    <w:rsid w:val="00CF0BF3"/>
    <w:rsid w:val="00CF0D5F"/>
    <w:rsid w:val="00CF0D62"/>
    <w:rsid w:val="00CF0E4D"/>
    <w:rsid w:val="00CF0F8B"/>
    <w:rsid w:val="00CF109F"/>
    <w:rsid w:val="00CF112F"/>
    <w:rsid w:val="00CF135A"/>
    <w:rsid w:val="00CF241B"/>
    <w:rsid w:val="00CF2699"/>
    <w:rsid w:val="00CF26A5"/>
    <w:rsid w:val="00CF26A8"/>
    <w:rsid w:val="00CF2C82"/>
    <w:rsid w:val="00CF2E1B"/>
    <w:rsid w:val="00CF308C"/>
    <w:rsid w:val="00CF324D"/>
    <w:rsid w:val="00CF32F6"/>
    <w:rsid w:val="00CF460F"/>
    <w:rsid w:val="00CF4725"/>
    <w:rsid w:val="00CF47DC"/>
    <w:rsid w:val="00CF545D"/>
    <w:rsid w:val="00CF5546"/>
    <w:rsid w:val="00CF5836"/>
    <w:rsid w:val="00CF5AA8"/>
    <w:rsid w:val="00CF5FA7"/>
    <w:rsid w:val="00CF63B0"/>
    <w:rsid w:val="00CF6427"/>
    <w:rsid w:val="00CF649E"/>
    <w:rsid w:val="00CF68E1"/>
    <w:rsid w:val="00CF6B62"/>
    <w:rsid w:val="00CF6EC2"/>
    <w:rsid w:val="00CF70E8"/>
    <w:rsid w:val="00D003A0"/>
    <w:rsid w:val="00D00435"/>
    <w:rsid w:val="00D005CC"/>
    <w:rsid w:val="00D009DB"/>
    <w:rsid w:val="00D00F38"/>
    <w:rsid w:val="00D014E7"/>
    <w:rsid w:val="00D01D2C"/>
    <w:rsid w:val="00D01E59"/>
    <w:rsid w:val="00D01E80"/>
    <w:rsid w:val="00D027B4"/>
    <w:rsid w:val="00D02DA6"/>
    <w:rsid w:val="00D02DE9"/>
    <w:rsid w:val="00D0308A"/>
    <w:rsid w:val="00D03090"/>
    <w:rsid w:val="00D03151"/>
    <w:rsid w:val="00D031C4"/>
    <w:rsid w:val="00D031DC"/>
    <w:rsid w:val="00D03466"/>
    <w:rsid w:val="00D03911"/>
    <w:rsid w:val="00D03A30"/>
    <w:rsid w:val="00D03B1E"/>
    <w:rsid w:val="00D03E92"/>
    <w:rsid w:val="00D03FC5"/>
    <w:rsid w:val="00D047E8"/>
    <w:rsid w:val="00D04E65"/>
    <w:rsid w:val="00D05849"/>
    <w:rsid w:val="00D05916"/>
    <w:rsid w:val="00D05F49"/>
    <w:rsid w:val="00D06132"/>
    <w:rsid w:val="00D063F1"/>
    <w:rsid w:val="00D0649A"/>
    <w:rsid w:val="00D06E3D"/>
    <w:rsid w:val="00D07497"/>
    <w:rsid w:val="00D07AC7"/>
    <w:rsid w:val="00D07C0E"/>
    <w:rsid w:val="00D07D12"/>
    <w:rsid w:val="00D07D37"/>
    <w:rsid w:val="00D07EE3"/>
    <w:rsid w:val="00D10226"/>
    <w:rsid w:val="00D10568"/>
    <w:rsid w:val="00D108AF"/>
    <w:rsid w:val="00D10BEA"/>
    <w:rsid w:val="00D10C5A"/>
    <w:rsid w:val="00D112A6"/>
    <w:rsid w:val="00D11752"/>
    <w:rsid w:val="00D124A2"/>
    <w:rsid w:val="00D124C4"/>
    <w:rsid w:val="00D131A8"/>
    <w:rsid w:val="00D13268"/>
    <w:rsid w:val="00D1332A"/>
    <w:rsid w:val="00D1367F"/>
    <w:rsid w:val="00D13AAA"/>
    <w:rsid w:val="00D14006"/>
    <w:rsid w:val="00D14555"/>
    <w:rsid w:val="00D1472D"/>
    <w:rsid w:val="00D1553D"/>
    <w:rsid w:val="00D16145"/>
    <w:rsid w:val="00D16237"/>
    <w:rsid w:val="00D16AB8"/>
    <w:rsid w:val="00D16FAB"/>
    <w:rsid w:val="00D174DF"/>
    <w:rsid w:val="00D17F0A"/>
    <w:rsid w:val="00D20296"/>
    <w:rsid w:val="00D2029F"/>
    <w:rsid w:val="00D2036C"/>
    <w:rsid w:val="00D20371"/>
    <w:rsid w:val="00D20A88"/>
    <w:rsid w:val="00D20C95"/>
    <w:rsid w:val="00D20EC5"/>
    <w:rsid w:val="00D21612"/>
    <w:rsid w:val="00D21EBB"/>
    <w:rsid w:val="00D221F4"/>
    <w:rsid w:val="00D223B6"/>
    <w:rsid w:val="00D227BE"/>
    <w:rsid w:val="00D229BF"/>
    <w:rsid w:val="00D23065"/>
    <w:rsid w:val="00D23135"/>
    <w:rsid w:val="00D2329F"/>
    <w:rsid w:val="00D2375B"/>
    <w:rsid w:val="00D23802"/>
    <w:rsid w:val="00D23A1B"/>
    <w:rsid w:val="00D241EA"/>
    <w:rsid w:val="00D242CD"/>
    <w:rsid w:val="00D242F8"/>
    <w:rsid w:val="00D24C86"/>
    <w:rsid w:val="00D2551D"/>
    <w:rsid w:val="00D25877"/>
    <w:rsid w:val="00D25B7E"/>
    <w:rsid w:val="00D25EB7"/>
    <w:rsid w:val="00D26780"/>
    <w:rsid w:val="00D268B9"/>
    <w:rsid w:val="00D26E54"/>
    <w:rsid w:val="00D27049"/>
    <w:rsid w:val="00D270DF"/>
    <w:rsid w:val="00D27142"/>
    <w:rsid w:val="00D27221"/>
    <w:rsid w:val="00D278AB"/>
    <w:rsid w:val="00D3049D"/>
    <w:rsid w:val="00D30D96"/>
    <w:rsid w:val="00D30FA1"/>
    <w:rsid w:val="00D30FC0"/>
    <w:rsid w:val="00D31C37"/>
    <w:rsid w:val="00D31DBC"/>
    <w:rsid w:val="00D321D8"/>
    <w:rsid w:val="00D321ED"/>
    <w:rsid w:val="00D32639"/>
    <w:rsid w:val="00D32D18"/>
    <w:rsid w:val="00D32F74"/>
    <w:rsid w:val="00D33736"/>
    <w:rsid w:val="00D337DD"/>
    <w:rsid w:val="00D339FF"/>
    <w:rsid w:val="00D33B28"/>
    <w:rsid w:val="00D33F85"/>
    <w:rsid w:val="00D3415A"/>
    <w:rsid w:val="00D3475E"/>
    <w:rsid w:val="00D34BF4"/>
    <w:rsid w:val="00D34C60"/>
    <w:rsid w:val="00D354DF"/>
    <w:rsid w:val="00D35833"/>
    <w:rsid w:val="00D358E7"/>
    <w:rsid w:val="00D35E6A"/>
    <w:rsid w:val="00D367A8"/>
    <w:rsid w:val="00D36981"/>
    <w:rsid w:val="00D36B17"/>
    <w:rsid w:val="00D36FE3"/>
    <w:rsid w:val="00D37380"/>
    <w:rsid w:val="00D37563"/>
    <w:rsid w:val="00D37E4A"/>
    <w:rsid w:val="00D40104"/>
    <w:rsid w:val="00D401EB"/>
    <w:rsid w:val="00D40201"/>
    <w:rsid w:val="00D40910"/>
    <w:rsid w:val="00D41B4E"/>
    <w:rsid w:val="00D4224A"/>
    <w:rsid w:val="00D4231B"/>
    <w:rsid w:val="00D4253D"/>
    <w:rsid w:val="00D42BC2"/>
    <w:rsid w:val="00D42E96"/>
    <w:rsid w:val="00D42FAA"/>
    <w:rsid w:val="00D437E7"/>
    <w:rsid w:val="00D43A59"/>
    <w:rsid w:val="00D43FD5"/>
    <w:rsid w:val="00D44508"/>
    <w:rsid w:val="00D4462A"/>
    <w:rsid w:val="00D44793"/>
    <w:rsid w:val="00D448C6"/>
    <w:rsid w:val="00D44915"/>
    <w:rsid w:val="00D44ACB"/>
    <w:rsid w:val="00D44C21"/>
    <w:rsid w:val="00D44C92"/>
    <w:rsid w:val="00D44DB2"/>
    <w:rsid w:val="00D44E4B"/>
    <w:rsid w:val="00D456BF"/>
    <w:rsid w:val="00D4597C"/>
    <w:rsid w:val="00D45A4E"/>
    <w:rsid w:val="00D45A73"/>
    <w:rsid w:val="00D45A8B"/>
    <w:rsid w:val="00D467B8"/>
    <w:rsid w:val="00D4684B"/>
    <w:rsid w:val="00D4693E"/>
    <w:rsid w:val="00D46C45"/>
    <w:rsid w:val="00D470EA"/>
    <w:rsid w:val="00D47573"/>
    <w:rsid w:val="00D475FD"/>
    <w:rsid w:val="00D477C9"/>
    <w:rsid w:val="00D478BA"/>
    <w:rsid w:val="00D478CE"/>
    <w:rsid w:val="00D47D8E"/>
    <w:rsid w:val="00D47EA2"/>
    <w:rsid w:val="00D50302"/>
    <w:rsid w:val="00D503D4"/>
    <w:rsid w:val="00D504E8"/>
    <w:rsid w:val="00D50745"/>
    <w:rsid w:val="00D50978"/>
    <w:rsid w:val="00D509B8"/>
    <w:rsid w:val="00D50CB3"/>
    <w:rsid w:val="00D51C7C"/>
    <w:rsid w:val="00D51F34"/>
    <w:rsid w:val="00D52114"/>
    <w:rsid w:val="00D52318"/>
    <w:rsid w:val="00D52341"/>
    <w:rsid w:val="00D52427"/>
    <w:rsid w:val="00D52835"/>
    <w:rsid w:val="00D528AA"/>
    <w:rsid w:val="00D52B55"/>
    <w:rsid w:val="00D52D7A"/>
    <w:rsid w:val="00D538CE"/>
    <w:rsid w:val="00D53CD1"/>
    <w:rsid w:val="00D53D4C"/>
    <w:rsid w:val="00D53E21"/>
    <w:rsid w:val="00D54577"/>
    <w:rsid w:val="00D54AA1"/>
    <w:rsid w:val="00D54B30"/>
    <w:rsid w:val="00D54CE1"/>
    <w:rsid w:val="00D54FF9"/>
    <w:rsid w:val="00D5522C"/>
    <w:rsid w:val="00D55691"/>
    <w:rsid w:val="00D55A1C"/>
    <w:rsid w:val="00D55BEE"/>
    <w:rsid w:val="00D55C27"/>
    <w:rsid w:val="00D55E9A"/>
    <w:rsid w:val="00D55F4E"/>
    <w:rsid w:val="00D563C9"/>
    <w:rsid w:val="00D568ED"/>
    <w:rsid w:val="00D56B5F"/>
    <w:rsid w:val="00D56D46"/>
    <w:rsid w:val="00D56E63"/>
    <w:rsid w:val="00D571D6"/>
    <w:rsid w:val="00D573D2"/>
    <w:rsid w:val="00D57570"/>
    <w:rsid w:val="00D577AF"/>
    <w:rsid w:val="00D5784C"/>
    <w:rsid w:val="00D57D91"/>
    <w:rsid w:val="00D57E52"/>
    <w:rsid w:val="00D604E6"/>
    <w:rsid w:val="00D60A1F"/>
    <w:rsid w:val="00D60FEE"/>
    <w:rsid w:val="00D61144"/>
    <w:rsid w:val="00D61302"/>
    <w:rsid w:val="00D615E4"/>
    <w:rsid w:val="00D61929"/>
    <w:rsid w:val="00D61A43"/>
    <w:rsid w:val="00D61E49"/>
    <w:rsid w:val="00D62019"/>
    <w:rsid w:val="00D6230C"/>
    <w:rsid w:val="00D62F5B"/>
    <w:rsid w:val="00D6304F"/>
    <w:rsid w:val="00D63071"/>
    <w:rsid w:val="00D6338D"/>
    <w:rsid w:val="00D63ABA"/>
    <w:rsid w:val="00D63F5C"/>
    <w:rsid w:val="00D64112"/>
    <w:rsid w:val="00D6427D"/>
    <w:rsid w:val="00D64B1B"/>
    <w:rsid w:val="00D64C15"/>
    <w:rsid w:val="00D64C87"/>
    <w:rsid w:val="00D65152"/>
    <w:rsid w:val="00D65968"/>
    <w:rsid w:val="00D65C3D"/>
    <w:rsid w:val="00D65D58"/>
    <w:rsid w:val="00D65E5B"/>
    <w:rsid w:val="00D66327"/>
    <w:rsid w:val="00D666A1"/>
    <w:rsid w:val="00D66917"/>
    <w:rsid w:val="00D66920"/>
    <w:rsid w:val="00D66D0D"/>
    <w:rsid w:val="00D66FB4"/>
    <w:rsid w:val="00D6703A"/>
    <w:rsid w:val="00D670B0"/>
    <w:rsid w:val="00D6738F"/>
    <w:rsid w:val="00D67F12"/>
    <w:rsid w:val="00D701D3"/>
    <w:rsid w:val="00D704C3"/>
    <w:rsid w:val="00D71651"/>
    <w:rsid w:val="00D71916"/>
    <w:rsid w:val="00D71A33"/>
    <w:rsid w:val="00D71DAA"/>
    <w:rsid w:val="00D71E8B"/>
    <w:rsid w:val="00D71F22"/>
    <w:rsid w:val="00D71F39"/>
    <w:rsid w:val="00D7279B"/>
    <w:rsid w:val="00D7285B"/>
    <w:rsid w:val="00D72BD5"/>
    <w:rsid w:val="00D72CBE"/>
    <w:rsid w:val="00D72F0E"/>
    <w:rsid w:val="00D731CD"/>
    <w:rsid w:val="00D732B9"/>
    <w:rsid w:val="00D7339E"/>
    <w:rsid w:val="00D73643"/>
    <w:rsid w:val="00D737AA"/>
    <w:rsid w:val="00D73ABB"/>
    <w:rsid w:val="00D73B98"/>
    <w:rsid w:val="00D74149"/>
    <w:rsid w:val="00D74239"/>
    <w:rsid w:val="00D74340"/>
    <w:rsid w:val="00D74351"/>
    <w:rsid w:val="00D744D0"/>
    <w:rsid w:val="00D745DE"/>
    <w:rsid w:val="00D74C4E"/>
    <w:rsid w:val="00D74E5C"/>
    <w:rsid w:val="00D74F23"/>
    <w:rsid w:val="00D74F81"/>
    <w:rsid w:val="00D75187"/>
    <w:rsid w:val="00D751F2"/>
    <w:rsid w:val="00D7521B"/>
    <w:rsid w:val="00D75306"/>
    <w:rsid w:val="00D75566"/>
    <w:rsid w:val="00D758CE"/>
    <w:rsid w:val="00D75A83"/>
    <w:rsid w:val="00D75B83"/>
    <w:rsid w:val="00D75CE6"/>
    <w:rsid w:val="00D75DBF"/>
    <w:rsid w:val="00D7636D"/>
    <w:rsid w:val="00D765D7"/>
    <w:rsid w:val="00D768F4"/>
    <w:rsid w:val="00D769FC"/>
    <w:rsid w:val="00D76F91"/>
    <w:rsid w:val="00D772F8"/>
    <w:rsid w:val="00D7743B"/>
    <w:rsid w:val="00D774ED"/>
    <w:rsid w:val="00D77845"/>
    <w:rsid w:val="00D77A2A"/>
    <w:rsid w:val="00D77ADC"/>
    <w:rsid w:val="00D77C46"/>
    <w:rsid w:val="00D77C81"/>
    <w:rsid w:val="00D77E6C"/>
    <w:rsid w:val="00D80019"/>
    <w:rsid w:val="00D8028F"/>
    <w:rsid w:val="00D80F01"/>
    <w:rsid w:val="00D81340"/>
    <w:rsid w:val="00D81EFF"/>
    <w:rsid w:val="00D82198"/>
    <w:rsid w:val="00D82536"/>
    <w:rsid w:val="00D82899"/>
    <w:rsid w:val="00D837C1"/>
    <w:rsid w:val="00D83AA5"/>
    <w:rsid w:val="00D83D4D"/>
    <w:rsid w:val="00D840FA"/>
    <w:rsid w:val="00D847CF"/>
    <w:rsid w:val="00D84867"/>
    <w:rsid w:val="00D84901"/>
    <w:rsid w:val="00D84C86"/>
    <w:rsid w:val="00D84DA9"/>
    <w:rsid w:val="00D8504E"/>
    <w:rsid w:val="00D850D6"/>
    <w:rsid w:val="00D8513A"/>
    <w:rsid w:val="00D852C1"/>
    <w:rsid w:val="00D852C9"/>
    <w:rsid w:val="00D853BD"/>
    <w:rsid w:val="00D8592F"/>
    <w:rsid w:val="00D85ACF"/>
    <w:rsid w:val="00D86559"/>
    <w:rsid w:val="00D866B3"/>
    <w:rsid w:val="00D87A62"/>
    <w:rsid w:val="00D87B10"/>
    <w:rsid w:val="00D87BE3"/>
    <w:rsid w:val="00D87D43"/>
    <w:rsid w:val="00D87DC5"/>
    <w:rsid w:val="00D90071"/>
    <w:rsid w:val="00D90FC2"/>
    <w:rsid w:val="00D91035"/>
    <w:rsid w:val="00D910A6"/>
    <w:rsid w:val="00D91296"/>
    <w:rsid w:val="00D913E6"/>
    <w:rsid w:val="00D91717"/>
    <w:rsid w:val="00D91DC3"/>
    <w:rsid w:val="00D92001"/>
    <w:rsid w:val="00D9219F"/>
    <w:rsid w:val="00D922AE"/>
    <w:rsid w:val="00D92A40"/>
    <w:rsid w:val="00D92EE9"/>
    <w:rsid w:val="00D92FDE"/>
    <w:rsid w:val="00D93710"/>
    <w:rsid w:val="00D93745"/>
    <w:rsid w:val="00D93979"/>
    <w:rsid w:val="00D93C45"/>
    <w:rsid w:val="00D93CA8"/>
    <w:rsid w:val="00D945C2"/>
    <w:rsid w:val="00D947CB"/>
    <w:rsid w:val="00D948FE"/>
    <w:rsid w:val="00D94900"/>
    <w:rsid w:val="00D94A3F"/>
    <w:rsid w:val="00D94AB6"/>
    <w:rsid w:val="00D94CB7"/>
    <w:rsid w:val="00D94D64"/>
    <w:rsid w:val="00D94EF1"/>
    <w:rsid w:val="00D94EF4"/>
    <w:rsid w:val="00D94FB6"/>
    <w:rsid w:val="00D955C6"/>
    <w:rsid w:val="00D956DB"/>
    <w:rsid w:val="00D956E8"/>
    <w:rsid w:val="00D9573D"/>
    <w:rsid w:val="00D9589E"/>
    <w:rsid w:val="00D9609F"/>
    <w:rsid w:val="00D962C2"/>
    <w:rsid w:val="00D96573"/>
    <w:rsid w:val="00D96746"/>
    <w:rsid w:val="00D9694B"/>
    <w:rsid w:val="00D96D23"/>
    <w:rsid w:val="00D96DAA"/>
    <w:rsid w:val="00D96E18"/>
    <w:rsid w:val="00D97E3B"/>
    <w:rsid w:val="00DA0AF3"/>
    <w:rsid w:val="00DA0D08"/>
    <w:rsid w:val="00DA0D6B"/>
    <w:rsid w:val="00DA1075"/>
    <w:rsid w:val="00DA10A2"/>
    <w:rsid w:val="00DA13DA"/>
    <w:rsid w:val="00DA1593"/>
    <w:rsid w:val="00DA19B7"/>
    <w:rsid w:val="00DA1BF8"/>
    <w:rsid w:val="00DA204E"/>
    <w:rsid w:val="00DA2B0D"/>
    <w:rsid w:val="00DA2B49"/>
    <w:rsid w:val="00DA2FB0"/>
    <w:rsid w:val="00DA3020"/>
    <w:rsid w:val="00DA3145"/>
    <w:rsid w:val="00DA33A6"/>
    <w:rsid w:val="00DA34B9"/>
    <w:rsid w:val="00DA37F7"/>
    <w:rsid w:val="00DA3989"/>
    <w:rsid w:val="00DA3D4B"/>
    <w:rsid w:val="00DA3F2D"/>
    <w:rsid w:val="00DA40ED"/>
    <w:rsid w:val="00DA4248"/>
    <w:rsid w:val="00DA496D"/>
    <w:rsid w:val="00DA4BF3"/>
    <w:rsid w:val="00DA4C2E"/>
    <w:rsid w:val="00DA51EA"/>
    <w:rsid w:val="00DA535B"/>
    <w:rsid w:val="00DA58E2"/>
    <w:rsid w:val="00DA6E11"/>
    <w:rsid w:val="00DA73AE"/>
    <w:rsid w:val="00DA781B"/>
    <w:rsid w:val="00DA78AE"/>
    <w:rsid w:val="00DA7EA2"/>
    <w:rsid w:val="00DB038F"/>
    <w:rsid w:val="00DB05CE"/>
    <w:rsid w:val="00DB0D14"/>
    <w:rsid w:val="00DB1221"/>
    <w:rsid w:val="00DB172A"/>
    <w:rsid w:val="00DB1A81"/>
    <w:rsid w:val="00DB1AB7"/>
    <w:rsid w:val="00DB1AD4"/>
    <w:rsid w:val="00DB1AE7"/>
    <w:rsid w:val="00DB1B34"/>
    <w:rsid w:val="00DB1CD6"/>
    <w:rsid w:val="00DB1D3D"/>
    <w:rsid w:val="00DB1F98"/>
    <w:rsid w:val="00DB238F"/>
    <w:rsid w:val="00DB335E"/>
    <w:rsid w:val="00DB36F3"/>
    <w:rsid w:val="00DB371A"/>
    <w:rsid w:val="00DB3A38"/>
    <w:rsid w:val="00DB3FAE"/>
    <w:rsid w:val="00DB415C"/>
    <w:rsid w:val="00DB42E8"/>
    <w:rsid w:val="00DB4625"/>
    <w:rsid w:val="00DB4788"/>
    <w:rsid w:val="00DB5743"/>
    <w:rsid w:val="00DB5890"/>
    <w:rsid w:val="00DB5896"/>
    <w:rsid w:val="00DB5975"/>
    <w:rsid w:val="00DB5ECD"/>
    <w:rsid w:val="00DB5FA0"/>
    <w:rsid w:val="00DB6032"/>
    <w:rsid w:val="00DB6A7D"/>
    <w:rsid w:val="00DB6D2B"/>
    <w:rsid w:val="00DB6D35"/>
    <w:rsid w:val="00DB719C"/>
    <w:rsid w:val="00DB721E"/>
    <w:rsid w:val="00DB72F5"/>
    <w:rsid w:val="00DB74FB"/>
    <w:rsid w:val="00DB75E3"/>
    <w:rsid w:val="00DB76F6"/>
    <w:rsid w:val="00DB79D1"/>
    <w:rsid w:val="00DB79E0"/>
    <w:rsid w:val="00DB7E92"/>
    <w:rsid w:val="00DC0303"/>
    <w:rsid w:val="00DC0331"/>
    <w:rsid w:val="00DC04F2"/>
    <w:rsid w:val="00DC0502"/>
    <w:rsid w:val="00DC0964"/>
    <w:rsid w:val="00DC0994"/>
    <w:rsid w:val="00DC0BFD"/>
    <w:rsid w:val="00DC0E1B"/>
    <w:rsid w:val="00DC11C1"/>
    <w:rsid w:val="00DC162A"/>
    <w:rsid w:val="00DC181D"/>
    <w:rsid w:val="00DC18FA"/>
    <w:rsid w:val="00DC1AC0"/>
    <w:rsid w:val="00DC1C7A"/>
    <w:rsid w:val="00DC20F7"/>
    <w:rsid w:val="00DC2494"/>
    <w:rsid w:val="00DC268B"/>
    <w:rsid w:val="00DC2AB5"/>
    <w:rsid w:val="00DC2C7A"/>
    <w:rsid w:val="00DC2E5D"/>
    <w:rsid w:val="00DC39B3"/>
    <w:rsid w:val="00DC3A6A"/>
    <w:rsid w:val="00DC3EE2"/>
    <w:rsid w:val="00DC3F39"/>
    <w:rsid w:val="00DC4284"/>
    <w:rsid w:val="00DC44AB"/>
    <w:rsid w:val="00DC4755"/>
    <w:rsid w:val="00DC49BD"/>
    <w:rsid w:val="00DC5886"/>
    <w:rsid w:val="00DC5BD5"/>
    <w:rsid w:val="00DC5FA3"/>
    <w:rsid w:val="00DC60C5"/>
    <w:rsid w:val="00DC6249"/>
    <w:rsid w:val="00DC6463"/>
    <w:rsid w:val="00DC68B0"/>
    <w:rsid w:val="00DC68B7"/>
    <w:rsid w:val="00DC6E0E"/>
    <w:rsid w:val="00DC74E7"/>
    <w:rsid w:val="00DC78B7"/>
    <w:rsid w:val="00DC7BA2"/>
    <w:rsid w:val="00DC7FB1"/>
    <w:rsid w:val="00DC7FD8"/>
    <w:rsid w:val="00DD097F"/>
    <w:rsid w:val="00DD0C1E"/>
    <w:rsid w:val="00DD13BC"/>
    <w:rsid w:val="00DD17F2"/>
    <w:rsid w:val="00DD1DEF"/>
    <w:rsid w:val="00DD2095"/>
    <w:rsid w:val="00DD21EC"/>
    <w:rsid w:val="00DD29BA"/>
    <w:rsid w:val="00DD2BD9"/>
    <w:rsid w:val="00DD2C8C"/>
    <w:rsid w:val="00DD3700"/>
    <w:rsid w:val="00DD3F84"/>
    <w:rsid w:val="00DD4026"/>
    <w:rsid w:val="00DD4477"/>
    <w:rsid w:val="00DD463D"/>
    <w:rsid w:val="00DD47FC"/>
    <w:rsid w:val="00DD4834"/>
    <w:rsid w:val="00DD5061"/>
    <w:rsid w:val="00DD534B"/>
    <w:rsid w:val="00DD5BCD"/>
    <w:rsid w:val="00DD5F6D"/>
    <w:rsid w:val="00DD6500"/>
    <w:rsid w:val="00DD655B"/>
    <w:rsid w:val="00DD66B3"/>
    <w:rsid w:val="00DD6A56"/>
    <w:rsid w:val="00DD6A5E"/>
    <w:rsid w:val="00DD6DDF"/>
    <w:rsid w:val="00DD7009"/>
    <w:rsid w:val="00DD732C"/>
    <w:rsid w:val="00DD7395"/>
    <w:rsid w:val="00DD7476"/>
    <w:rsid w:val="00DD7DFD"/>
    <w:rsid w:val="00DE0180"/>
    <w:rsid w:val="00DE055E"/>
    <w:rsid w:val="00DE109C"/>
    <w:rsid w:val="00DE13AE"/>
    <w:rsid w:val="00DE19A9"/>
    <w:rsid w:val="00DE1D94"/>
    <w:rsid w:val="00DE213F"/>
    <w:rsid w:val="00DE248D"/>
    <w:rsid w:val="00DE25F1"/>
    <w:rsid w:val="00DE27AB"/>
    <w:rsid w:val="00DE28C0"/>
    <w:rsid w:val="00DE29BA"/>
    <w:rsid w:val="00DE2A92"/>
    <w:rsid w:val="00DE2CD0"/>
    <w:rsid w:val="00DE3AA9"/>
    <w:rsid w:val="00DE3AD7"/>
    <w:rsid w:val="00DE4060"/>
    <w:rsid w:val="00DE414A"/>
    <w:rsid w:val="00DE42D3"/>
    <w:rsid w:val="00DE4620"/>
    <w:rsid w:val="00DE4705"/>
    <w:rsid w:val="00DE4E22"/>
    <w:rsid w:val="00DE4F28"/>
    <w:rsid w:val="00DE5546"/>
    <w:rsid w:val="00DE5F94"/>
    <w:rsid w:val="00DE6298"/>
    <w:rsid w:val="00DE7105"/>
    <w:rsid w:val="00DE7AD6"/>
    <w:rsid w:val="00DE7D4D"/>
    <w:rsid w:val="00DF011B"/>
    <w:rsid w:val="00DF039C"/>
    <w:rsid w:val="00DF04BF"/>
    <w:rsid w:val="00DF04DD"/>
    <w:rsid w:val="00DF07CA"/>
    <w:rsid w:val="00DF0F67"/>
    <w:rsid w:val="00DF12BD"/>
    <w:rsid w:val="00DF1410"/>
    <w:rsid w:val="00DF1656"/>
    <w:rsid w:val="00DF16C5"/>
    <w:rsid w:val="00DF1950"/>
    <w:rsid w:val="00DF213F"/>
    <w:rsid w:val="00DF21F7"/>
    <w:rsid w:val="00DF29A9"/>
    <w:rsid w:val="00DF2D25"/>
    <w:rsid w:val="00DF2E33"/>
    <w:rsid w:val="00DF2F09"/>
    <w:rsid w:val="00DF312B"/>
    <w:rsid w:val="00DF36F0"/>
    <w:rsid w:val="00DF4440"/>
    <w:rsid w:val="00DF46E9"/>
    <w:rsid w:val="00DF49BA"/>
    <w:rsid w:val="00DF4EA8"/>
    <w:rsid w:val="00DF4EF4"/>
    <w:rsid w:val="00DF5058"/>
    <w:rsid w:val="00DF51F9"/>
    <w:rsid w:val="00DF52AD"/>
    <w:rsid w:val="00DF54B8"/>
    <w:rsid w:val="00DF5805"/>
    <w:rsid w:val="00DF58C4"/>
    <w:rsid w:val="00DF5EED"/>
    <w:rsid w:val="00DF63A2"/>
    <w:rsid w:val="00DF6C14"/>
    <w:rsid w:val="00DF6E9E"/>
    <w:rsid w:val="00DF704D"/>
    <w:rsid w:val="00DF706B"/>
    <w:rsid w:val="00DF737C"/>
    <w:rsid w:val="00DF76FA"/>
    <w:rsid w:val="00DF7CFA"/>
    <w:rsid w:val="00E004B4"/>
    <w:rsid w:val="00E00C69"/>
    <w:rsid w:val="00E00CA1"/>
    <w:rsid w:val="00E012AA"/>
    <w:rsid w:val="00E01557"/>
    <w:rsid w:val="00E01EC3"/>
    <w:rsid w:val="00E01F3A"/>
    <w:rsid w:val="00E028FE"/>
    <w:rsid w:val="00E02BC1"/>
    <w:rsid w:val="00E03039"/>
    <w:rsid w:val="00E0339B"/>
    <w:rsid w:val="00E037CC"/>
    <w:rsid w:val="00E03B46"/>
    <w:rsid w:val="00E04699"/>
    <w:rsid w:val="00E04B0C"/>
    <w:rsid w:val="00E04DF6"/>
    <w:rsid w:val="00E04E2B"/>
    <w:rsid w:val="00E0504B"/>
    <w:rsid w:val="00E0658D"/>
    <w:rsid w:val="00E06B3E"/>
    <w:rsid w:val="00E06B86"/>
    <w:rsid w:val="00E06CDA"/>
    <w:rsid w:val="00E06F5D"/>
    <w:rsid w:val="00E07257"/>
    <w:rsid w:val="00E0774B"/>
    <w:rsid w:val="00E079D1"/>
    <w:rsid w:val="00E07CD8"/>
    <w:rsid w:val="00E07DD9"/>
    <w:rsid w:val="00E103DA"/>
    <w:rsid w:val="00E104CF"/>
    <w:rsid w:val="00E1077D"/>
    <w:rsid w:val="00E10F70"/>
    <w:rsid w:val="00E10F96"/>
    <w:rsid w:val="00E11198"/>
    <w:rsid w:val="00E1177E"/>
    <w:rsid w:val="00E11A82"/>
    <w:rsid w:val="00E11E47"/>
    <w:rsid w:val="00E121DB"/>
    <w:rsid w:val="00E123A5"/>
    <w:rsid w:val="00E1245C"/>
    <w:rsid w:val="00E124DF"/>
    <w:rsid w:val="00E12632"/>
    <w:rsid w:val="00E12F02"/>
    <w:rsid w:val="00E13147"/>
    <w:rsid w:val="00E13425"/>
    <w:rsid w:val="00E13AF2"/>
    <w:rsid w:val="00E13D93"/>
    <w:rsid w:val="00E13FAE"/>
    <w:rsid w:val="00E140D2"/>
    <w:rsid w:val="00E1477D"/>
    <w:rsid w:val="00E149F4"/>
    <w:rsid w:val="00E14CE4"/>
    <w:rsid w:val="00E14D0A"/>
    <w:rsid w:val="00E15354"/>
    <w:rsid w:val="00E156A0"/>
    <w:rsid w:val="00E15C88"/>
    <w:rsid w:val="00E15CA6"/>
    <w:rsid w:val="00E16485"/>
    <w:rsid w:val="00E166B0"/>
    <w:rsid w:val="00E166EB"/>
    <w:rsid w:val="00E172A3"/>
    <w:rsid w:val="00E17389"/>
    <w:rsid w:val="00E1789D"/>
    <w:rsid w:val="00E178C8"/>
    <w:rsid w:val="00E17FF7"/>
    <w:rsid w:val="00E20BEF"/>
    <w:rsid w:val="00E20CC0"/>
    <w:rsid w:val="00E20E46"/>
    <w:rsid w:val="00E212A0"/>
    <w:rsid w:val="00E21B85"/>
    <w:rsid w:val="00E21C76"/>
    <w:rsid w:val="00E21D70"/>
    <w:rsid w:val="00E21D95"/>
    <w:rsid w:val="00E22678"/>
    <w:rsid w:val="00E226D4"/>
    <w:rsid w:val="00E22721"/>
    <w:rsid w:val="00E2293E"/>
    <w:rsid w:val="00E22B3E"/>
    <w:rsid w:val="00E22C53"/>
    <w:rsid w:val="00E2333D"/>
    <w:rsid w:val="00E2367C"/>
    <w:rsid w:val="00E2398F"/>
    <w:rsid w:val="00E23C80"/>
    <w:rsid w:val="00E23DF3"/>
    <w:rsid w:val="00E23F8E"/>
    <w:rsid w:val="00E2408A"/>
    <w:rsid w:val="00E246E1"/>
    <w:rsid w:val="00E24AD0"/>
    <w:rsid w:val="00E24F97"/>
    <w:rsid w:val="00E252E1"/>
    <w:rsid w:val="00E255A3"/>
    <w:rsid w:val="00E259CC"/>
    <w:rsid w:val="00E2618C"/>
    <w:rsid w:val="00E264AC"/>
    <w:rsid w:val="00E26592"/>
    <w:rsid w:val="00E26AEB"/>
    <w:rsid w:val="00E273F2"/>
    <w:rsid w:val="00E279CF"/>
    <w:rsid w:val="00E27EB4"/>
    <w:rsid w:val="00E27F61"/>
    <w:rsid w:val="00E30175"/>
    <w:rsid w:val="00E30707"/>
    <w:rsid w:val="00E3074A"/>
    <w:rsid w:val="00E308C2"/>
    <w:rsid w:val="00E30998"/>
    <w:rsid w:val="00E30AC0"/>
    <w:rsid w:val="00E31422"/>
    <w:rsid w:val="00E3183D"/>
    <w:rsid w:val="00E319B5"/>
    <w:rsid w:val="00E31C15"/>
    <w:rsid w:val="00E31D3B"/>
    <w:rsid w:val="00E320C5"/>
    <w:rsid w:val="00E325EF"/>
    <w:rsid w:val="00E3286E"/>
    <w:rsid w:val="00E32928"/>
    <w:rsid w:val="00E32A1F"/>
    <w:rsid w:val="00E32DF8"/>
    <w:rsid w:val="00E33402"/>
    <w:rsid w:val="00E33736"/>
    <w:rsid w:val="00E34930"/>
    <w:rsid w:val="00E34B82"/>
    <w:rsid w:val="00E34C8E"/>
    <w:rsid w:val="00E34CBF"/>
    <w:rsid w:val="00E34EC4"/>
    <w:rsid w:val="00E357D0"/>
    <w:rsid w:val="00E35843"/>
    <w:rsid w:val="00E35B01"/>
    <w:rsid w:val="00E35B90"/>
    <w:rsid w:val="00E35DE6"/>
    <w:rsid w:val="00E35F8E"/>
    <w:rsid w:val="00E365EE"/>
    <w:rsid w:val="00E36B54"/>
    <w:rsid w:val="00E36E44"/>
    <w:rsid w:val="00E374EA"/>
    <w:rsid w:val="00E40AF1"/>
    <w:rsid w:val="00E40C20"/>
    <w:rsid w:val="00E41814"/>
    <w:rsid w:val="00E419E1"/>
    <w:rsid w:val="00E41C84"/>
    <w:rsid w:val="00E41DB5"/>
    <w:rsid w:val="00E41FD5"/>
    <w:rsid w:val="00E42519"/>
    <w:rsid w:val="00E42523"/>
    <w:rsid w:val="00E42977"/>
    <w:rsid w:val="00E43042"/>
    <w:rsid w:val="00E43090"/>
    <w:rsid w:val="00E4364C"/>
    <w:rsid w:val="00E43842"/>
    <w:rsid w:val="00E44669"/>
    <w:rsid w:val="00E44A70"/>
    <w:rsid w:val="00E44BFC"/>
    <w:rsid w:val="00E44EF2"/>
    <w:rsid w:val="00E44F7D"/>
    <w:rsid w:val="00E45086"/>
    <w:rsid w:val="00E46985"/>
    <w:rsid w:val="00E46AF4"/>
    <w:rsid w:val="00E46F3A"/>
    <w:rsid w:val="00E4745D"/>
    <w:rsid w:val="00E47697"/>
    <w:rsid w:val="00E476D3"/>
    <w:rsid w:val="00E47742"/>
    <w:rsid w:val="00E4785B"/>
    <w:rsid w:val="00E47DB3"/>
    <w:rsid w:val="00E47E63"/>
    <w:rsid w:val="00E47EE9"/>
    <w:rsid w:val="00E502CB"/>
    <w:rsid w:val="00E50594"/>
    <w:rsid w:val="00E50A55"/>
    <w:rsid w:val="00E51768"/>
    <w:rsid w:val="00E517C5"/>
    <w:rsid w:val="00E51D6A"/>
    <w:rsid w:val="00E52321"/>
    <w:rsid w:val="00E529D0"/>
    <w:rsid w:val="00E52A50"/>
    <w:rsid w:val="00E52A95"/>
    <w:rsid w:val="00E532F4"/>
    <w:rsid w:val="00E53410"/>
    <w:rsid w:val="00E535D6"/>
    <w:rsid w:val="00E535D7"/>
    <w:rsid w:val="00E536DD"/>
    <w:rsid w:val="00E53B27"/>
    <w:rsid w:val="00E53EEB"/>
    <w:rsid w:val="00E54319"/>
    <w:rsid w:val="00E548BF"/>
    <w:rsid w:val="00E54A00"/>
    <w:rsid w:val="00E54A9D"/>
    <w:rsid w:val="00E550F6"/>
    <w:rsid w:val="00E5513D"/>
    <w:rsid w:val="00E553AD"/>
    <w:rsid w:val="00E553EC"/>
    <w:rsid w:val="00E5549F"/>
    <w:rsid w:val="00E55C9B"/>
    <w:rsid w:val="00E55DC5"/>
    <w:rsid w:val="00E55DF3"/>
    <w:rsid w:val="00E56567"/>
    <w:rsid w:val="00E56599"/>
    <w:rsid w:val="00E56630"/>
    <w:rsid w:val="00E56ACE"/>
    <w:rsid w:val="00E56F24"/>
    <w:rsid w:val="00E57365"/>
    <w:rsid w:val="00E57A3B"/>
    <w:rsid w:val="00E57B66"/>
    <w:rsid w:val="00E57D3D"/>
    <w:rsid w:val="00E57FFB"/>
    <w:rsid w:val="00E60263"/>
    <w:rsid w:val="00E6034A"/>
    <w:rsid w:val="00E609B5"/>
    <w:rsid w:val="00E60AA3"/>
    <w:rsid w:val="00E60AAD"/>
    <w:rsid w:val="00E611CC"/>
    <w:rsid w:val="00E614FB"/>
    <w:rsid w:val="00E61BA4"/>
    <w:rsid w:val="00E61D20"/>
    <w:rsid w:val="00E61E44"/>
    <w:rsid w:val="00E62199"/>
    <w:rsid w:val="00E621FC"/>
    <w:rsid w:val="00E62636"/>
    <w:rsid w:val="00E62856"/>
    <w:rsid w:val="00E628D1"/>
    <w:rsid w:val="00E6296B"/>
    <w:rsid w:val="00E629CE"/>
    <w:rsid w:val="00E62C8F"/>
    <w:rsid w:val="00E62F8E"/>
    <w:rsid w:val="00E631BB"/>
    <w:rsid w:val="00E63530"/>
    <w:rsid w:val="00E64113"/>
    <w:rsid w:val="00E642E9"/>
    <w:rsid w:val="00E64A72"/>
    <w:rsid w:val="00E64D28"/>
    <w:rsid w:val="00E65008"/>
    <w:rsid w:val="00E65022"/>
    <w:rsid w:val="00E65534"/>
    <w:rsid w:val="00E65627"/>
    <w:rsid w:val="00E66175"/>
    <w:rsid w:val="00E6684D"/>
    <w:rsid w:val="00E6699D"/>
    <w:rsid w:val="00E66F48"/>
    <w:rsid w:val="00E6780A"/>
    <w:rsid w:val="00E67848"/>
    <w:rsid w:val="00E67E04"/>
    <w:rsid w:val="00E67F0A"/>
    <w:rsid w:val="00E70792"/>
    <w:rsid w:val="00E7093E"/>
    <w:rsid w:val="00E70AC5"/>
    <w:rsid w:val="00E70E1B"/>
    <w:rsid w:val="00E70E36"/>
    <w:rsid w:val="00E71475"/>
    <w:rsid w:val="00E72002"/>
    <w:rsid w:val="00E72546"/>
    <w:rsid w:val="00E72725"/>
    <w:rsid w:val="00E72D8E"/>
    <w:rsid w:val="00E72E63"/>
    <w:rsid w:val="00E7312B"/>
    <w:rsid w:val="00E73647"/>
    <w:rsid w:val="00E736F5"/>
    <w:rsid w:val="00E73775"/>
    <w:rsid w:val="00E73ADC"/>
    <w:rsid w:val="00E73B8B"/>
    <w:rsid w:val="00E73CA8"/>
    <w:rsid w:val="00E7443B"/>
    <w:rsid w:val="00E746EB"/>
    <w:rsid w:val="00E74849"/>
    <w:rsid w:val="00E74896"/>
    <w:rsid w:val="00E74D07"/>
    <w:rsid w:val="00E7538D"/>
    <w:rsid w:val="00E755E7"/>
    <w:rsid w:val="00E75836"/>
    <w:rsid w:val="00E75BDC"/>
    <w:rsid w:val="00E76561"/>
    <w:rsid w:val="00E766D5"/>
    <w:rsid w:val="00E76AD8"/>
    <w:rsid w:val="00E76B75"/>
    <w:rsid w:val="00E76C65"/>
    <w:rsid w:val="00E76F13"/>
    <w:rsid w:val="00E775BD"/>
    <w:rsid w:val="00E77ED0"/>
    <w:rsid w:val="00E8087A"/>
    <w:rsid w:val="00E80990"/>
    <w:rsid w:val="00E809C3"/>
    <w:rsid w:val="00E80A09"/>
    <w:rsid w:val="00E80F59"/>
    <w:rsid w:val="00E814BE"/>
    <w:rsid w:val="00E814E2"/>
    <w:rsid w:val="00E81690"/>
    <w:rsid w:val="00E81853"/>
    <w:rsid w:val="00E81922"/>
    <w:rsid w:val="00E81B13"/>
    <w:rsid w:val="00E820A0"/>
    <w:rsid w:val="00E82368"/>
    <w:rsid w:val="00E823EF"/>
    <w:rsid w:val="00E827EC"/>
    <w:rsid w:val="00E832F3"/>
    <w:rsid w:val="00E83481"/>
    <w:rsid w:val="00E84629"/>
    <w:rsid w:val="00E84A21"/>
    <w:rsid w:val="00E84A37"/>
    <w:rsid w:val="00E84B43"/>
    <w:rsid w:val="00E85072"/>
    <w:rsid w:val="00E85188"/>
    <w:rsid w:val="00E85343"/>
    <w:rsid w:val="00E85556"/>
    <w:rsid w:val="00E8559B"/>
    <w:rsid w:val="00E857E0"/>
    <w:rsid w:val="00E8596B"/>
    <w:rsid w:val="00E85C3B"/>
    <w:rsid w:val="00E85D26"/>
    <w:rsid w:val="00E85DAA"/>
    <w:rsid w:val="00E86936"/>
    <w:rsid w:val="00E86A83"/>
    <w:rsid w:val="00E871FD"/>
    <w:rsid w:val="00E87B1D"/>
    <w:rsid w:val="00E90179"/>
    <w:rsid w:val="00E90323"/>
    <w:rsid w:val="00E909C9"/>
    <w:rsid w:val="00E90E9F"/>
    <w:rsid w:val="00E91921"/>
    <w:rsid w:val="00E920A7"/>
    <w:rsid w:val="00E924B4"/>
    <w:rsid w:val="00E92741"/>
    <w:rsid w:val="00E92905"/>
    <w:rsid w:val="00E9297C"/>
    <w:rsid w:val="00E92BB5"/>
    <w:rsid w:val="00E92F5F"/>
    <w:rsid w:val="00E9402C"/>
    <w:rsid w:val="00E94951"/>
    <w:rsid w:val="00E94BE3"/>
    <w:rsid w:val="00E94D46"/>
    <w:rsid w:val="00E95058"/>
    <w:rsid w:val="00E95266"/>
    <w:rsid w:val="00E95272"/>
    <w:rsid w:val="00E95541"/>
    <w:rsid w:val="00E95847"/>
    <w:rsid w:val="00E95E9D"/>
    <w:rsid w:val="00E96015"/>
    <w:rsid w:val="00E96044"/>
    <w:rsid w:val="00E9645A"/>
    <w:rsid w:val="00E967A6"/>
    <w:rsid w:val="00E968B9"/>
    <w:rsid w:val="00E96945"/>
    <w:rsid w:val="00E97763"/>
    <w:rsid w:val="00E97793"/>
    <w:rsid w:val="00EA0014"/>
    <w:rsid w:val="00EA0537"/>
    <w:rsid w:val="00EA0E04"/>
    <w:rsid w:val="00EA0E50"/>
    <w:rsid w:val="00EA104E"/>
    <w:rsid w:val="00EA1055"/>
    <w:rsid w:val="00EA131B"/>
    <w:rsid w:val="00EA289A"/>
    <w:rsid w:val="00EA2A40"/>
    <w:rsid w:val="00EA2B71"/>
    <w:rsid w:val="00EA2F72"/>
    <w:rsid w:val="00EA3002"/>
    <w:rsid w:val="00EA353B"/>
    <w:rsid w:val="00EA3780"/>
    <w:rsid w:val="00EA3E45"/>
    <w:rsid w:val="00EA3E6E"/>
    <w:rsid w:val="00EA4196"/>
    <w:rsid w:val="00EA41DC"/>
    <w:rsid w:val="00EA41FD"/>
    <w:rsid w:val="00EA44FB"/>
    <w:rsid w:val="00EA45D6"/>
    <w:rsid w:val="00EA4968"/>
    <w:rsid w:val="00EA497A"/>
    <w:rsid w:val="00EA4C9B"/>
    <w:rsid w:val="00EA5CD5"/>
    <w:rsid w:val="00EA5D3F"/>
    <w:rsid w:val="00EA5DB1"/>
    <w:rsid w:val="00EA648C"/>
    <w:rsid w:val="00EA648E"/>
    <w:rsid w:val="00EA6C21"/>
    <w:rsid w:val="00EA6D8D"/>
    <w:rsid w:val="00EA718A"/>
    <w:rsid w:val="00EA75C9"/>
    <w:rsid w:val="00EA7694"/>
    <w:rsid w:val="00EA7AC8"/>
    <w:rsid w:val="00EA7EAF"/>
    <w:rsid w:val="00EA7EF3"/>
    <w:rsid w:val="00EA7FF5"/>
    <w:rsid w:val="00EB035D"/>
    <w:rsid w:val="00EB0630"/>
    <w:rsid w:val="00EB069E"/>
    <w:rsid w:val="00EB08E8"/>
    <w:rsid w:val="00EB1338"/>
    <w:rsid w:val="00EB1682"/>
    <w:rsid w:val="00EB185D"/>
    <w:rsid w:val="00EB1B1B"/>
    <w:rsid w:val="00EB1E6C"/>
    <w:rsid w:val="00EB1EDB"/>
    <w:rsid w:val="00EB2328"/>
    <w:rsid w:val="00EB2804"/>
    <w:rsid w:val="00EB2C2E"/>
    <w:rsid w:val="00EB2D80"/>
    <w:rsid w:val="00EB2EFC"/>
    <w:rsid w:val="00EB33EB"/>
    <w:rsid w:val="00EB364B"/>
    <w:rsid w:val="00EB3B24"/>
    <w:rsid w:val="00EB3C46"/>
    <w:rsid w:val="00EB42D8"/>
    <w:rsid w:val="00EB45DE"/>
    <w:rsid w:val="00EB4B55"/>
    <w:rsid w:val="00EB4C38"/>
    <w:rsid w:val="00EB4EAA"/>
    <w:rsid w:val="00EB4F5C"/>
    <w:rsid w:val="00EB51BF"/>
    <w:rsid w:val="00EB5347"/>
    <w:rsid w:val="00EB5595"/>
    <w:rsid w:val="00EB5C4D"/>
    <w:rsid w:val="00EB5F7A"/>
    <w:rsid w:val="00EB612D"/>
    <w:rsid w:val="00EB6172"/>
    <w:rsid w:val="00EB633E"/>
    <w:rsid w:val="00EB6363"/>
    <w:rsid w:val="00EB6F4E"/>
    <w:rsid w:val="00EB7086"/>
    <w:rsid w:val="00EB7215"/>
    <w:rsid w:val="00EB7733"/>
    <w:rsid w:val="00EB7799"/>
    <w:rsid w:val="00EB7847"/>
    <w:rsid w:val="00EB78DB"/>
    <w:rsid w:val="00EB7AE5"/>
    <w:rsid w:val="00EB7B03"/>
    <w:rsid w:val="00EB7D2B"/>
    <w:rsid w:val="00EC080A"/>
    <w:rsid w:val="00EC0A01"/>
    <w:rsid w:val="00EC1160"/>
    <w:rsid w:val="00EC122E"/>
    <w:rsid w:val="00EC1EA0"/>
    <w:rsid w:val="00EC227E"/>
    <w:rsid w:val="00EC2B96"/>
    <w:rsid w:val="00EC32A7"/>
    <w:rsid w:val="00EC3CFD"/>
    <w:rsid w:val="00EC3FC0"/>
    <w:rsid w:val="00EC40F4"/>
    <w:rsid w:val="00EC4790"/>
    <w:rsid w:val="00EC49CD"/>
    <w:rsid w:val="00EC4A82"/>
    <w:rsid w:val="00EC4D24"/>
    <w:rsid w:val="00EC5109"/>
    <w:rsid w:val="00EC6485"/>
    <w:rsid w:val="00EC6BE2"/>
    <w:rsid w:val="00EC7223"/>
    <w:rsid w:val="00ED0322"/>
    <w:rsid w:val="00ED070D"/>
    <w:rsid w:val="00ED0DAD"/>
    <w:rsid w:val="00ED0F34"/>
    <w:rsid w:val="00ED236A"/>
    <w:rsid w:val="00ED2548"/>
    <w:rsid w:val="00ED2A8D"/>
    <w:rsid w:val="00ED3141"/>
    <w:rsid w:val="00ED31BF"/>
    <w:rsid w:val="00ED3221"/>
    <w:rsid w:val="00ED3300"/>
    <w:rsid w:val="00ED348D"/>
    <w:rsid w:val="00ED3719"/>
    <w:rsid w:val="00ED3C32"/>
    <w:rsid w:val="00ED3CDB"/>
    <w:rsid w:val="00ED414E"/>
    <w:rsid w:val="00ED45C4"/>
    <w:rsid w:val="00ED4B00"/>
    <w:rsid w:val="00ED548F"/>
    <w:rsid w:val="00ED5866"/>
    <w:rsid w:val="00ED5A1E"/>
    <w:rsid w:val="00ED5B79"/>
    <w:rsid w:val="00ED5B9B"/>
    <w:rsid w:val="00ED60A3"/>
    <w:rsid w:val="00ED60D6"/>
    <w:rsid w:val="00ED653B"/>
    <w:rsid w:val="00ED6750"/>
    <w:rsid w:val="00ED6940"/>
    <w:rsid w:val="00ED6ABF"/>
    <w:rsid w:val="00ED6E7E"/>
    <w:rsid w:val="00ED73A8"/>
    <w:rsid w:val="00ED75E2"/>
    <w:rsid w:val="00ED7847"/>
    <w:rsid w:val="00EE01D2"/>
    <w:rsid w:val="00EE083D"/>
    <w:rsid w:val="00EE0CCB"/>
    <w:rsid w:val="00EE0E6C"/>
    <w:rsid w:val="00EE0E8F"/>
    <w:rsid w:val="00EE0EF1"/>
    <w:rsid w:val="00EE0F39"/>
    <w:rsid w:val="00EE160F"/>
    <w:rsid w:val="00EE1660"/>
    <w:rsid w:val="00EE2176"/>
    <w:rsid w:val="00EE2848"/>
    <w:rsid w:val="00EE29F4"/>
    <w:rsid w:val="00EE2F1F"/>
    <w:rsid w:val="00EE2F8E"/>
    <w:rsid w:val="00EE33CE"/>
    <w:rsid w:val="00EE3AE1"/>
    <w:rsid w:val="00EE4090"/>
    <w:rsid w:val="00EE4CBD"/>
    <w:rsid w:val="00EE5616"/>
    <w:rsid w:val="00EE574C"/>
    <w:rsid w:val="00EE5B8B"/>
    <w:rsid w:val="00EE5FBF"/>
    <w:rsid w:val="00EE6744"/>
    <w:rsid w:val="00EE69E2"/>
    <w:rsid w:val="00EE7D9C"/>
    <w:rsid w:val="00EF047A"/>
    <w:rsid w:val="00EF0C3D"/>
    <w:rsid w:val="00EF1111"/>
    <w:rsid w:val="00EF11EB"/>
    <w:rsid w:val="00EF12C5"/>
    <w:rsid w:val="00EF178F"/>
    <w:rsid w:val="00EF190F"/>
    <w:rsid w:val="00EF1958"/>
    <w:rsid w:val="00EF1C61"/>
    <w:rsid w:val="00EF1CE6"/>
    <w:rsid w:val="00EF1D0D"/>
    <w:rsid w:val="00EF1EF2"/>
    <w:rsid w:val="00EF228E"/>
    <w:rsid w:val="00EF2350"/>
    <w:rsid w:val="00EF2418"/>
    <w:rsid w:val="00EF2709"/>
    <w:rsid w:val="00EF28A4"/>
    <w:rsid w:val="00EF2EF9"/>
    <w:rsid w:val="00EF30C7"/>
    <w:rsid w:val="00EF36A8"/>
    <w:rsid w:val="00EF4538"/>
    <w:rsid w:val="00EF4737"/>
    <w:rsid w:val="00EF4CAE"/>
    <w:rsid w:val="00EF4D7B"/>
    <w:rsid w:val="00EF53F5"/>
    <w:rsid w:val="00EF5400"/>
    <w:rsid w:val="00EF5B6D"/>
    <w:rsid w:val="00EF6220"/>
    <w:rsid w:val="00EF68EA"/>
    <w:rsid w:val="00EF7C2D"/>
    <w:rsid w:val="00F001EA"/>
    <w:rsid w:val="00F0065A"/>
    <w:rsid w:val="00F007C2"/>
    <w:rsid w:val="00F00A96"/>
    <w:rsid w:val="00F00B20"/>
    <w:rsid w:val="00F00B3D"/>
    <w:rsid w:val="00F00BAC"/>
    <w:rsid w:val="00F00C82"/>
    <w:rsid w:val="00F00CF4"/>
    <w:rsid w:val="00F00F75"/>
    <w:rsid w:val="00F010CD"/>
    <w:rsid w:val="00F01183"/>
    <w:rsid w:val="00F01221"/>
    <w:rsid w:val="00F0196F"/>
    <w:rsid w:val="00F01A4E"/>
    <w:rsid w:val="00F01A8E"/>
    <w:rsid w:val="00F01BF7"/>
    <w:rsid w:val="00F01EF0"/>
    <w:rsid w:val="00F0206A"/>
    <w:rsid w:val="00F020A9"/>
    <w:rsid w:val="00F023ED"/>
    <w:rsid w:val="00F02668"/>
    <w:rsid w:val="00F02717"/>
    <w:rsid w:val="00F0276B"/>
    <w:rsid w:val="00F027F4"/>
    <w:rsid w:val="00F02EAF"/>
    <w:rsid w:val="00F02FAC"/>
    <w:rsid w:val="00F037C0"/>
    <w:rsid w:val="00F03BF0"/>
    <w:rsid w:val="00F0421B"/>
    <w:rsid w:val="00F042B7"/>
    <w:rsid w:val="00F0439E"/>
    <w:rsid w:val="00F04460"/>
    <w:rsid w:val="00F04487"/>
    <w:rsid w:val="00F054A6"/>
    <w:rsid w:val="00F05541"/>
    <w:rsid w:val="00F0565D"/>
    <w:rsid w:val="00F05F54"/>
    <w:rsid w:val="00F06221"/>
    <w:rsid w:val="00F06955"/>
    <w:rsid w:val="00F06A9A"/>
    <w:rsid w:val="00F071E5"/>
    <w:rsid w:val="00F07B6C"/>
    <w:rsid w:val="00F1035F"/>
    <w:rsid w:val="00F10458"/>
    <w:rsid w:val="00F10467"/>
    <w:rsid w:val="00F107DC"/>
    <w:rsid w:val="00F108BB"/>
    <w:rsid w:val="00F10946"/>
    <w:rsid w:val="00F10C90"/>
    <w:rsid w:val="00F10D13"/>
    <w:rsid w:val="00F113C0"/>
    <w:rsid w:val="00F11BB2"/>
    <w:rsid w:val="00F11F05"/>
    <w:rsid w:val="00F123BE"/>
    <w:rsid w:val="00F127F8"/>
    <w:rsid w:val="00F12B2A"/>
    <w:rsid w:val="00F12C4C"/>
    <w:rsid w:val="00F12D9F"/>
    <w:rsid w:val="00F12EC9"/>
    <w:rsid w:val="00F12EF1"/>
    <w:rsid w:val="00F130A2"/>
    <w:rsid w:val="00F1341D"/>
    <w:rsid w:val="00F1432A"/>
    <w:rsid w:val="00F1478C"/>
    <w:rsid w:val="00F14B05"/>
    <w:rsid w:val="00F14C29"/>
    <w:rsid w:val="00F14CB1"/>
    <w:rsid w:val="00F14D01"/>
    <w:rsid w:val="00F1521D"/>
    <w:rsid w:val="00F15362"/>
    <w:rsid w:val="00F1660B"/>
    <w:rsid w:val="00F168CC"/>
    <w:rsid w:val="00F16A87"/>
    <w:rsid w:val="00F16E70"/>
    <w:rsid w:val="00F17530"/>
    <w:rsid w:val="00F1758B"/>
    <w:rsid w:val="00F1761D"/>
    <w:rsid w:val="00F17D2F"/>
    <w:rsid w:val="00F17E10"/>
    <w:rsid w:val="00F204FE"/>
    <w:rsid w:val="00F2068A"/>
    <w:rsid w:val="00F20CC7"/>
    <w:rsid w:val="00F20EC3"/>
    <w:rsid w:val="00F21D16"/>
    <w:rsid w:val="00F21DB3"/>
    <w:rsid w:val="00F2222B"/>
    <w:rsid w:val="00F22774"/>
    <w:rsid w:val="00F22F94"/>
    <w:rsid w:val="00F23090"/>
    <w:rsid w:val="00F23429"/>
    <w:rsid w:val="00F23505"/>
    <w:rsid w:val="00F23BBE"/>
    <w:rsid w:val="00F23C5C"/>
    <w:rsid w:val="00F243FB"/>
    <w:rsid w:val="00F24895"/>
    <w:rsid w:val="00F24EE3"/>
    <w:rsid w:val="00F256E8"/>
    <w:rsid w:val="00F257C9"/>
    <w:rsid w:val="00F25A0D"/>
    <w:rsid w:val="00F25A1D"/>
    <w:rsid w:val="00F25CCC"/>
    <w:rsid w:val="00F25CE4"/>
    <w:rsid w:val="00F25E88"/>
    <w:rsid w:val="00F2658F"/>
    <w:rsid w:val="00F267A5"/>
    <w:rsid w:val="00F26997"/>
    <w:rsid w:val="00F269AA"/>
    <w:rsid w:val="00F271BA"/>
    <w:rsid w:val="00F271F1"/>
    <w:rsid w:val="00F2755B"/>
    <w:rsid w:val="00F277C1"/>
    <w:rsid w:val="00F27845"/>
    <w:rsid w:val="00F27D83"/>
    <w:rsid w:val="00F27E9F"/>
    <w:rsid w:val="00F27F88"/>
    <w:rsid w:val="00F301B7"/>
    <w:rsid w:val="00F309B6"/>
    <w:rsid w:val="00F315B7"/>
    <w:rsid w:val="00F31660"/>
    <w:rsid w:val="00F3173B"/>
    <w:rsid w:val="00F31810"/>
    <w:rsid w:val="00F31CCC"/>
    <w:rsid w:val="00F32264"/>
    <w:rsid w:val="00F3228A"/>
    <w:rsid w:val="00F323F9"/>
    <w:rsid w:val="00F327C1"/>
    <w:rsid w:val="00F32963"/>
    <w:rsid w:val="00F32A13"/>
    <w:rsid w:val="00F32A32"/>
    <w:rsid w:val="00F32B16"/>
    <w:rsid w:val="00F33391"/>
    <w:rsid w:val="00F3357F"/>
    <w:rsid w:val="00F33798"/>
    <w:rsid w:val="00F33A51"/>
    <w:rsid w:val="00F33A5A"/>
    <w:rsid w:val="00F33A6A"/>
    <w:rsid w:val="00F33AAA"/>
    <w:rsid w:val="00F33DA6"/>
    <w:rsid w:val="00F340AD"/>
    <w:rsid w:val="00F340DE"/>
    <w:rsid w:val="00F34579"/>
    <w:rsid w:val="00F347B4"/>
    <w:rsid w:val="00F351AF"/>
    <w:rsid w:val="00F35530"/>
    <w:rsid w:val="00F356CE"/>
    <w:rsid w:val="00F35768"/>
    <w:rsid w:val="00F3595B"/>
    <w:rsid w:val="00F3597E"/>
    <w:rsid w:val="00F35C7A"/>
    <w:rsid w:val="00F3605A"/>
    <w:rsid w:val="00F366D5"/>
    <w:rsid w:val="00F36BA6"/>
    <w:rsid w:val="00F36DB5"/>
    <w:rsid w:val="00F36E44"/>
    <w:rsid w:val="00F37EDA"/>
    <w:rsid w:val="00F400EF"/>
    <w:rsid w:val="00F40385"/>
    <w:rsid w:val="00F40719"/>
    <w:rsid w:val="00F40C3D"/>
    <w:rsid w:val="00F40C76"/>
    <w:rsid w:val="00F40DEF"/>
    <w:rsid w:val="00F41149"/>
    <w:rsid w:val="00F417DE"/>
    <w:rsid w:val="00F418EF"/>
    <w:rsid w:val="00F428A8"/>
    <w:rsid w:val="00F428E3"/>
    <w:rsid w:val="00F42D82"/>
    <w:rsid w:val="00F430E9"/>
    <w:rsid w:val="00F43137"/>
    <w:rsid w:val="00F4388D"/>
    <w:rsid w:val="00F43D52"/>
    <w:rsid w:val="00F43E26"/>
    <w:rsid w:val="00F44DC2"/>
    <w:rsid w:val="00F453A7"/>
    <w:rsid w:val="00F456C2"/>
    <w:rsid w:val="00F45880"/>
    <w:rsid w:val="00F459BB"/>
    <w:rsid w:val="00F45C0F"/>
    <w:rsid w:val="00F45CE1"/>
    <w:rsid w:val="00F45E6E"/>
    <w:rsid w:val="00F45EB3"/>
    <w:rsid w:val="00F46298"/>
    <w:rsid w:val="00F4657A"/>
    <w:rsid w:val="00F47064"/>
    <w:rsid w:val="00F47243"/>
    <w:rsid w:val="00F474C2"/>
    <w:rsid w:val="00F478D2"/>
    <w:rsid w:val="00F47A25"/>
    <w:rsid w:val="00F47C12"/>
    <w:rsid w:val="00F508D2"/>
    <w:rsid w:val="00F50921"/>
    <w:rsid w:val="00F514D6"/>
    <w:rsid w:val="00F5261D"/>
    <w:rsid w:val="00F52719"/>
    <w:rsid w:val="00F528DD"/>
    <w:rsid w:val="00F52A24"/>
    <w:rsid w:val="00F52CA6"/>
    <w:rsid w:val="00F52D6A"/>
    <w:rsid w:val="00F52E6C"/>
    <w:rsid w:val="00F52ECD"/>
    <w:rsid w:val="00F530D2"/>
    <w:rsid w:val="00F53211"/>
    <w:rsid w:val="00F53567"/>
    <w:rsid w:val="00F536A9"/>
    <w:rsid w:val="00F540B4"/>
    <w:rsid w:val="00F541F2"/>
    <w:rsid w:val="00F54477"/>
    <w:rsid w:val="00F54A3D"/>
    <w:rsid w:val="00F54E26"/>
    <w:rsid w:val="00F55236"/>
    <w:rsid w:val="00F5582C"/>
    <w:rsid w:val="00F55CEC"/>
    <w:rsid w:val="00F55D4F"/>
    <w:rsid w:val="00F55E19"/>
    <w:rsid w:val="00F566BF"/>
    <w:rsid w:val="00F56735"/>
    <w:rsid w:val="00F56AE2"/>
    <w:rsid w:val="00F56DE0"/>
    <w:rsid w:val="00F56E63"/>
    <w:rsid w:val="00F5737E"/>
    <w:rsid w:val="00F57652"/>
    <w:rsid w:val="00F57C50"/>
    <w:rsid w:val="00F57C61"/>
    <w:rsid w:val="00F57CCF"/>
    <w:rsid w:val="00F60610"/>
    <w:rsid w:val="00F60767"/>
    <w:rsid w:val="00F60DB9"/>
    <w:rsid w:val="00F61306"/>
    <w:rsid w:val="00F61492"/>
    <w:rsid w:val="00F61768"/>
    <w:rsid w:val="00F61B24"/>
    <w:rsid w:val="00F61C3F"/>
    <w:rsid w:val="00F61E70"/>
    <w:rsid w:val="00F6238B"/>
    <w:rsid w:val="00F62837"/>
    <w:rsid w:val="00F6291C"/>
    <w:rsid w:val="00F631F9"/>
    <w:rsid w:val="00F6330F"/>
    <w:rsid w:val="00F63465"/>
    <w:rsid w:val="00F63487"/>
    <w:rsid w:val="00F637D7"/>
    <w:rsid w:val="00F63B21"/>
    <w:rsid w:val="00F641B0"/>
    <w:rsid w:val="00F65123"/>
    <w:rsid w:val="00F65DB6"/>
    <w:rsid w:val="00F661CF"/>
    <w:rsid w:val="00F66389"/>
    <w:rsid w:val="00F66627"/>
    <w:rsid w:val="00F66861"/>
    <w:rsid w:val="00F67243"/>
    <w:rsid w:val="00F672C1"/>
    <w:rsid w:val="00F67716"/>
    <w:rsid w:val="00F677D8"/>
    <w:rsid w:val="00F67AEA"/>
    <w:rsid w:val="00F67B7E"/>
    <w:rsid w:val="00F67DAA"/>
    <w:rsid w:val="00F67E3C"/>
    <w:rsid w:val="00F704FD"/>
    <w:rsid w:val="00F7055B"/>
    <w:rsid w:val="00F70785"/>
    <w:rsid w:val="00F70DF2"/>
    <w:rsid w:val="00F711FB"/>
    <w:rsid w:val="00F71336"/>
    <w:rsid w:val="00F71540"/>
    <w:rsid w:val="00F7225A"/>
    <w:rsid w:val="00F72449"/>
    <w:rsid w:val="00F727FF"/>
    <w:rsid w:val="00F72897"/>
    <w:rsid w:val="00F72E7E"/>
    <w:rsid w:val="00F73278"/>
    <w:rsid w:val="00F7345B"/>
    <w:rsid w:val="00F73608"/>
    <w:rsid w:val="00F7369E"/>
    <w:rsid w:val="00F73D50"/>
    <w:rsid w:val="00F73FBD"/>
    <w:rsid w:val="00F745F9"/>
    <w:rsid w:val="00F746DD"/>
    <w:rsid w:val="00F748C6"/>
    <w:rsid w:val="00F748DA"/>
    <w:rsid w:val="00F74CB5"/>
    <w:rsid w:val="00F74D10"/>
    <w:rsid w:val="00F74D80"/>
    <w:rsid w:val="00F750E1"/>
    <w:rsid w:val="00F755F8"/>
    <w:rsid w:val="00F7566D"/>
    <w:rsid w:val="00F757DC"/>
    <w:rsid w:val="00F75ACB"/>
    <w:rsid w:val="00F766D2"/>
    <w:rsid w:val="00F7686E"/>
    <w:rsid w:val="00F77271"/>
    <w:rsid w:val="00F7730C"/>
    <w:rsid w:val="00F77366"/>
    <w:rsid w:val="00F77410"/>
    <w:rsid w:val="00F7758D"/>
    <w:rsid w:val="00F776B5"/>
    <w:rsid w:val="00F77879"/>
    <w:rsid w:val="00F77ED9"/>
    <w:rsid w:val="00F80044"/>
    <w:rsid w:val="00F802F8"/>
    <w:rsid w:val="00F806A8"/>
    <w:rsid w:val="00F80AD3"/>
    <w:rsid w:val="00F80BE5"/>
    <w:rsid w:val="00F80BF1"/>
    <w:rsid w:val="00F81960"/>
    <w:rsid w:val="00F81CF4"/>
    <w:rsid w:val="00F81D75"/>
    <w:rsid w:val="00F81DC8"/>
    <w:rsid w:val="00F825CC"/>
    <w:rsid w:val="00F82632"/>
    <w:rsid w:val="00F82656"/>
    <w:rsid w:val="00F829FB"/>
    <w:rsid w:val="00F82A84"/>
    <w:rsid w:val="00F82B77"/>
    <w:rsid w:val="00F82FB3"/>
    <w:rsid w:val="00F8321B"/>
    <w:rsid w:val="00F83358"/>
    <w:rsid w:val="00F837BA"/>
    <w:rsid w:val="00F83999"/>
    <w:rsid w:val="00F83D87"/>
    <w:rsid w:val="00F84055"/>
    <w:rsid w:val="00F84585"/>
    <w:rsid w:val="00F846BC"/>
    <w:rsid w:val="00F849FB"/>
    <w:rsid w:val="00F84B1C"/>
    <w:rsid w:val="00F84DDF"/>
    <w:rsid w:val="00F84DEB"/>
    <w:rsid w:val="00F857FC"/>
    <w:rsid w:val="00F858FF"/>
    <w:rsid w:val="00F85D7C"/>
    <w:rsid w:val="00F86305"/>
    <w:rsid w:val="00F866FF"/>
    <w:rsid w:val="00F86CCB"/>
    <w:rsid w:val="00F870AC"/>
    <w:rsid w:val="00F87132"/>
    <w:rsid w:val="00F873E2"/>
    <w:rsid w:val="00F87B9B"/>
    <w:rsid w:val="00F901B0"/>
    <w:rsid w:val="00F905F1"/>
    <w:rsid w:val="00F90749"/>
    <w:rsid w:val="00F90AB9"/>
    <w:rsid w:val="00F90B39"/>
    <w:rsid w:val="00F90C24"/>
    <w:rsid w:val="00F90DBE"/>
    <w:rsid w:val="00F90F4E"/>
    <w:rsid w:val="00F914E6"/>
    <w:rsid w:val="00F91649"/>
    <w:rsid w:val="00F91FB6"/>
    <w:rsid w:val="00F92029"/>
    <w:rsid w:val="00F928DE"/>
    <w:rsid w:val="00F92C8B"/>
    <w:rsid w:val="00F92F46"/>
    <w:rsid w:val="00F93009"/>
    <w:rsid w:val="00F934D5"/>
    <w:rsid w:val="00F939D7"/>
    <w:rsid w:val="00F93D53"/>
    <w:rsid w:val="00F95117"/>
    <w:rsid w:val="00F95673"/>
    <w:rsid w:val="00F95AB7"/>
    <w:rsid w:val="00F96A55"/>
    <w:rsid w:val="00F96A76"/>
    <w:rsid w:val="00F9711D"/>
    <w:rsid w:val="00F9717D"/>
    <w:rsid w:val="00F97324"/>
    <w:rsid w:val="00F973BD"/>
    <w:rsid w:val="00F97894"/>
    <w:rsid w:val="00F97A5D"/>
    <w:rsid w:val="00F97D5B"/>
    <w:rsid w:val="00F97D67"/>
    <w:rsid w:val="00F97E4B"/>
    <w:rsid w:val="00FA0182"/>
    <w:rsid w:val="00FA0264"/>
    <w:rsid w:val="00FA04CA"/>
    <w:rsid w:val="00FA0982"/>
    <w:rsid w:val="00FA0F0A"/>
    <w:rsid w:val="00FA1645"/>
    <w:rsid w:val="00FA1D7D"/>
    <w:rsid w:val="00FA1DB5"/>
    <w:rsid w:val="00FA266F"/>
    <w:rsid w:val="00FA2EEB"/>
    <w:rsid w:val="00FA313C"/>
    <w:rsid w:val="00FA3202"/>
    <w:rsid w:val="00FA342C"/>
    <w:rsid w:val="00FA4081"/>
    <w:rsid w:val="00FA413F"/>
    <w:rsid w:val="00FA4660"/>
    <w:rsid w:val="00FA479A"/>
    <w:rsid w:val="00FA4906"/>
    <w:rsid w:val="00FA51AE"/>
    <w:rsid w:val="00FA5897"/>
    <w:rsid w:val="00FA5BFC"/>
    <w:rsid w:val="00FA5DAA"/>
    <w:rsid w:val="00FA62D6"/>
    <w:rsid w:val="00FA67B7"/>
    <w:rsid w:val="00FA6AA1"/>
    <w:rsid w:val="00FA6D8A"/>
    <w:rsid w:val="00FA6EA7"/>
    <w:rsid w:val="00FA73C4"/>
    <w:rsid w:val="00FA7AF3"/>
    <w:rsid w:val="00FA7D5C"/>
    <w:rsid w:val="00FB0451"/>
    <w:rsid w:val="00FB049A"/>
    <w:rsid w:val="00FB0950"/>
    <w:rsid w:val="00FB0AA6"/>
    <w:rsid w:val="00FB0B09"/>
    <w:rsid w:val="00FB0B70"/>
    <w:rsid w:val="00FB0C60"/>
    <w:rsid w:val="00FB0F9D"/>
    <w:rsid w:val="00FB123D"/>
    <w:rsid w:val="00FB1641"/>
    <w:rsid w:val="00FB1A4E"/>
    <w:rsid w:val="00FB1A54"/>
    <w:rsid w:val="00FB1C92"/>
    <w:rsid w:val="00FB1D62"/>
    <w:rsid w:val="00FB21A5"/>
    <w:rsid w:val="00FB21E9"/>
    <w:rsid w:val="00FB21F6"/>
    <w:rsid w:val="00FB26AE"/>
    <w:rsid w:val="00FB26D5"/>
    <w:rsid w:val="00FB27FB"/>
    <w:rsid w:val="00FB281C"/>
    <w:rsid w:val="00FB298B"/>
    <w:rsid w:val="00FB307D"/>
    <w:rsid w:val="00FB32BD"/>
    <w:rsid w:val="00FB367F"/>
    <w:rsid w:val="00FB3885"/>
    <w:rsid w:val="00FB3D9A"/>
    <w:rsid w:val="00FB3E78"/>
    <w:rsid w:val="00FB4076"/>
    <w:rsid w:val="00FB4082"/>
    <w:rsid w:val="00FB415B"/>
    <w:rsid w:val="00FB4201"/>
    <w:rsid w:val="00FB440A"/>
    <w:rsid w:val="00FB475E"/>
    <w:rsid w:val="00FB4886"/>
    <w:rsid w:val="00FB53F7"/>
    <w:rsid w:val="00FB564A"/>
    <w:rsid w:val="00FB56C9"/>
    <w:rsid w:val="00FB60AC"/>
    <w:rsid w:val="00FB6270"/>
    <w:rsid w:val="00FB6314"/>
    <w:rsid w:val="00FB642A"/>
    <w:rsid w:val="00FB6904"/>
    <w:rsid w:val="00FB6BA2"/>
    <w:rsid w:val="00FB7712"/>
    <w:rsid w:val="00FB7958"/>
    <w:rsid w:val="00FB7A81"/>
    <w:rsid w:val="00FB7BC1"/>
    <w:rsid w:val="00FC035D"/>
    <w:rsid w:val="00FC03DC"/>
    <w:rsid w:val="00FC0B07"/>
    <w:rsid w:val="00FC0D38"/>
    <w:rsid w:val="00FC1035"/>
    <w:rsid w:val="00FC15AE"/>
    <w:rsid w:val="00FC165C"/>
    <w:rsid w:val="00FC259A"/>
    <w:rsid w:val="00FC2829"/>
    <w:rsid w:val="00FC28A2"/>
    <w:rsid w:val="00FC29C0"/>
    <w:rsid w:val="00FC2A5E"/>
    <w:rsid w:val="00FC2ACF"/>
    <w:rsid w:val="00FC2C3A"/>
    <w:rsid w:val="00FC3390"/>
    <w:rsid w:val="00FC346C"/>
    <w:rsid w:val="00FC3760"/>
    <w:rsid w:val="00FC38F3"/>
    <w:rsid w:val="00FC3C31"/>
    <w:rsid w:val="00FC416B"/>
    <w:rsid w:val="00FC4273"/>
    <w:rsid w:val="00FC4595"/>
    <w:rsid w:val="00FC4894"/>
    <w:rsid w:val="00FC4924"/>
    <w:rsid w:val="00FC4BBC"/>
    <w:rsid w:val="00FC4C06"/>
    <w:rsid w:val="00FC4C3C"/>
    <w:rsid w:val="00FC5258"/>
    <w:rsid w:val="00FC54A7"/>
    <w:rsid w:val="00FC55FF"/>
    <w:rsid w:val="00FC59E0"/>
    <w:rsid w:val="00FC6274"/>
    <w:rsid w:val="00FC6442"/>
    <w:rsid w:val="00FC67C2"/>
    <w:rsid w:val="00FC6B68"/>
    <w:rsid w:val="00FC71DC"/>
    <w:rsid w:val="00FC77B2"/>
    <w:rsid w:val="00FC79E9"/>
    <w:rsid w:val="00FC7C3A"/>
    <w:rsid w:val="00FC7C4A"/>
    <w:rsid w:val="00FC7D36"/>
    <w:rsid w:val="00FD023A"/>
    <w:rsid w:val="00FD02C3"/>
    <w:rsid w:val="00FD083B"/>
    <w:rsid w:val="00FD0DCA"/>
    <w:rsid w:val="00FD0F72"/>
    <w:rsid w:val="00FD1626"/>
    <w:rsid w:val="00FD18C9"/>
    <w:rsid w:val="00FD1B01"/>
    <w:rsid w:val="00FD1B12"/>
    <w:rsid w:val="00FD1B67"/>
    <w:rsid w:val="00FD1B76"/>
    <w:rsid w:val="00FD1BFC"/>
    <w:rsid w:val="00FD215B"/>
    <w:rsid w:val="00FD2642"/>
    <w:rsid w:val="00FD2AB9"/>
    <w:rsid w:val="00FD2CC8"/>
    <w:rsid w:val="00FD2E14"/>
    <w:rsid w:val="00FD2EA3"/>
    <w:rsid w:val="00FD3005"/>
    <w:rsid w:val="00FD3057"/>
    <w:rsid w:val="00FD3653"/>
    <w:rsid w:val="00FD3A2B"/>
    <w:rsid w:val="00FD424C"/>
    <w:rsid w:val="00FD42B1"/>
    <w:rsid w:val="00FD4697"/>
    <w:rsid w:val="00FD4859"/>
    <w:rsid w:val="00FD48B4"/>
    <w:rsid w:val="00FD506D"/>
    <w:rsid w:val="00FD5B1E"/>
    <w:rsid w:val="00FD6467"/>
    <w:rsid w:val="00FD660C"/>
    <w:rsid w:val="00FD6678"/>
    <w:rsid w:val="00FD6796"/>
    <w:rsid w:val="00FD685F"/>
    <w:rsid w:val="00FD6F2D"/>
    <w:rsid w:val="00FD7176"/>
    <w:rsid w:val="00FD7690"/>
    <w:rsid w:val="00FD7BBF"/>
    <w:rsid w:val="00FE0370"/>
    <w:rsid w:val="00FE050A"/>
    <w:rsid w:val="00FE0C4B"/>
    <w:rsid w:val="00FE0CDE"/>
    <w:rsid w:val="00FE0D86"/>
    <w:rsid w:val="00FE1547"/>
    <w:rsid w:val="00FE1761"/>
    <w:rsid w:val="00FE193A"/>
    <w:rsid w:val="00FE1A7E"/>
    <w:rsid w:val="00FE1CE1"/>
    <w:rsid w:val="00FE2671"/>
    <w:rsid w:val="00FE27B5"/>
    <w:rsid w:val="00FE284A"/>
    <w:rsid w:val="00FE2CFF"/>
    <w:rsid w:val="00FE2DAC"/>
    <w:rsid w:val="00FE2F2D"/>
    <w:rsid w:val="00FE3391"/>
    <w:rsid w:val="00FE3522"/>
    <w:rsid w:val="00FE35BB"/>
    <w:rsid w:val="00FE3FF2"/>
    <w:rsid w:val="00FE4168"/>
    <w:rsid w:val="00FE41CC"/>
    <w:rsid w:val="00FE4455"/>
    <w:rsid w:val="00FE44B0"/>
    <w:rsid w:val="00FE4A03"/>
    <w:rsid w:val="00FE4DBB"/>
    <w:rsid w:val="00FE4DD2"/>
    <w:rsid w:val="00FE5491"/>
    <w:rsid w:val="00FE5641"/>
    <w:rsid w:val="00FE569F"/>
    <w:rsid w:val="00FE5E4F"/>
    <w:rsid w:val="00FE6330"/>
    <w:rsid w:val="00FE64FA"/>
    <w:rsid w:val="00FE66E6"/>
    <w:rsid w:val="00FE6789"/>
    <w:rsid w:val="00FE6A15"/>
    <w:rsid w:val="00FE7846"/>
    <w:rsid w:val="00FE7A60"/>
    <w:rsid w:val="00FE7C1F"/>
    <w:rsid w:val="00FF01E5"/>
    <w:rsid w:val="00FF0298"/>
    <w:rsid w:val="00FF07B7"/>
    <w:rsid w:val="00FF0BD1"/>
    <w:rsid w:val="00FF0EC3"/>
    <w:rsid w:val="00FF135C"/>
    <w:rsid w:val="00FF13CD"/>
    <w:rsid w:val="00FF15C6"/>
    <w:rsid w:val="00FF1DB0"/>
    <w:rsid w:val="00FF2041"/>
    <w:rsid w:val="00FF2269"/>
    <w:rsid w:val="00FF257F"/>
    <w:rsid w:val="00FF27F0"/>
    <w:rsid w:val="00FF2905"/>
    <w:rsid w:val="00FF2C22"/>
    <w:rsid w:val="00FF32F7"/>
    <w:rsid w:val="00FF335A"/>
    <w:rsid w:val="00FF3630"/>
    <w:rsid w:val="00FF3EE1"/>
    <w:rsid w:val="00FF3FEB"/>
    <w:rsid w:val="00FF436A"/>
    <w:rsid w:val="00FF4D6E"/>
    <w:rsid w:val="00FF4EDF"/>
    <w:rsid w:val="00FF4F79"/>
    <w:rsid w:val="00FF52B3"/>
    <w:rsid w:val="00FF53A1"/>
    <w:rsid w:val="00FF56E7"/>
    <w:rsid w:val="00FF5759"/>
    <w:rsid w:val="00FF5948"/>
    <w:rsid w:val="00FF5A5F"/>
    <w:rsid w:val="00FF5CF2"/>
    <w:rsid w:val="00FF6193"/>
    <w:rsid w:val="00FF6775"/>
    <w:rsid w:val="00FF677F"/>
    <w:rsid w:val="00FF6D6F"/>
    <w:rsid w:val="00FF73EB"/>
    <w:rsid w:val="00FF763B"/>
    <w:rsid w:val="00FF76DB"/>
    <w:rsid w:val="00FF76DC"/>
    <w:rsid w:val="00FF7E0E"/>
    <w:rsid w:val="00FF7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4C0DB1D"/>
  <w15:docId w15:val="{76C6DD18-C0A6-4A13-8A59-6E7BE2B77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Pr>
      <w:sz w:val="24"/>
      <w:szCs w:val="24"/>
    </w:rPr>
  </w:style>
  <w:style w:type="paragraph" w:styleId="Heading2">
    <w:name w:val="heading 2"/>
    <w:basedOn w:val="Normal"/>
    <w:link w:val="Heading2Char"/>
    <w:uiPriority w:val="9"/>
    <w:qFormat/>
    <w:rsid w:val="000E148C"/>
    <w:pPr>
      <w:spacing w:before="100" w:beforeAutospacing="1" w:after="100" w:afterAutospacing="1"/>
      <w:outlineLvl w:val="1"/>
    </w:pPr>
    <w:rPr>
      <w:b/>
      <w:bCs/>
      <w:sz w:val="36"/>
      <w:szCs w:val="36"/>
    </w:rPr>
  </w:style>
  <w:style w:type="paragraph" w:styleId="Heading3">
    <w:name w:val="heading 3"/>
    <w:basedOn w:val="Normal"/>
    <w:next w:val="Normal"/>
    <w:link w:val="Heading3Char"/>
    <w:semiHidden/>
    <w:unhideWhenUsed/>
    <w:qFormat/>
    <w:rsid w:val="00A5567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B47529"/>
    <w:rPr>
      <w:rFonts w:ascii="Tahoma" w:hAnsi="Tahoma" w:cs="Tahoma"/>
      <w:sz w:val="16"/>
      <w:szCs w:val="16"/>
    </w:rPr>
  </w:style>
  <w:style w:type="character" w:customStyle="1" w:styleId="BalloonTextChar">
    <w:name w:val="Balloon Text Char"/>
    <w:basedOn w:val="DefaultParagraphFont"/>
    <w:link w:val="BalloonText"/>
    <w:rsid w:val="00B47529"/>
    <w:rPr>
      <w:rFonts w:ascii="Tahoma" w:hAnsi="Tahoma" w:cs="Tahoma"/>
      <w:sz w:val="16"/>
      <w:szCs w:val="16"/>
    </w:rPr>
  </w:style>
  <w:style w:type="character" w:styleId="Hyperlink">
    <w:name w:val="Hyperlink"/>
    <w:basedOn w:val="DefaultParagraphFont"/>
    <w:uiPriority w:val="99"/>
    <w:unhideWhenUsed/>
    <w:rsid w:val="00F90749"/>
    <w:rPr>
      <w:color w:val="0000FF"/>
      <w:u w:val="single"/>
    </w:rPr>
  </w:style>
  <w:style w:type="paragraph" w:styleId="Header">
    <w:name w:val="header"/>
    <w:basedOn w:val="Normal"/>
    <w:link w:val="HeaderChar"/>
    <w:uiPriority w:val="99"/>
    <w:rsid w:val="008F0C92"/>
    <w:pPr>
      <w:tabs>
        <w:tab w:val="center" w:pos="4680"/>
        <w:tab w:val="right" w:pos="9360"/>
      </w:tabs>
    </w:pPr>
  </w:style>
  <w:style w:type="character" w:customStyle="1" w:styleId="HeaderChar">
    <w:name w:val="Header Char"/>
    <w:basedOn w:val="DefaultParagraphFont"/>
    <w:link w:val="Header"/>
    <w:uiPriority w:val="99"/>
    <w:rsid w:val="008F0C92"/>
    <w:rPr>
      <w:sz w:val="24"/>
      <w:szCs w:val="24"/>
    </w:rPr>
  </w:style>
  <w:style w:type="paragraph" w:styleId="Footer">
    <w:name w:val="footer"/>
    <w:basedOn w:val="Normal"/>
    <w:link w:val="FooterChar"/>
    <w:uiPriority w:val="99"/>
    <w:rsid w:val="008F0C92"/>
    <w:pPr>
      <w:tabs>
        <w:tab w:val="center" w:pos="4680"/>
        <w:tab w:val="right" w:pos="9360"/>
      </w:tabs>
    </w:pPr>
  </w:style>
  <w:style w:type="character" w:customStyle="1" w:styleId="FooterChar">
    <w:name w:val="Footer Char"/>
    <w:basedOn w:val="DefaultParagraphFont"/>
    <w:link w:val="Footer"/>
    <w:uiPriority w:val="99"/>
    <w:rsid w:val="008F0C92"/>
    <w:rPr>
      <w:sz w:val="24"/>
      <w:szCs w:val="24"/>
    </w:rPr>
  </w:style>
  <w:style w:type="character" w:customStyle="1" w:styleId="apple-converted-space">
    <w:name w:val="apple-converted-space"/>
    <w:basedOn w:val="DefaultParagraphFont"/>
    <w:rsid w:val="00533C1F"/>
  </w:style>
  <w:style w:type="paragraph" w:styleId="ListParagraph">
    <w:name w:val="List Paragraph"/>
    <w:basedOn w:val="Normal"/>
    <w:uiPriority w:val="34"/>
    <w:qFormat/>
    <w:rsid w:val="00327CAD"/>
    <w:pPr>
      <w:ind w:left="720"/>
      <w:contextualSpacing/>
    </w:pPr>
  </w:style>
  <w:style w:type="character" w:styleId="FollowedHyperlink">
    <w:name w:val="FollowedHyperlink"/>
    <w:basedOn w:val="DefaultParagraphFont"/>
    <w:rsid w:val="00327CAD"/>
    <w:rPr>
      <w:color w:val="800080" w:themeColor="followedHyperlink"/>
      <w:u w:val="single"/>
    </w:rPr>
  </w:style>
  <w:style w:type="character" w:styleId="CommentReference">
    <w:name w:val="annotation reference"/>
    <w:basedOn w:val="DefaultParagraphFont"/>
    <w:rsid w:val="00327CAD"/>
    <w:rPr>
      <w:sz w:val="16"/>
      <w:szCs w:val="16"/>
    </w:rPr>
  </w:style>
  <w:style w:type="paragraph" w:styleId="CommentText">
    <w:name w:val="annotation text"/>
    <w:basedOn w:val="Normal"/>
    <w:link w:val="CommentTextChar"/>
    <w:rsid w:val="00327CAD"/>
    <w:rPr>
      <w:sz w:val="20"/>
      <w:szCs w:val="20"/>
    </w:rPr>
  </w:style>
  <w:style w:type="character" w:customStyle="1" w:styleId="CommentTextChar">
    <w:name w:val="Comment Text Char"/>
    <w:basedOn w:val="DefaultParagraphFont"/>
    <w:link w:val="CommentText"/>
    <w:rsid w:val="00327CAD"/>
  </w:style>
  <w:style w:type="paragraph" w:styleId="CommentSubject">
    <w:name w:val="annotation subject"/>
    <w:basedOn w:val="CommentText"/>
    <w:next w:val="CommentText"/>
    <w:link w:val="CommentSubjectChar"/>
    <w:rsid w:val="00327CAD"/>
    <w:rPr>
      <w:b/>
      <w:bCs/>
    </w:rPr>
  </w:style>
  <w:style w:type="character" w:customStyle="1" w:styleId="CommentSubjectChar">
    <w:name w:val="Comment Subject Char"/>
    <w:basedOn w:val="CommentTextChar"/>
    <w:link w:val="CommentSubject"/>
    <w:rsid w:val="00327CAD"/>
    <w:rPr>
      <w:b/>
      <w:bCs/>
    </w:rPr>
  </w:style>
  <w:style w:type="table" w:styleId="TableGrid">
    <w:name w:val="Table Grid"/>
    <w:basedOn w:val="TableNormal"/>
    <w:rsid w:val="00871B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E148C"/>
    <w:rPr>
      <w:b/>
      <w:bCs/>
      <w:sz w:val="36"/>
      <w:szCs w:val="36"/>
    </w:rPr>
  </w:style>
  <w:style w:type="paragraph" w:customStyle="1" w:styleId="i1">
    <w:name w:val="i1"/>
    <w:basedOn w:val="Normal"/>
    <w:rsid w:val="000E148C"/>
    <w:pPr>
      <w:spacing w:before="100" w:beforeAutospacing="1" w:after="100" w:afterAutospacing="1"/>
    </w:pPr>
  </w:style>
  <w:style w:type="character" w:customStyle="1" w:styleId="Heading3Char">
    <w:name w:val="Heading 3 Char"/>
    <w:basedOn w:val="DefaultParagraphFont"/>
    <w:link w:val="Heading3"/>
    <w:semiHidden/>
    <w:rsid w:val="00A55677"/>
    <w:rPr>
      <w:rFonts w:asciiTheme="majorHAnsi" w:eastAsiaTheme="majorEastAsia" w:hAnsiTheme="majorHAnsi" w:cstheme="majorBidi"/>
      <w:b/>
      <w:bCs/>
      <w:color w:val="4F81BD" w:themeColor="accent1"/>
      <w:sz w:val="24"/>
      <w:szCs w:val="24"/>
    </w:rPr>
  </w:style>
  <w:style w:type="paragraph" w:customStyle="1" w:styleId="i3">
    <w:name w:val="i3"/>
    <w:basedOn w:val="Normal"/>
    <w:rsid w:val="00A55677"/>
    <w:pPr>
      <w:spacing w:before="100" w:beforeAutospacing="1" w:after="100" w:afterAutospacing="1"/>
    </w:pPr>
  </w:style>
  <w:style w:type="paragraph" w:styleId="Bibliography">
    <w:name w:val="Bibliography"/>
    <w:basedOn w:val="Normal"/>
    <w:next w:val="Normal"/>
    <w:uiPriority w:val="37"/>
    <w:unhideWhenUsed/>
    <w:rsid w:val="00A6371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318504">
      <w:bodyDiv w:val="1"/>
      <w:marLeft w:val="0"/>
      <w:marRight w:val="0"/>
      <w:marTop w:val="0"/>
      <w:marBottom w:val="0"/>
      <w:divBdr>
        <w:top w:val="none" w:sz="0" w:space="0" w:color="auto"/>
        <w:left w:val="none" w:sz="0" w:space="0" w:color="auto"/>
        <w:bottom w:val="none" w:sz="0" w:space="0" w:color="auto"/>
        <w:right w:val="none" w:sz="0" w:space="0" w:color="auto"/>
      </w:divBdr>
    </w:div>
    <w:div w:id="297610101">
      <w:bodyDiv w:val="1"/>
      <w:marLeft w:val="0"/>
      <w:marRight w:val="0"/>
      <w:marTop w:val="0"/>
      <w:marBottom w:val="0"/>
      <w:divBdr>
        <w:top w:val="none" w:sz="0" w:space="0" w:color="auto"/>
        <w:left w:val="none" w:sz="0" w:space="0" w:color="auto"/>
        <w:bottom w:val="none" w:sz="0" w:space="0" w:color="auto"/>
        <w:right w:val="none" w:sz="0" w:space="0" w:color="auto"/>
      </w:divBdr>
    </w:div>
    <w:div w:id="455299977">
      <w:bodyDiv w:val="1"/>
      <w:marLeft w:val="0"/>
      <w:marRight w:val="0"/>
      <w:marTop w:val="0"/>
      <w:marBottom w:val="0"/>
      <w:divBdr>
        <w:top w:val="none" w:sz="0" w:space="0" w:color="auto"/>
        <w:left w:val="none" w:sz="0" w:space="0" w:color="auto"/>
        <w:bottom w:val="none" w:sz="0" w:space="0" w:color="auto"/>
        <w:right w:val="none" w:sz="0" w:space="0" w:color="auto"/>
      </w:divBdr>
    </w:div>
    <w:div w:id="468595165">
      <w:bodyDiv w:val="1"/>
      <w:marLeft w:val="0"/>
      <w:marRight w:val="0"/>
      <w:marTop w:val="0"/>
      <w:marBottom w:val="0"/>
      <w:divBdr>
        <w:top w:val="none" w:sz="0" w:space="0" w:color="auto"/>
        <w:left w:val="none" w:sz="0" w:space="0" w:color="auto"/>
        <w:bottom w:val="none" w:sz="0" w:space="0" w:color="auto"/>
        <w:right w:val="none" w:sz="0" w:space="0" w:color="auto"/>
      </w:divBdr>
    </w:div>
    <w:div w:id="633175548">
      <w:bodyDiv w:val="1"/>
      <w:marLeft w:val="0"/>
      <w:marRight w:val="0"/>
      <w:marTop w:val="0"/>
      <w:marBottom w:val="0"/>
      <w:divBdr>
        <w:top w:val="none" w:sz="0" w:space="0" w:color="auto"/>
        <w:left w:val="none" w:sz="0" w:space="0" w:color="auto"/>
        <w:bottom w:val="none" w:sz="0" w:space="0" w:color="auto"/>
        <w:right w:val="none" w:sz="0" w:space="0" w:color="auto"/>
      </w:divBdr>
    </w:div>
    <w:div w:id="686176533">
      <w:bodyDiv w:val="1"/>
      <w:marLeft w:val="0"/>
      <w:marRight w:val="0"/>
      <w:marTop w:val="0"/>
      <w:marBottom w:val="0"/>
      <w:divBdr>
        <w:top w:val="none" w:sz="0" w:space="0" w:color="auto"/>
        <w:left w:val="none" w:sz="0" w:space="0" w:color="auto"/>
        <w:bottom w:val="none" w:sz="0" w:space="0" w:color="auto"/>
        <w:right w:val="none" w:sz="0" w:space="0" w:color="auto"/>
      </w:divBdr>
    </w:div>
    <w:div w:id="749935684">
      <w:bodyDiv w:val="1"/>
      <w:marLeft w:val="0"/>
      <w:marRight w:val="0"/>
      <w:marTop w:val="0"/>
      <w:marBottom w:val="0"/>
      <w:divBdr>
        <w:top w:val="none" w:sz="0" w:space="0" w:color="auto"/>
        <w:left w:val="none" w:sz="0" w:space="0" w:color="auto"/>
        <w:bottom w:val="none" w:sz="0" w:space="0" w:color="auto"/>
        <w:right w:val="none" w:sz="0" w:space="0" w:color="auto"/>
      </w:divBdr>
    </w:div>
    <w:div w:id="874849524">
      <w:bodyDiv w:val="1"/>
      <w:marLeft w:val="0"/>
      <w:marRight w:val="0"/>
      <w:marTop w:val="0"/>
      <w:marBottom w:val="0"/>
      <w:divBdr>
        <w:top w:val="none" w:sz="0" w:space="0" w:color="auto"/>
        <w:left w:val="none" w:sz="0" w:space="0" w:color="auto"/>
        <w:bottom w:val="none" w:sz="0" w:space="0" w:color="auto"/>
        <w:right w:val="none" w:sz="0" w:space="0" w:color="auto"/>
      </w:divBdr>
    </w:div>
    <w:div w:id="878317322">
      <w:bodyDiv w:val="1"/>
      <w:marLeft w:val="0"/>
      <w:marRight w:val="0"/>
      <w:marTop w:val="0"/>
      <w:marBottom w:val="0"/>
      <w:divBdr>
        <w:top w:val="none" w:sz="0" w:space="0" w:color="auto"/>
        <w:left w:val="none" w:sz="0" w:space="0" w:color="auto"/>
        <w:bottom w:val="none" w:sz="0" w:space="0" w:color="auto"/>
        <w:right w:val="none" w:sz="0" w:space="0" w:color="auto"/>
      </w:divBdr>
    </w:div>
    <w:div w:id="1175993416">
      <w:bodyDiv w:val="1"/>
      <w:marLeft w:val="0"/>
      <w:marRight w:val="0"/>
      <w:marTop w:val="0"/>
      <w:marBottom w:val="0"/>
      <w:divBdr>
        <w:top w:val="none" w:sz="0" w:space="0" w:color="auto"/>
        <w:left w:val="none" w:sz="0" w:space="0" w:color="auto"/>
        <w:bottom w:val="none" w:sz="0" w:space="0" w:color="auto"/>
        <w:right w:val="none" w:sz="0" w:space="0" w:color="auto"/>
      </w:divBdr>
    </w:div>
    <w:div w:id="1202480654">
      <w:bodyDiv w:val="1"/>
      <w:marLeft w:val="0"/>
      <w:marRight w:val="0"/>
      <w:marTop w:val="0"/>
      <w:marBottom w:val="0"/>
      <w:divBdr>
        <w:top w:val="none" w:sz="0" w:space="0" w:color="auto"/>
        <w:left w:val="none" w:sz="0" w:space="0" w:color="auto"/>
        <w:bottom w:val="none" w:sz="0" w:space="0" w:color="auto"/>
        <w:right w:val="none" w:sz="0" w:space="0" w:color="auto"/>
      </w:divBdr>
    </w:div>
    <w:div w:id="1410345087">
      <w:bodyDiv w:val="1"/>
      <w:marLeft w:val="0"/>
      <w:marRight w:val="0"/>
      <w:marTop w:val="0"/>
      <w:marBottom w:val="0"/>
      <w:divBdr>
        <w:top w:val="none" w:sz="0" w:space="0" w:color="auto"/>
        <w:left w:val="none" w:sz="0" w:space="0" w:color="auto"/>
        <w:bottom w:val="none" w:sz="0" w:space="0" w:color="auto"/>
        <w:right w:val="none" w:sz="0" w:space="0" w:color="auto"/>
      </w:divBdr>
      <w:divsChild>
        <w:div w:id="73018348">
          <w:marLeft w:val="0"/>
          <w:marRight w:val="0"/>
          <w:marTop w:val="0"/>
          <w:marBottom w:val="0"/>
          <w:divBdr>
            <w:top w:val="none" w:sz="0" w:space="0" w:color="auto"/>
            <w:left w:val="none" w:sz="0" w:space="0" w:color="auto"/>
            <w:bottom w:val="none" w:sz="0" w:space="0" w:color="auto"/>
            <w:right w:val="none" w:sz="0" w:space="0" w:color="auto"/>
          </w:divBdr>
        </w:div>
      </w:divsChild>
    </w:div>
    <w:div w:id="1509294481">
      <w:bodyDiv w:val="1"/>
      <w:marLeft w:val="0"/>
      <w:marRight w:val="0"/>
      <w:marTop w:val="0"/>
      <w:marBottom w:val="0"/>
      <w:divBdr>
        <w:top w:val="none" w:sz="0" w:space="0" w:color="auto"/>
        <w:left w:val="none" w:sz="0" w:space="0" w:color="auto"/>
        <w:bottom w:val="none" w:sz="0" w:space="0" w:color="auto"/>
        <w:right w:val="none" w:sz="0" w:space="0" w:color="auto"/>
      </w:divBdr>
    </w:div>
    <w:div w:id="1514033001">
      <w:bodyDiv w:val="1"/>
      <w:marLeft w:val="0"/>
      <w:marRight w:val="0"/>
      <w:marTop w:val="0"/>
      <w:marBottom w:val="0"/>
      <w:divBdr>
        <w:top w:val="none" w:sz="0" w:space="0" w:color="auto"/>
        <w:left w:val="none" w:sz="0" w:space="0" w:color="auto"/>
        <w:bottom w:val="none" w:sz="0" w:space="0" w:color="auto"/>
        <w:right w:val="none" w:sz="0" w:space="0" w:color="auto"/>
      </w:divBdr>
    </w:div>
    <w:div w:id="1627613791">
      <w:bodyDiv w:val="1"/>
      <w:marLeft w:val="0"/>
      <w:marRight w:val="0"/>
      <w:marTop w:val="0"/>
      <w:marBottom w:val="0"/>
      <w:divBdr>
        <w:top w:val="none" w:sz="0" w:space="0" w:color="auto"/>
        <w:left w:val="none" w:sz="0" w:space="0" w:color="auto"/>
        <w:bottom w:val="none" w:sz="0" w:space="0" w:color="auto"/>
        <w:right w:val="none" w:sz="0" w:space="0" w:color="auto"/>
      </w:divBdr>
      <w:divsChild>
        <w:div w:id="1640569565">
          <w:marLeft w:val="0"/>
          <w:marRight w:val="0"/>
          <w:marTop w:val="0"/>
          <w:marBottom w:val="0"/>
          <w:divBdr>
            <w:top w:val="none" w:sz="0" w:space="0" w:color="auto"/>
            <w:left w:val="none" w:sz="0" w:space="0" w:color="auto"/>
            <w:bottom w:val="none" w:sz="0" w:space="0" w:color="auto"/>
            <w:right w:val="none" w:sz="0" w:space="0" w:color="auto"/>
          </w:divBdr>
        </w:div>
        <w:div w:id="852033581">
          <w:marLeft w:val="0"/>
          <w:marRight w:val="0"/>
          <w:marTop w:val="0"/>
          <w:marBottom w:val="0"/>
          <w:divBdr>
            <w:top w:val="none" w:sz="0" w:space="0" w:color="auto"/>
            <w:left w:val="none" w:sz="0" w:space="0" w:color="auto"/>
            <w:bottom w:val="none" w:sz="0" w:space="0" w:color="auto"/>
            <w:right w:val="none" w:sz="0" w:space="0" w:color="auto"/>
          </w:divBdr>
        </w:div>
        <w:div w:id="1017388036">
          <w:marLeft w:val="0"/>
          <w:marRight w:val="0"/>
          <w:marTop w:val="0"/>
          <w:marBottom w:val="0"/>
          <w:divBdr>
            <w:top w:val="none" w:sz="0" w:space="0" w:color="auto"/>
            <w:left w:val="none" w:sz="0" w:space="0" w:color="auto"/>
            <w:bottom w:val="none" w:sz="0" w:space="0" w:color="auto"/>
            <w:right w:val="none" w:sz="0" w:space="0" w:color="auto"/>
          </w:divBdr>
        </w:div>
      </w:divsChild>
    </w:div>
    <w:div w:id="1790203815">
      <w:bodyDiv w:val="1"/>
      <w:marLeft w:val="0"/>
      <w:marRight w:val="0"/>
      <w:marTop w:val="0"/>
      <w:marBottom w:val="0"/>
      <w:divBdr>
        <w:top w:val="none" w:sz="0" w:space="0" w:color="auto"/>
        <w:left w:val="none" w:sz="0" w:space="0" w:color="auto"/>
        <w:bottom w:val="none" w:sz="0" w:space="0" w:color="auto"/>
        <w:right w:val="none" w:sz="0" w:space="0" w:color="auto"/>
      </w:divBdr>
    </w:div>
    <w:div w:id="1809399474">
      <w:bodyDiv w:val="1"/>
      <w:marLeft w:val="0"/>
      <w:marRight w:val="0"/>
      <w:marTop w:val="0"/>
      <w:marBottom w:val="0"/>
      <w:divBdr>
        <w:top w:val="none" w:sz="0" w:space="0" w:color="auto"/>
        <w:left w:val="none" w:sz="0" w:space="0" w:color="auto"/>
        <w:bottom w:val="none" w:sz="0" w:space="0" w:color="auto"/>
        <w:right w:val="none" w:sz="0" w:space="0" w:color="auto"/>
      </w:divBdr>
    </w:div>
    <w:div w:id="1835103743">
      <w:bodyDiv w:val="1"/>
      <w:marLeft w:val="0"/>
      <w:marRight w:val="0"/>
      <w:marTop w:val="0"/>
      <w:marBottom w:val="0"/>
      <w:divBdr>
        <w:top w:val="none" w:sz="0" w:space="0" w:color="auto"/>
        <w:left w:val="none" w:sz="0" w:space="0" w:color="auto"/>
        <w:bottom w:val="none" w:sz="0" w:space="0" w:color="auto"/>
        <w:right w:val="none" w:sz="0" w:space="0" w:color="auto"/>
      </w:divBdr>
    </w:div>
    <w:div w:id="211585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gee-arctic.ornl.gov/content/ngee-arctic-data-management-policies-and-plans"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support@ngee-arctic.ornl.gov" TargetMode="External"/><Relationship Id="rId4" Type="http://schemas.openxmlformats.org/officeDocument/2006/relationships/webSettings" Target="webSettings.xml"/><Relationship Id="rId9" Type="http://schemas.openxmlformats.org/officeDocument/2006/relationships/hyperlink" Target="http://ngee-arctic.ornl.gov/content/metadata-entry-data-upload-and-data-management-help"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2600</Words>
  <Characters>1482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ORNL</Company>
  <LinksUpToDate>false</LinksUpToDate>
  <CharactersWithSpaces>1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ok, Leslie A.</dc:creator>
  <cp:lastModifiedBy>Killeffer, Terri S.</cp:lastModifiedBy>
  <cp:revision>3</cp:revision>
  <cp:lastPrinted>2015-12-04T22:25:00Z</cp:lastPrinted>
  <dcterms:created xsi:type="dcterms:W3CDTF">2016-10-04T20:43:00Z</dcterms:created>
  <dcterms:modified xsi:type="dcterms:W3CDTF">2016-11-04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m5pZikG4"/&gt;&lt;style id="http://www.zotero.org/styles/global-change-b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